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71187D" w14:textId="77777777" w:rsidR="00A142F5" w:rsidRDefault="00E01F20" w:rsidP="00D43121">
      <w:bookmarkStart w:id="0" w:name="_GoBack"/>
      <w:bookmarkEnd w:id="0"/>
      <w:r>
        <w:t>Appendix 1.</w:t>
      </w:r>
      <w:r w:rsidR="00D43121">
        <w:t xml:space="preserve"> </w:t>
      </w:r>
    </w:p>
    <w:p w14:paraId="359CC233" w14:textId="77777777" w:rsidR="00A142F5" w:rsidRDefault="00A142F5" w:rsidP="00D43121"/>
    <w:p w14:paraId="5521E7EC" w14:textId="5BC52802" w:rsidR="00F84C1A" w:rsidRDefault="00A142F5" w:rsidP="00D43121">
      <w:r>
        <w:t>Complete r</w:t>
      </w:r>
      <w:r w:rsidR="004F01D3" w:rsidRPr="00107B3D">
        <w:t>esults of literature review</w:t>
      </w:r>
      <w:r>
        <w:t xml:space="preserve"> including a</w:t>
      </w:r>
      <w:r w:rsidR="00997C18">
        <w:t>ll publications that presented result</w:t>
      </w:r>
      <w:r>
        <w:t>s</w:t>
      </w:r>
      <w:r w:rsidR="00997C18">
        <w:t xml:space="preserve"> of serum and CSF NMDAR IgG autoantibody testing in patients with definite anti-</w:t>
      </w:r>
      <w:r w:rsidR="004F01D3" w:rsidRPr="00107B3D">
        <w:t xml:space="preserve">NMDAR </w:t>
      </w:r>
      <w:r w:rsidR="00997C18">
        <w:t xml:space="preserve">encephalitis. </w:t>
      </w:r>
    </w:p>
    <w:p w14:paraId="47790812" w14:textId="77777777" w:rsidR="00D43121" w:rsidRPr="00107B3D" w:rsidRDefault="00D43121" w:rsidP="00D43121"/>
    <w:tbl>
      <w:tblPr>
        <w:tblStyle w:val="PlainTable5"/>
        <w:tblW w:w="5000" w:type="pct"/>
        <w:jc w:val="center"/>
        <w:tblLayout w:type="fixed"/>
        <w:tblLook w:val="04A0" w:firstRow="1" w:lastRow="0" w:firstColumn="1" w:lastColumn="0" w:noHBand="0" w:noVBand="1"/>
      </w:tblPr>
      <w:tblGrid>
        <w:gridCol w:w="3262"/>
        <w:gridCol w:w="1133"/>
        <w:gridCol w:w="1702"/>
        <w:gridCol w:w="852"/>
        <w:gridCol w:w="1134"/>
        <w:gridCol w:w="1277"/>
      </w:tblGrid>
      <w:tr w:rsidR="00E51578" w:rsidRPr="00107B3D" w14:paraId="0F7FB2CC" w14:textId="77777777" w:rsidTr="00681078">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100" w:firstRow="0" w:lastRow="0" w:firstColumn="1" w:lastColumn="0" w:oddVBand="0" w:evenVBand="0" w:oddHBand="0" w:evenHBand="0" w:firstRowFirstColumn="1" w:firstRowLastColumn="0" w:lastRowFirstColumn="0" w:lastRowLastColumn="0"/>
            <w:tcW w:w="1743" w:type="pct"/>
            <w:vMerge w:val="restart"/>
            <w:tcBorders>
              <w:bottom w:val="single" w:sz="4" w:space="0" w:color="auto"/>
              <w:right w:val="single" w:sz="4" w:space="0" w:color="auto"/>
            </w:tcBorders>
            <w:vAlign w:val="bottom"/>
          </w:tcPr>
          <w:p w14:paraId="78467DC6" w14:textId="096E036E" w:rsidR="00E51578" w:rsidRPr="00107B3D" w:rsidRDefault="00E14FF1" w:rsidP="001621DB">
            <w:pPr>
              <w:jc w:val="center"/>
              <w:rPr>
                <w:rFonts w:eastAsia="Times New Roman"/>
                <w:i w:val="0"/>
                <w:sz w:val="24"/>
              </w:rPr>
            </w:pPr>
            <w:r w:rsidRPr="00107B3D">
              <w:rPr>
                <w:rFonts w:eastAsia="Times New Roman"/>
                <w:i w:val="0"/>
                <w:sz w:val="24"/>
              </w:rPr>
              <w:t>Reference</w:t>
            </w:r>
            <w:r w:rsidR="00EC2A83">
              <w:rPr>
                <w:rFonts w:eastAsia="Times New Roman"/>
                <w:i w:val="0"/>
                <w:sz w:val="24"/>
              </w:rPr>
              <w:t xml:space="preserve"> / Testing Location</w:t>
            </w:r>
            <w:r>
              <w:rPr>
                <w:rFonts w:eastAsia="Times New Roman"/>
                <w:i w:val="0"/>
                <w:sz w:val="24"/>
              </w:rPr>
              <w:t xml:space="preserve"> (</w:t>
            </w:r>
            <w:proofErr w:type="spellStart"/>
            <w:r w:rsidR="00EC2A83">
              <w:rPr>
                <w:rFonts w:eastAsia="Times New Roman"/>
                <w:i w:val="0"/>
                <w:sz w:val="24"/>
              </w:rPr>
              <w:t>SCImago</w:t>
            </w:r>
            <w:proofErr w:type="spellEnd"/>
            <w:r w:rsidR="00EC2A83">
              <w:rPr>
                <w:rFonts w:eastAsia="Times New Roman"/>
                <w:i w:val="0"/>
                <w:sz w:val="24"/>
              </w:rPr>
              <w:t xml:space="preserve"> </w:t>
            </w:r>
            <w:r>
              <w:rPr>
                <w:rFonts w:eastAsia="Times New Roman"/>
                <w:i w:val="0"/>
                <w:sz w:val="24"/>
              </w:rPr>
              <w:t>Rank</w:t>
            </w:r>
            <w:r w:rsidR="00EC2A83">
              <w:rPr>
                <w:rFonts w:eastAsia="Times New Roman"/>
                <w:i w:val="0"/>
                <w:sz w:val="24"/>
              </w:rPr>
              <w:t xml:space="preserve"> of 271</w:t>
            </w:r>
            <w:r>
              <w:rPr>
                <w:rFonts w:eastAsia="Times New Roman"/>
                <w:i w:val="0"/>
                <w:sz w:val="24"/>
              </w:rPr>
              <w:t>)</w:t>
            </w:r>
          </w:p>
        </w:tc>
        <w:tc>
          <w:tcPr>
            <w:tcW w:w="605" w:type="pct"/>
            <w:vMerge w:val="restart"/>
            <w:tcBorders>
              <w:left w:val="single" w:sz="4" w:space="0" w:color="auto"/>
            </w:tcBorders>
            <w:noWrap/>
            <w:vAlign w:val="bottom"/>
          </w:tcPr>
          <w:p w14:paraId="43541FEC" w14:textId="235746E0" w:rsidR="00E51578" w:rsidRPr="00107B3D" w:rsidRDefault="00E51578" w:rsidP="001621DB">
            <w:pPr>
              <w:jc w:val="center"/>
              <w:cnfStyle w:val="100000000000" w:firstRow="1" w:lastRow="0" w:firstColumn="0" w:lastColumn="0" w:oddVBand="0" w:evenVBand="0" w:oddHBand="0" w:evenHBand="0" w:firstRowFirstColumn="0" w:firstRowLastColumn="0" w:lastRowFirstColumn="0" w:lastRowLastColumn="0"/>
              <w:rPr>
                <w:rFonts w:eastAsia="Times New Roman"/>
                <w:i w:val="0"/>
                <w:sz w:val="24"/>
              </w:rPr>
            </w:pPr>
            <w:r w:rsidRPr="00107B3D">
              <w:rPr>
                <w:rFonts w:eastAsia="Times New Roman"/>
                <w:i w:val="0"/>
                <w:sz w:val="24"/>
              </w:rPr>
              <w:t>Paired samples (</w:t>
            </w:r>
            <w:r w:rsidR="00B712A8">
              <w:rPr>
                <w:rFonts w:eastAsia="Times New Roman"/>
                <w:i w:val="0"/>
                <w:sz w:val="24"/>
              </w:rPr>
              <w:t>n</w:t>
            </w:r>
            <w:r w:rsidRPr="00107B3D">
              <w:rPr>
                <w:rFonts w:eastAsia="Times New Roman"/>
                <w:i w:val="0"/>
                <w:sz w:val="24"/>
              </w:rPr>
              <w:t>)</w:t>
            </w:r>
          </w:p>
        </w:tc>
        <w:tc>
          <w:tcPr>
            <w:tcW w:w="909" w:type="pct"/>
            <w:vMerge w:val="restart"/>
            <w:vAlign w:val="bottom"/>
          </w:tcPr>
          <w:p w14:paraId="0D59787B" w14:textId="77777777" w:rsidR="00E51578" w:rsidRPr="00107B3D" w:rsidRDefault="00E51578" w:rsidP="001621DB">
            <w:pPr>
              <w:jc w:val="center"/>
              <w:cnfStyle w:val="100000000000" w:firstRow="1" w:lastRow="0" w:firstColumn="0" w:lastColumn="0" w:oddVBand="0" w:evenVBand="0" w:oddHBand="0" w:evenHBand="0" w:firstRowFirstColumn="0" w:firstRowLastColumn="0" w:lastRowFirstColumn="0" w:lastRowLastColumn="0"/>
              <w:rPr>
                <w:rFonts w:eastAsia="Times New Roman"/>
                <w:iCs w:val="0"/>
                <w:sz w:val="24"/>
              </w:rPr>
            </w:pPr>
            <w:r w:rsidRPr="00107B3D">
              <w:rPr>
                <w:rFonts w:eastAsia="Times New Roman"/>
                <w:i w:val="0"/>
                <w:sz w:val="24"/>
              </w:rPr>
              <w:t>Age (median [range])</w:t>
            </w:r>
          </w:p>
        </w:tc>
        <w:tc>
          <w:tcPr>
            <w:tcW w:w="455" w:type="pct"/>
            <w:vMerge w:val="restart"/>
            <w:vAlign w:val="bottom"/>
          </w:tcPr>
          <w:p w14:paraId="3C6FAEB2" w14:textId="227AF8E6" w:rsidR="00E51578" w:rsidRPr="00107B3D" w:rsidRDefault="00E51578" w:rsidP="001621DB">
            <w:pPr>
              <w:jc w:val="center"/>
              <w:cnfStyle w:val="100000000000" w:firstRow="1" w:lastRow="0" w:firstColumn="0" w:lastColumn="0" w:oddVBand="0" w:evenVBand="0" w:oddHBand="0" w:evenHBand="0" w:firstRowFirstColumn="0" w:firstRowLastColumn="0" w:lastRowFirstColumn="0" w:lastRowLastColumn="0"/>
              <w:rPr>
                <w:rFonts w:eastAsia="Times New Roman"/>
                <w:i w:val="0"/>
                <w:sz w:val="24"/>
              </w:rPr>
            </w:pPr>
            <w:proofErr w:type="gramStart"/>
            <w:r w:rsidRPr="00107B3D">
              <w:rPr>
                <w:rFonts w:eastAsia="Times New Roman"/>
                <w:i w:val="0"/>
                <w:sz w:val="24"/>
              </w:rPr>
              <w:t>M</w:t>
            </w:r>
            <w:r w:rsidR="00AD2C5F" w:rsidRPr="00107B3D">
              <w:rPr>
                <w:rFonts w:eastAsia="Times New Roman"/>
                <w:i w:val="0"/>
                <w:sz w:val="24"/>
              </w:rPr>
              <w:t>:</w:t>
            </w:r>
            <w:r w:rsidRPr="00107B3D">
              <w:rPr>
                <w:rFonts w:eastAsia="Times New Roman"/>
                <w:i w:val="0"/>
                <w:sz w:val="24"/>
              </w:rPr>
              <w:t>F</w:t>
            </w:r>
            <w:proofErr w:type="gramEnd"/>
          </w:p>
        </w:tc>
        <w:tc>
          <w:tcPr>
            <w:tcW w:w="1288" w:type="pct"/>
            <w:gridSpan w:val="2"/>
            <w:noWrap/>
            <w:vAlign w:val="bottom"/>
          </w:tcPr>
          <w:p w14:paraId="238DBC5B" w14:textId="77777777" w:rsidR="00E51578" w:rsidRPr="00107B3D" w:rsidRDefault="00E51578" w:rsidP="001621DB">
            <w:pPr>
              <w:jc w:val="center"/>
              <w:cnfStyle w:val="100000000000" w:firstRow="1" w:lastRow="0" w:firstColumn="0" w:lastColumn="0" w:oddVBand="0" w:evenVBand="0" w:oddHBand="0" w:evenHBand="0" w:firstRowFirstColumn="0" w:firstRowLastColumn="0" w:lastRowFirstColumn="0" w:lastRowLastColumn="0"/>
              <w:rPr>
                <w:rFonts w:eastAsia="Times New Roman"/>
                <w:i w:val="0"/>
                <w:iCs w:val="0"/>
                <w:sz w:val="24"/>
              </w:rPr>
            </w:pPr>
            <w:r w:rsidRPr="00107B3D">
              <w:rPr>
                <w:rFonts w:eastAsia="Times New Roman"/>
                <w:i w:val="0"/>
                <w:sz w:val="24"/>
              </w:rPr>
              <w:t>NMDAR antibody testing</w:t>
            </w:r>
          </w:p>
        </w:tc>
      </w:tr>
      <w:tr w:rsidR="00E51578" w:rsidRPr="00107B3D" w14:paraId="585A5DF5" w14:textId="77777777" w:rsidTr="00681078">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743" w:type="pct"/>
            <w:vMerge/>
            <w:tcBorders>
              <w:top w:val="single" w:sz="4" w:space="0" w:color="7F7F7F" w:themeColor="text1" w:themeTint="80"/>
              <w:bottom w:val="single" w:sz="4" w:space="0" w:color="auto"/>
              <w:right w:val="single" w:sz="4" w:space="0" w:color="auto"/>
            </w:tcBorders>
            <w:vAlign w:val="bottom"/>
          </w:tcPr>
          <w:p w14:paraId="30FAF761" w14:textId="77777777" w:rsidR="00E51578" w:rsidRPr="00107B3D" w:rsidRDefault="00E51578" w:rsidP="001621DB">
            <w:pPr>
              <w:jc w:val="center"/>
              <w:rPr>
                <w:rFonts w:eastAsia="Times New Roman"/>
                <w:i w:val="0"/>
                <w:sz w:val="24"/>
              </w:rPr>
            </w:pPr>
          </w:p>
        </w:tc>
        <w:tc>
          <w:tcPr>
            <w:tcW w:w="605" w:type="pct"/>
            <w:vMerge/>
            <w:tcBorders>
              <w:left w:val="single" w:sz="4" w:space="0" w:color="auto"/>
              <w:bottom w:val="single" w:sz="4" w:space="0" w:color="auto"/>
            </w:tcBorders>
            <w:noWrap/>
            <w:vAlign w:val="bottom"/>
            <w:hideMark/>
          </w:tcPr>
          <w:p w14:paraId="26F111B7" w14:textId="77777777"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p>
        </w:tc>
        <w:tc>
          <w:tcPr>
            <w:tcW w:w="909" w:type="pct"/>
            <w:vMerge/>
            <w:tcBorders>
              <w:bottom w:val="single" w:sz="4" w:space="0" w:color="auto"/>
            </w:tcBorders>
            <w:vAlign w:val="bottom"/>
          </w:tcPr>
          <w:p w14:paraId="09416C48" w14:textId="77777777"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p>
        </w:tc>
        <w:tc>
          <w:tcPr>
            <w:tcW w:w="455" w:type="pct"/>
            <w:vMerge/>
            <w:tcBorders>
              <w:bottom w:val="single" w:sz="4" w:space="0" w:color="auto"/>
            </w:tcBorders>
            <w:vAlign w:val="bottom"/>
          </w:tcPr>
          <w:p w14:paraId="2DE3AE9E" w14:textId="77777777"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p>
        </w:tc>
        <w:tc>
          <w:tcPr>
            <w:tcW w:w="606" w:type="pct"/>
            <w:tcBorders>
              <w:bottom w:val="single" w:sz="4" w:space="0" w:color="auto"/>
            </w:tcBorders>
            <w:noWrap/>
            <w:vAlign w:val="bottom"/>
            <w:hideMark/>
          </w:tcPr>
          <w:p w14:paraId="12AEC08A" w14:textId="121FA86F"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eastAsia="Times New Roman"/>
              </w:rPr>
              <w:t>Serum +</w:t>
            </w:r>
            <w:r w:rsidR="00AD2C5F" w:rsidRPr="00107B3D">
              <w:rPr>
                <w:rFonts w:eastAsia="Times New Roman"/>
              </w:rPr>
              <w:t>:</w:t>
            </w:r>
            <w:r w:rsidR="00CC55C7" w:rsidRPr="00107B3D">
              <w:rPr>
                <w:rFonts w:eastAsia="Times New Roman"/>
              </w:rPr>
              <w:t xml:space="preserve"> </w:t>
            </w:r>
            <w:r w:rsidRPr="00107B3D">
              <w:rPr>
                <w:rFonts w:eastAsia="Times New Roman"/>
              </w:rPr>
              <w:t>CSF +</w:t>
            </w:r>
          </w:p>
        </w:tc>
        <w:tc>
          <w:tcPr>
            <w:tcW w:w="682" w:type="pct"/>
            <w:tcBorders>
              <w:bottom w:val="single" w:sz="4" w:space="0" w:color="auto"/>
            </w:tcBorders>
            <w:vAlign w:val="bottom"/>
          </w:tcPr>
          <w:p w14:paraId="551D1924" w14:textId="77323643"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eastAsia="Times New Roman"/>
              </w:rPr>
              <w:t>Technique</w:t>
            </w:r>
            <w:r w:rsidR="00D43121">
              <w:rPr>
                <w:rFonts w:eastAsia="Times New Roman"/>
              </w:rPr>
              <w:t xml:space="preserve"> / Test Site</w:t>
            </w:r>
          </w:p>
        </w:tc>
      </w:tr>
      <w:tr w:rsidR="00E51578" w:rsidRPr="00107B3D" w14:paraId="5BF31861"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Borders>
              <w:top w:val="single" w:sz="4" w:space="0" w:color="auto"/>
            </w:tcBorders>
          </w:tcPr>
          <w:p w14:paraId="443E64DE" w14:textId="3CAB81C0" w:rsidR="00E51578" w:rsidRDefault="00B71A9F" w:rsidP="001621DB">
            <w:pPr>
              <w:jc w:val="left"/>
              <w:rPr>
                <w:rFonts w:ascii="Helvetica Neue" w:hAnsi="Helvetica Neue"/>
                <w:i w:val="0"/>
                <w:iCs w:val="0"/>
                <w:color w:val="000000"/>
                <w:sz w:val="15"/>
                <w:szCs w:val="15"/>
              </w:rPr>
            </w:pPr>
            <w:proofErr w:type="spellStart"/>
            <w:r w:rsidRPr="00107B3D">
              <w:rPr>
                <w:rFonts w:ascii="Helvetica Neue" w:eastAsiaTheme="minorHAnsi" w:hAnsi="Helvetica Neue"/>
                <w:color w:val="000000"/>
                <w:sz w:val="15"/>
                <w:szCs w:val="15"/>
              </w:rPr>
              <w:t>Gresa-Arribas</w:t>
            </w:r>
            <w:proofErr w:type="spellEnd"/>
            <w:r w:rsidRPr="00107B3D">
              <w:rPr>
                <w:rFonts w:ascii="Helvetica Neue" w:eastAsiaTheme="minorHAnsi" w:hAnsi="Helvetica Neue"/>
                <w:color w:val="000000"/>
                <w:sz w:val="15"/>
                <w:szCs w:val="15"/>
              </w:rPr>
              <w:t xml:space="preserve"> et al., 2014</w:t>
            </w:r>
            <w:r w:rsidR="00593C0B" w:rsidRPr="00107B3D">
              <w:rPr>
                <w:rFonts w:ascii="Helvetica Neue" w:hAnsi="Helvetica Neue"/>
                <w:color w:val="000000"/>
                <w:sz w:val="15"/>
                <w:szCs w:val="15"/>
              </w:rPr>
              <w:fldChar w:fldCharType="begin"/>
            </w:r>
            <w:r w:rsidR="007979F8">
              <w:rPr>
                <w:rFonts w:ascii="Helvetica Neue" w:hAnsi="Helvetica Neue"/>
                <w:color w:val="000000"/>
                <w:sz w:val="15"/>
                <w:szCs w:val="15"/>
              </w:rPr>
              <w:instrText xml:space="preserve"> ADDIN EN.CITE &lt;EndNote&gt;&lt;Cite&gt;&lt;Author&gt;Gresa-Arribas&lt;/Author&gt;&lt;Year&gt;2014&lt;/Year&gt;&lt;IDText&gt;Antibody titres at diagnosis and during follow-up of anti-NMDA receptor encephalitis: a retrospective study&lt;/IDText&gt;&lt;DisplayText&gt;&lt;style face="superscript"&gt;1&lt;/style&gt;&lt;/DisplayText&gt;&lt;record&gt;&lt;dates&gt;&lt;pub-dates&gt;&lt;date&gt;Feb&lt;/date&gt;&lt;/pub-dates&gt;&lt;year&gt;2014&lt;/year&gt;&lt;/dates&gt;&lt;urls&gt;&lt;related-urls&gt;&lt;url&gt;&amp;lt;Go to ISI&amp;gt;://WOS:000330546200012&lt;/url&gt;&lt;url&gt;http://ac.els-cdn.com/S1474442213702825/1-s2.0-S1474442213702825-main.pdf?_tid=95808f6a-a388-11e5-a0bc-00000aacb360&amp;amp;acdnat=1450224452_6853dbe61cdd44e8d3591c680d3982ab&lt;/url&gt;&lt;/related-urls&gt;&lt;/urls&gt;&lt;isbn&gt;14744422&lt;/isbn&gt;&lt;titles&gt;&lt;title&gt;Antibody titres at diagnosis and during follow-up of anti-NMDA receptor encephalitis: a retrospective study&lt;/title&gt;&lt;secondary-title&gt;The Lancet Neurology&lt;/secondary-title&gt;&lt;/titles&gt;&lt;pages&gt;167-177&lt;/pages&gt;&lt;number&gt;2&lt;/number&gt;&lt;contributors&gt;&lt;authors&gt;&lt;author&gt;Gresa-Arribas, Nuria&lt;/author&gt;&lt;author&gt;Titulaer, Maarten J.&lt;/author&gt;&lt;author&gt;Torrents, Abiguei&lt;/author&gt;&lt;author&gt;Aguilar, Esther&lt;/author&gt;&lt;author&gt;McCracken, Lindsey&lt;/author&gt;&lt;author&gt;Leypoldt, Frank&lt;/author&gt;&lt;author&gt;Gleichman, Amy J.&lt;/author&gt;&lt;author&gt;Balice-Gordon, Rita&lt;/author&gt;&lt;author&gt;Rosenfeld, Myrna R.&lt;/author&gt;&lt;author&gt;Lynch, David&lt;/author&gt;&lt;author&gt;Graus, Francesc&lt;/author&gt;&lt;author&gt;Dalmau, Josep&lt;/author&gt;&lt;/authors&gt;&lt;/contributors&gt;&lt;added-date format="utc"&gt;1543475103&lt;/added-date&gt;&lt;ref-type name="Journal Article"&gt;17&lt;/ref-type&gt;&lt;rec-number&gt;153&lt;/rec-number&gt;&lt;last-updated-date format="utc"&gt;1558484187&lt;/last-updated-date&gt;&lt;accession-num&gt;WOS:000330546200012&lt;/accession-num&gt;&lt;electronic-resource-num&gt;10.1016/s1474-4422(13)70282-5&lt;/electronic-resource-num&gt;&lt;volume&gt;13&lt;/volume&gt;&lt;/record&gt;&lt;/Cite&gt;&lt;/EndNote&gt;</w:instrText>
            </w:r>
            <w:r w:rsidR="00593C0B"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1</w:t>
            </w:r>
            <w:r w:rsidR="00593C0B" w:rsidRPr="00107B3D">
              <w:rPr>
                <w:rFonts w:ascii="Helvetica Neue" w:hAnsi="Helvetica Neue"/>
                <w:color w:val="000000"/>
                <w:sz w:val="15"/>
                <w:szCs w:val="15"/>
              </w:rPr>
              <w:fldChar w:fldCharType="end"/>
            </w:r>
          </w:p>
          <w:p w14:paraId="1DD35EB7" w14:textId="03D413FE" w:rsidR="003630E9" w:rsidRPr="00107B3D" w:rsidRDefault="003630E9" w:rsidP="001621DB">
            <w:pPr>
              <w:jc w:val="left"/>
              <w:rPr>
                <w:rFonts w:ascii="Helvetica Neue" w:eastAsiaTheme="minorHAnsi" w:hAnsi="Helvetica Neue"/>
                <w:color w:val="000000"/>
                <w:sz w:val="15"/>
                <w:szCs w:val="15"/>
              </w:rPr>
            </w:pPr>
            <w:r w:rsidRPr="00730557">
              <w:rPr>
                <w:rFonts w:ascii="Helvetica Neue" w:hAnsi="Helvetica Neue"/>
                <w:color w:val="000000"/>
                <w:sz w:val="15"/>
                <w:szCs w:val="15"/>
              </w:rPr>
              <w:t>University</w:t>
            </w:r>
            <w:r>
              <w:rPr>
                <w:rFonts w:ascii="Helvetica Neue" w:hAnsi="Helvetica Neue" w:cs="Helvetica Neue"/>
                <w:color w:val="000000"/>
                <w:sz w:val="20"/>
                <w:szCs w:val="20"/>
              </w:rPr>
              <w:t xml:space="preserve"> </w:t>
            </w:r>
            <w:r w:rsidRPr="00730557">
              <w:rPr>
                <w:rFonts w:ascii="Helvetica Neue" w:hAnsi="Helvetica Neue"/>
                <w:color w:val="000000"/>
                <w:sz w:val="15"/>
                <w:szCs w:val="15"/>
              </w:rPr>
              <w:t>of</w:t>
            </w:r>
            <w:r>
              <w:rPr>
                <w:rFonts w:ascii="Helvetica Neue" w:hAnsi="Helvetica Neue" w:cs="Helvetica Neue"/>
                <w:color w:val="000000"/>
                <w:sz w:val="20"/>
                <w:szCs w:val="20"/>
              </w:rPr>
              <w:t xml:space="preserve"> </w:t>
            </w:r>
            <w:r w:rsidRPr="00730557">
              <w:rPr>
                <w:rFonts w:ascii="Helvetica Neue" w:hAnsi="Helvetica Neue"/>
                <w:color w:val="000000"/>
                <w:sz w:val="15"/>
                <w:szCs w:val="15"/>
              </w:rPr>
              <w:t>Pennsylvania</w:t>
            </w:r>
            <w:r>
              <w:rPr>
                <w:rFonts w:ascii="Helvetica Neue" w:hAnsi="Helvetica Neue"/>
                <w:color w:val="000000"/>
                <w:sz w:val="15"/>
                <w:szCs w:val="15"/>
              </w:rPr>
              <w:t xml:space="preserve"> (</w:t>
            </w:r>
            <w:r w:rsidR="00252697">
              <w:rPr>
                <w:rFonts w:ascii="Helvetica Neue" w:hAnsi="Helvetica Neue"/>
                <w:color w:val="000000"/>
                <w:sz w:val="15"/>
                <w:szCs w:val="15"/>
              </w:rPr>
              <w:t>14</w:t>
            </w:r>
            <w:r>
              <w:rPr>
                <w:rFonts w:ascii="Helvetica Neue" w:hAnsi="Helvetica Neue"/>
                <w:color w:val="000000"/>
                <w:sz w:val="15"/>
                <w:szCs w:val="15"/>
              </w:rPr>
              <w:t>)</w:t>
            </w:r>
          </w:p>
        </w:tc>
        <w:tc>
          <w:tcPr>
            <w:tcW w:w="605" w:type="pct"/>
            <w:tcBorders>
              <w:top w:val="single" w:sz="4" w:space="0" w:color="auto"/>
            </w:tcBorders>
            <w:noWrap/>
            <w:hideMark/>
          </w:tcPr>
          <w:p w14:paraId="50E55CBC" w14:textId="72FAE789"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250</w:t>
            </w:r>
          </w:p>
        </w:tc>
        <w:tc>
          <w:tcPr>
            <w:tcW w:w="909" w:type="pct"/>
            <w:tcBorders>
              <w:top w:val="single" w:sz="4" w:space="0" w:color="auto"/>
            </w:tcBorders>
          </w:tcPr>
          <w:p w14:paraId="0A23725D" w14:textId="4DE8E123"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unknown</w:t>
            </w:r>
          </w:p>
        </w:tc>
        <w:tc>
          <w:tcPr>
            <w:tcW w:w="455" w:type="pct"/>
            <w:tcBorders>
              <w:top w:val="single" w:sz="4" w:space="0" w:color="auto"/>
            </w:tcBorders>
          </w:tcPr>
          <w:p w14:paraId="0CE71A01" w14:textId="1868A3B4"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unknown</w:t>
            </w:r>
          </w:p>
        </w:tc>
        <w:tc>
          <w:tcPr>
            <w:tcW w:w="606" w:type="pct"/>
            <w:tcBorders>
              <w:top w:val="single" w:sz="4" w:space="0" w:color="auto"/>
            </w:tcBorders>
            <w:noWrap/>
            <w:hideMark/>
          </w:tcPr>
          <w:p w14:paraId="18DD3F07" w14:textId="62A75871"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232:250</w:t>
            </w:r>
          </w:p>
        </w:tc>
        <w:tc>
          <w:tcPr>
            <w:tcW w:w="682" w:type="pct"/>
            <w:tcBorders>
              <w:top w:val="single" w:sz="4" w:space="0" w:color="auto"/>
            </w:tcBorders>
          </w:tcPr>
          <w:p w14:paraId="1F0B9D97" w14:textId="77777777" w:rsidR="00E51578" w:rsidRDefault="00F71ED7" w:rsidP="001621DB">
            <w:pPr>
              <w:jc w:val="cente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2 / R</w:t>
            </w:r>
          </w:p>
          <w:p w14:paraId="7AC7BEE4" w14:textId="21A055E3" w:rsidR="003630E9" w:rsidRPr="00D646FB" w:rsidRDefault="003630E9" w:rsidP="001621DB">
            <w:pPr>
              <w:jc w:val="cente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p>
        </w:tc>
      </w:tr>
      <w:tr w:rsidR="00E51578" w:rsidRPr="00107B3D" w14:paraId="6FF3A813" w14:textId="77777777" w:rsidTr="00681078">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1743" w:type="pct"/>
          </w:tcPr>
          <w:p w14:paraId="3D9CF72D" w14:textId="029211FD" w:rsidR="00E51578" w:rsidRDefault="00B71A9F" w:rsidP="001621DB">
            <w:pPr>
              <w:jc w:val="left"/>
              <w:rPr>
                <w:rFonts w:ascii="Helvetica Neue" w:hAnsi="Helvetica Neue"/>
                <w:i w:val="0"/>
                <w:iCs w:val="0"/>
                <w:color w:val="000000"/>
                <w:sz w:val="15"/>
                <w:szCs w:val="15"/>
              </w:rPr>
            </w:pPr>
            <w:r w:rsidRPr="00107B3D">
              <w:rPr>
                <w:rFonts w:ascii="Helvetica Neue" w:eastAsiaTheme="minorHAnsi" w:hAnsi="Helvetica Neue"/>
                <w:color w:val="000000"/>
                <w:sz w:val="15"/>
                <w:szCs w:val="15"/>
              </w:rPr>
              <w:t>Wang et al., 201</w:t>
            </w:r>
            <w:r w:rsidR="00593C0B" w:rsidRPr="00107B3D">
              <w:rPr>
                <w:rFonts w:ascii="Helvetica Neue" w:eastAsiaTheme="minorHAnsi" w:hAnsi="Helvetica Neue"/>
                <w:color w:val="000000"/>
                <w:sz w:val="15"/>
                <w:szCs w:val="15"/>
              </w:rPr>
              <w:t>5</w:t>
            </w:r>
            <w:r w:rsidR="00625E65" w:rsidRPr="00107B3D">
              <w:rPr>
                <w:rFonts w:ascii="Helvetica Neue" w:hAnsi="Helvetica Neue"/>
                <w:color w:val="000000"/>
                <w:sz w:val="15"/>
                <w:szCs w:val="15"/>
              </w:rPr>
              <w:fldChar w:fldCharType="begin">
                <w:fldData xml:space="preserve">PEVuZE5vdGU+PENpdGU+PEF1dGhvcj5XYW5nPC9BdXRob3I+PFllYXI+MjAxNTwvWWVhcj48SURU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XYW5nPC9BdXRob3I+PFllYXI+MjAxNTwvWWVhcj48SURU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625E65" w:rsidRPr="00107B3D">
              <w:rPr>
                <w:rFonts w:ascii="Helvetica Neue" w:hAnsi="Helvetica Neue"/>
                <w:color w:val="000000"/>
                <w:sz w:val="15"/>
                <w:szCs w:val="15"/>
              </w:rPr>
            </w:r>
            <w:r w:rsidR="00625E65"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2</w:t>
            </w:r>
            <w:r w:rsidR="00625E65" w:rsidRPr="00107B3D">
              <w:rPr>
                <w:rFonts w:ascii="Helvetica Neue" w:hAnsi="Helvetica Neue"/>
                <w:color w:val="000000"/>
                <w:sz w:val="15"/>
                <w:szCs w:val="15"/>
              </w:rPr>
              <w:fldChar w:fldCharType="end"/>
            </w:r>
          </w:p>
          <w:p w14:paraId="2C28AAA7" w14:textId="7AA8A8C4" w:rsidR="003630E9" w:rsidRPr="00107B3D" w:rsidRDefault="003630E9" w:rsidP="001621DB">
            <w:pPr>
              <w:jc w:val="left"/>
              <w:rPr>
                <w:rFonts w:ascii="Helvetica Neue" w:eastAsiaTheme="minorHAnsi" w:hAnsi="Helvetica Neue"/>
                <w:color w:val="000000"/>
                <w:sz w:val="15"/>
                <w:szCs w:val="15"/>
              </w:rPr>
            </w:pPr>
            <w:r w:rsidRPr="00730557">
              <w:rPr>
                <w:rFonts w:ascii="Helvetica Neue" w:hAnsi="Helvetica Neue"/>
                <w:color w:val="000000"/>
                <w:sz w:val="15"/>
                <w:szCs w:val="15"/>
              </w:rPr>
              <w:t>Peking Union Medical College Hospital</w:t>
            </w:r>
            <w:r>
              <w:rPr>
                <w:rFonts w:ascii="Helvetica Neue" w:hAnsi="Helvetica Neue"/>
                <w:color w:val="000000"/>
                <w:sz w:val="15"/>
                <w:szCs w:val="15"/>
              </w:rPr>
              <w:t xml:space="preserve"> (</w:t>
            </w:r>
            <w:r w:rsidR="00252697">
              <w:rPr>
                <w:rFonts w:ascii="Helvetica Neue" w:hAnsi="Helvetica Neue"/>
                <w:color w:val="000000"/>
                <w:sz w:val="15"/>
                <w:szCs w:val="15"/>
              </w:rPr>
              <w:t>166</w:t>
            </w:r>
            <w:r>
              <w:rPr>
                <w:rFonts w:ascii="Helvetica Neue" w:hAnsi="Helvetica Neue"/>
                <w:color w:val="000000"/>
                <w:sz w:val="15"/>
                <w:szCs w:val="15"/>
              </w:rPr>
              <w:t>)</w:t>
            </w:r>
          </w:p>
        </w:tc>
        <w:tc>
          <w:tcPr>
            <w:tcW w:w="605" w:type="pct"/>
            <w:noWrap/>
          </w:tcPr>
          <w:p w14:paraId="2F27A2BC" w14:textId="0A05E239"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43</w:t>
            </w:r>
          </w:p>
        </w:tc>
        <w:tc>
          <w:tcPr>
            <w:tcW w:w="909" w:type="pct"/>
          </w:tcPr>
          <w:p w14:paraId="1E9AC683" w14:textId="1EC45DCE"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23 [9 - 39]</w:t>
            </w:r>
          </w:p>
        </w:tc>
        <w:tc>
          <w:tcPr>
            <w:tcW w:w="455" w:type="pct"/>
          </w:tcPr>
          <w:p w14:paraId="32BE5C9E" w14:textId="6E4F6B0B"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9:24</w:t>
            </w:r>
          </w:p>
        </w:tc>
        <w:tc>
          <w:tcPr>
            <w:tcW w:w="606" w:type="pct"/>
            <w:noWrap/>
          </w:tcPr>
          <w:p w14:paraId="4BF3E8BF" w14:textId="77CA8293"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27:43</w:t>
            </w:r>
          </w:p>
        </w:tc>
        <w:tc>
          <w:tcPr>
            <w:tcW w:w="682" w:type="pct"/>
          </w:tcPr>
          <w:p w14:paraId="6734CEF0" w14:textId="5DAF9379" w:rsidR="00E51578" w:rsidRPr="00D646FB" w:rsidRDefault="00B46048" w:rsidP="001621DB">
            <w:pPr>
              <w:jc w:val="cente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rPr>
            </w:pPr>
            <w:r w:rsidRPr="00D646FB">
              <w:rPr>
                <w:rFonts w:ascii="Helvetica Neue" w:hAnsi="Helvetica Neue"/>
                <w:color w:val="000000"/>
                <w:sz w:val="15"/>
                <w:szCs w:val="15"/>
              </w:rPr>
              <w:t>1 / L</w:t>
            </w:r>
          </w:p>
        </w:tc>
      </w:tr>
      <w:tr w:rsidR="00E51578" w:rsidRPr="00107B3D" w14:paraId="7D773624" w14:textId="77777777" w:rsidTr="00681078">
        <w:trPr>
          <w:trHeight w:val="360"/>
          <w:jc w:val="center"/>
        </w:trPr>
        <w:tc>
          <w:tcPr>
            <w:cnfStyle w:val="001000000000" w:firstRow="0" w:lastRow="0" w:firstColumn="1" w:lastColumn="0" w:oddVBand="0" w:evenVBand="0" w:oddHBand="0" w:evenHBand="0" w:firstRowFirstColumn="0" w:firstRowLastColumn="0" w:lastRowFirstColumn="0" w:lastRowLastColumn="0"/>
            <w:tcW w:w="1743" w:type="pct"/>
          </w:tcPr>
          <w:p w14:paraId="61C771AC" w14:textId="4822D4EB" w:rsidR="00E51578" w:rsidRDefault="00B71A9F" w:rsidP="001621DB">
            <w:pPr>
              <w:jc w:val="left"/>
              <w:rPr>
                <w:rFonts w:ascii="Helvetica Neue" w:hAnsi="Helvetica Neue"/>
                <w:i w:val="0"/>
                <w:iCs w:val="0"/>
                <w:color w:val="000000"/>
                <w:sz w:val="15"/>
                <w:szCs w:val="15"/>
              </w:rPr>
            </w:pPr>
            <w:r w:rsidRPr="00107B3D">
              <w:rPr>
                <w:rFonts w:ascii="Helvetica Neue" w:eastAsiaTheme="minorHAnsi" w:hAnsi="Helvetica Neue"/>
                <w:color w:val="000000"/>
                <w:sz w:val="15"/>
                <w:szCs w:val="15"/>
              </w:rPr>
              <w:t>Saito et al., 2017</w:t>
            </w:r>
            <w:r w:rsidR="00625E65" w:rsidRPr="00107B3D">
              <w:rPr>
                <w:rFonts w:ascii="Helvetica Neue" w:hAnsi="Helvetica Neue"/>
                <w:color w:val="000000"/>
                <w:sz w:val="15"/>
                <w:szCs w:val="15"/>
              </w:rPr>
              <w:fldChar w:fldCharType="begin">
                <w:fldData xml:space="preserve">PEVuZE5vdGU+PENpdGU+PEF1dGhvcj5TYWl0bzwvQXV0aG9yPjxZZWFyPjIwMTc8L1llYXI+PElE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TYWl0bzwvQXV0aG9yPjxZZWFyPjIwMTc8L1llYXI+PElE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625E65" w:rsidRPr="00107B3D">
              <w:rPr>
                <w:rFonts w:ascii="Helvetica Neue" w:hAnsi="Helvetica Neue"/>
                <w:color w:val="000000"/>
                <w:sz w:val="15"/>
                <w:szCs w:val="15"/>
              </w:rPr>
            </w:r>
            <w:r w:rsidR="00625E65"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3</w:t>
            </w:r>
            <w:r w:rsidR="00625E65" w:rsidRPr="00107B3D">
              <w:rPr>
                <w:rFonts w:ascii="Helvetica Neue" w:hAnsi="Helvetica Neue"/>
                <w:color w:val="000000"/>
                <w:sz w:val="15"/>
                <w:szCs w:val="15"/>
              </w:rPr>
              <w:fldChar w:fldCharType="end"/>
            </w:r>
          </w:p>
          <w:p w14:paraId="7183C767" w14:textId="1A2EFA76" w:rsidR="003630E9" w:rsidRPr="00107B3D" w:rsidRDefault="003630E9" w:rsidP="001621DB">
            <w:pPr>
              <w:jc w:val="left"/>
              <w:rPr>
                <w:rFonts w:ascii="Helvetica Neue" w:eastAsiaTheme="minorHAnsi" w:hAnsi="Helvetica Neue"/>
                <w:color w:val="000000"/>
                <w:sz w:val="15"/>
                <w:szCs w:val="15"/>
              </w:rPr>
            </w:pPr>
            <w:r w:rsidRPr="00730557">
              <w:rPr>
                <w:rFonts w:ascii="Helvetica Neue" w:hAnsi="Helvetica Neue"/>
                <w:color w:val="000000"/>
                <w:sz w:val="15"/>
                <w:szCs w:val="15"/>
              </w:rPr>
              <w:t>Kanazawa University Hospita</w:t>
            </w:r>
            <w:r>
              <w:rPr>
                <w:rFonts w:ascii="Helvetica Neue" w:hAnsi="Helvetica Neue"/>
                <w:color w:val="000000"/>
                <w:sz w:val="15"/>
                <w:szCs w:val="15"/>
              </w:rPr>
              <w:t>l (</w:t>
            </w:r>
            <w:r w:rsidR="00E14FF1">
              <w:rPr>
                <w:rFonts w:ascii="Helvetica Neue" w:hAnsi="Helvetica Neue"/>
                <w:color w:val="000000"/>
                <w:sz w:val="15"/>
                <w:szCs w:val="15"/>
              </w:rPr>
              <w:t>192</w:t>
            </w:r>
            <w:r>
              <w:rPr>
                <w:rFonts w:ascii="Helvetica Neue" w:hAnsi="Helvetica Neue"/>
                <w:color w:val="000000"/>
                <w:sz w:val="15"/>
                <w:szCs w:val="15"/>
              </w:rPr>
              <w:t>)</w:t>
            </w:r>
          </w:p>
        </w:tc>
        <w:tc>
          <w:tcPr>
            <w:tcW w:w="605" w:type="pct"/>
            <w:noWrap/>
          </w:tcPr>
          <w:p w14:paraId="6785A6D6" w14:textId="1ECE965F"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37</w:t>
            </w:r>
          </w:p>
        </w:tc>
        <w:tc>
          <w:tcPr>
            <w:tcW w:w="909" w:type="pct"/>
          </w:tcPr>
          <w:p w14:paraId="0D5E59A7" w14:textId="766B8A4F"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unknown</w:t>
            </w:r>
          </w:p>
        </w:tc>
        <w:tc>
          <w:tcPr>
            <w:tcW w:w="455" w:type="pct"/>
          </w:tcPr>
          <w:p w14:paraId="77A22372" w14:textId="16A5E3B3"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unknown</w:t>
            </w:r>
          </w:p>
        </w:tc>
        <w:tc>
          <w:tcPr>
            <w:tcW w:w="606" w:type="pct"/>
            <w:noWrap/>
          </w:tcPr>
          <w:p w14:paraId="2236CD11" w14:textId="751D0C30"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7:37</w:t>
            </w:r>
          </w:p>
        </w:tc>
        <w:tc>
          <w:tcPr>
            <w:tcW w:w="682" w:type="pct"/>
          </w:tcPr>
          <w:p w14:paraId="2B65DA5F" w14:textId="274A92D9" w:rsidR="00E51578" w:rsidRPr="00D646FB" w:rsidRDefault="00B46048" w:rsidP="001621DB">
            <w:pPr>
              <w:jc w:val="cente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D646FB">
              <w:rPr>
                <w:rFonts w:ascii="Helvetica Neue" w:hAnsi="Helvetica Neue"/>
                <w:color w:val="000000"/>
                <w:sz w:val="15"/>
                <w:szCs w:val="15"/>
              </w:rPr>
              <w:t>1 / L</w:t>
            </w:r>
          </w:p>
        </w:tc>
      </w:tr>
      <w:tr w:rsidR="00E51578" w:rsidRPr="00107B3D" w14:paraId="1A2AA1DD" w14:textId="77777777" w:rsidTr="00681078">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1743" w:type="pct"/>
          </w:tcPr>
          <w:p w14:paraId="78EABE14" w14:textId="5C956D0D" w:rsidR="00E51578" w:rsidRDefault="00092696" w:rsidP="001621DB">
            <w:pPr>
              <w:jc w:val="left"/>
              <w:rPr>
                <w:rFonts w:ascii="Helvetica Neue" w:hAnsi="Helvetica Neue"/>
                <w:i w:val="0"/>
                <w:iCs w:val="0"/>
                <w:color w:val="000000"/>
                <w:sz w:val="15"/>
                <w:szCs w:val="15"/>
              </w:rPr>
            </w:pPr>
            <w:proofErr w:type="spellStart"/>
            <w:r w:rsidRPr="00107B3D">
              <w:rPr>
                <w:rFonts w:ascii="Helvetica Neue" w:eastAsiaTheme="minorHAnsi" w:hAnsi="Helvetica Neue"/>
                <w:color w:val="000000"/>
                <w:sz w:val="15"/>
                <w:szCs w:val="15"/>
              </w:rPr>
              <w:t>Aungsumart</w:t>
            </w:r>
            <w:proofErr w:type="spellEnd"/>
            <w:r w:rsidRPr="00107B3D">
              <w:rPr>
                <w:rFonts w:ascii="Helvetica Neue" w:eastAsiaTheme="minorHAnsi" w:hAnsi="Helvetica Neue"/>
                <w:color w:val="000000"/>
                <w:sz w:val="15"/>
                <w:szCs w:val="15"/>
              </w:rPr>
              <w:t xml:space="preserve"> et al., 2019</w:t>
            </w:r>
            <w:r w:rsidR="00625E65" w:rsidRPr="00107B3D">
              <w:rPr>
                <w:rFonts w:ascii="Helvetica Neue" w:eastAsiaTheme="minorHAnsi" w:hAnsi="Helvetica Neue"/>
                <w:color w:val="000000"/>
                <w:sz w:val="15"/>
                <w:szCs w:val="15"/>
              </w:rPr>
              <w:t xml:space="preserve"> </w:t>
            </w:r>
            <w:r w:rsidR="00625E65" w:rsidRPr="00107B3D">
              <w:rPr>
                <w:rFonts w:ascii="Helvetica Neue" w:hAnsi="Helvetica Neue"/>
                <w:color w:val="000000"/>
                <w:sz w:val="15"/>
                <w:szCs w:val="15"/>
              </w:rPr>
              <w:fldChar w:fldCharType="begin">
                <w:fldData xml:space="preserve">PEVuZE5vdGU+PENpdGU+PEF1dGhvcj5BdW5nc3VtYXJ0PC9BdXRob3I+PFllYXI+MjAxOTwvWWVh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BdW5nc3VtYXJ0PC9BdXRob3I+PFllYXI+MjAxOTwvWWVh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625E65" w:rsidRPr="00107B3D">
              <w:rPr>
                <w:rFonts w:ascii="Helvetica Neue" w:hAnsi="Helvetica Neue"/>
                <w:color w:val="000000"/>
                <w:sz w:val="15"/>
                <w:szCs w:val="15"/>
              </w:rPr>
            </w:r>
            <w:r w:rsidR="00625E65"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4</w:t>
            </w:r>
            <w:r w:rsidR="00625E65" w:rsidRPr="00107B3D">
              <w:rPr>
                <w:rFonts w:ascii="Helvetica Neue" w:hAnsi="Helvetica Neue"/>
                <w:color w:val="000000"/>
                <w:sz w:val="15"/>
                <w:szCs w:val="15"/>
              </w:rPr>
              <w:fldChar w:fldCharType="end"/>
            </w:r>
          </w:p>
          <w:p w14:paraId="6164F5CB" w14:textId="6B157B32" w:rsidR="003630E9" w:rsidRPr="00107B3D" w:rsidRDefault="003630E9" w:rsidP="001621DB">
            <w:pPr>
              <w:jc w:val="left"/>
              <w:rPr>
                <w:rFonts w:ascii="Helvetica Neue" w:eastAsiaTheme="minorHAnsi" w:hAnsi="Helvetica Neue"/>
                <w:color w:val="000000"/>
                <w:sz w:val="15"/>
                <w:szCs w:val="15"/>
              </w:rPr>
            </w:pPr>
            <w:proofErr w:type="spellStart"/>
            <w:r w:rsidRPr="003630E9">
              <w:rPr>
                <w:rFonts w:ascii="Helvetica Neue" w:eastAsiaTheme="minorHAnsi" w:hAnsi="Helvetica Neue"/>
                <w:color w:val="000000"/>
                <w:sz w:val="15"/>
                <w:szCs w:val="15"/>
              </w:rPr>
              <w:t>Prasat</w:t>
            </w:r>
            <w:proofErr w:type="spellEnd"/>
            <w:r w:rsidRPr="003630E9">
              <w:rPr>
                <w:rFonts w:ascii="Helvetica Neue" w:eastAsiaTheme="minorHAnsi" w:hAnsi="Helvetica Neue"/>
                <w:color w:val="000000"/>
                <w:sz w:val="15"/>
                <w:szCs w:val="15"/>
              </w:rPr>
              <w:t xml:space="preserve"> Neurological Institute</w:t>
            </w:r>
            <w:r>
              <w:rPr>
                <w:rFonts w:ascii="Helvetica Neue" w:eastAsiaTheme="minorHAnsi" w:hAnsi="Helvetica Neue"/>
                <w:color w:val="000000"/>
                <w:sz w:val="15"/>
                <w:szCs w:val="15"/>
              </w:rPr>
              <w:t xml:space="preserve"> (NL)</w:t>
            </w:r>
          </w:p>
        </w:tc>
        <w:tc>
          <w:tcPr>
            <w:tcW w:w="605" w:type="pct"/>
            <w:noWrap/>
          </w:tcPr>
          <w:p w14:paraId="79364A2E" w14:textId="49911EAE"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31</w:t>
            </w:r>
          </w:p>
        </w:tc>
        <w:tc>
          <w:tcPr>
            <w:tcW w:w="909" w:type="pct"/>
          </w:tcPr>
          <w:p w14:paraId="32C8B3F5" w14:textId="5F52C3FD"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9 [IQR: 15 - 31]</w:t>
            </w:r>
          </w:p>
        </w:tc>
        <w:tc>
          <w:tcPr>
            <w:tcW w:w="455" w:type="pct"/>
          </w:tcPr>
          <w:p w14:paraId="58AC918C" w14:textId="0535A565"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2:19</w:t>
            </w:r>
          </w:p>
        </w:tc>
        <w:tc>
          <w:tcPr>
            <w:tcW w:w="606" w:type="pct"/>
            <w:noWrap/>
          </w:tcPr>
          <w:p w14:paraId="6F589600" w14:textId="7616B70E"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21:31</w:t>
            </w:r>
          </w:p>
        </w:tc>
        <w:tc>
          <w:tcPr>
            <w:tcW w:w="682" w:type="pct"/>
          </w:tcPr>
          <w:p w14:paraId="347F7EA7" w14:textId="484DB18A" w:rsidR="00E51578" w:rsidRPr="00D646FB" w:rsidRDefault="00B46048" w:rsidP="001621DB">
            <w:pPr>
              <w:jc w:val="cente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rPr>
            </w:pPr>
            <w:r w:rsidRPr="00D646FB">
              <w:rPr>
                <w:rFonts w:ascii="Helvetica Neue" w:hAnsi="Helvetica Neue"/>
                <w:color w:val="000000"/>
                <w:sz w:val="15"/>
                <w:szCs w:val="15"/>
              </w:rPr>
              <w:t>2 / L</w:t>
            </w:r>
          </w:p>
        </w:tc>
      </w:tr>
      <w:tr w:rsidR="00E51578" w:rsidRPr="00107B3D" w14:paraId="17F33A7D"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566D0659" w14:textId="698F0D36" w:rsidR="00E51578" w:rsidRDefault="00092696" w:rsidP="001621DB">
            <w:pPr>
              <w:jc w:val="left"/>
              <w:rPr>
                <w:rFonts w:ascii="Helvetica Neue" w:hAnsi="Helvetica Neue"/>
                <w:i w:val="0"/>
                <w:iCs w:val="0"/>
                <w:color w:val="000000"/>
                <w:sz w:val="15"/>
                <w:szCs w:val="15"/>
              </w:rPr>
            </w:pPr>
            <w:r w:rsidRPr="00107B3D">
              <w:rPr>
                <w:rFonts w:ascii="Helvetica Neue" w:eastAsiaTheme="minorHAnsi" w:hAnsi="Helvetica Neue"/>
                <w:color w:val="000000"/>
                <w:sz w:val="15"/>
                <w:szCs w:val="15"/>
              </w:rPr>
              <w:t>Ding et al., 2018</w:t>
            </w:r>
            <w:r w:rsidR="00625E65" w:rsidRPr="00107B3D">
              <w:rPr>
                <w:rFonts w:ascii="Helvetica Neue" w:hAnsi="Helvetica Neue"/>
                <w:color w:val="000000"/>
                <w:sz w:val="15"/>
                <w:szCs w:val="15"/>
              </w:rPr>
              <w:fldChar w:fldCharType="begin">
                <w:fldData xml:space="preserve">PEVuZE5vdGU+PENpdGU+PEF1dGhvcj5EaW5nPC9BdXRob3I+PFllYXI+MjAxODwvWWVhcj48SURU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==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EaW5nPC9BdXRob3I+PFllYXI+MjAxODwvWWVhcj48SURU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==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625E65" w:rsidRPr="00107B3D">
              <w:rPr>
                <w:rFonts w:ascii="Helvetica Neue" w:hAnsi="Helvetica Neue"/>
                <w:color w:val="000000"/>
                <w:sz w:val="15"/>
                <w:szCs w:val="15"/>
              </w:rPr>
            </w:r>
            <w:r w:rsidR="00625E65"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5</w:t>
            </w:r>
            <w:r w:rsidR="00625E65" w:rsidRPr="00107B3D">
              <w:rPr>
                <w:rFonts w:ascii="Helvetica Neue" w:hAnsi="Helvetica Neue"/>
                <w:color w:val="000000"/>
                <w:sz w:val="15"/>
                <w:szCs w:val="15"/>
              </w:rPr>
              <w:fldChar w:fldCharType="end"/>
            </w:r>
          </w:p>
          <w:p w14:paraId="709062EA" w14:textId="46875085" w:rsidR="00F444B9" w:rsidRPr="00107B3D" w:rsidRDefault="00F444B9" w:rsidP="001621DB">
            <w:pPr>
              <w:jc w:val="left"/>
              <w:rPr>
                <w:rFonts w:ascii="Helvetica Neue" w:eastAsiaTheme="minorHAnsi" w:hAnsi="Helvetica Neue"/>
                <w:color w:val="000000"/>
                <w:sz w:val="15"/>
                <w:szCs w:val="15"/>
              </w:rPr>
            </w:pPr>
            <w:proofErr w:type="spellStart"/>
            <w:r w:rsidRPr="00730557">
              <w:rPr>
                <w:rFonts w:ascii="Helvetica Neue" w:hAnsi="Helvetica Neue"/>
                <w:color w:val="000000"/>
                <w:sz w:val="15"/>
                <w:szCs w:val="15"/>
              </w:rPr>
              <w:t>Nanfang</w:t>
            </w:r>
            <w:proofErr w:type="spellEnd"/>
            <w:r w:rsidRPr="00730557">
              <w:rPr>
                <w:rFonts w:ascii="Helvetica Neue" w:hAnsi="Helvetica Neue"/>
                <w:color w:val="000000"/>
                <w:sz w:val="15"/>
                <w:szCs w:val="15"/>
              </w:rPr>
              <w:t xml:space="preserve"> Hospital (</w:t>
            </w:r>
            <w:r w:rsidR="00252697">
              <w:rPr>
                <w:rFonts w:ascii="Helvetica Neue" w:hAnsi="Helvetica Neue"/>
                <w:color w:val="000000"/>
                <w:sz w:val="15"/>
                <w:szCs w:val="15"/>
              </w:rPr>
              <w:t>158</w:t>
            </w:r>
            <w:r w:rsidRPr="00730557">
              <w:rPr>
                <w:rFonts w:ascii="Helvetica Neue" w:hAnsi="Helvetica Neue"/>
                <w:color w:val="000000"/>
                <w:sz w:val="15"/>
                <w:szCs w:val="15"/>
              </w:rPr>
              <w:t>)</w:t>
            </w:r>
          </w:p>
        </w:tc>
        <w:tc>
          <w:tcPr>
            <w:tcW w:w="605" w:type="pct"/>
            <w:noWrap/>
          </w:tcPr>
          <w:p w14:paraId="6E2F9DB8" w14:textId="09F85B68"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24</w:t>
            </w:r>
          </w:p>
        </w:tc>
        <w:tc>
          <w:tcPr>
            <w:tcW w:w="909" w:type="pct"/>
          </w:tcPr>
          <w:p w14:paraId="33C29FA5" w14:textId="7198C316" w:rsidR="00E51578" w:rsidRPr="00107B3D" w:rsidRDefault="00BB1C40"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 xml:space="preserve">Mean: </w:t>
            </w:r>
            <w:r w:rsidR="00E51578" w:rsidRPr="00107B3D">
              <w:rPr>
                <w:rFonts w:ascii="Helvetica Neue" w:hAnsi="Helvetica Neue"/>
                <w:color w:val="000000"/>
                <w:sz w:val="15"/>
                <w:szCs w:val="15"/>
              </w:rPr>
              <w:t>40 (SD: 18)</w:t>
            </w:r>
          </w:p>
        </w:tc>
        <w:tc>
          <w:tcPr>
            <w:tcW w:w="455" w:type="pct"/>
          </w:tcPr>
          <w:p w14:paraId="4C7343E6" w14:textId="6A5A0B21"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0:14</w:t>
            </w:r>
          </w:p>
        </w:tc>
        <w:tc>
          <w:tcPr>
            <w:tcW w:w="606" w:type="pct"/>
            <w:noWrap/>
          </w:tcPr>
          <w:p w14:paraId="7D00A8EA" w14:textId="1B69E19C"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8:24</w:t>
            </w:r>
          </w:p>
        </w:tc>
        <w:tc>
          <w:tcPr>
            <w:tcW w:w="682" w:type="pct"/>
          </w:tcPr>
          <w:p w14:paraId="1D5D1B76" w14:textId="6DC40353" w:rsidR="00E51578" w:rsidRPr="00D646FB" w:rsidRDefault="00B46048" w:rsidP="001621DB">
            <w:pPr>
              <w:jc w:val="cente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D646FB">
              <w:rPr>
                <w:rFonts w:ascii="Helvetica Neue" w:hAnsi="Helvetica Neue"/>
                <w:color w:val="000000"/>
                <w:sz w:val="15"/>
                <w:szCs w:val="15"/>
              </w:rPr>
              <w:t>1 / L</w:t>
            </w:r>
          </w:p>
        </w:tc>
      </w:tr>
      <w:tr w:rsidR="00E51578" w:rsidRPr="00107B3D" w14:paraId="6695CA3E" w14:textId="77777777" w:rsidTr="0068107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69177EDC" w14:textId="6C625AE4" w:rsidR="00E51578" w:rsidRPr="00107B3D" w:rsidRDefault="006A4D65" w:rsidP="001621DB">
            <w:pPr>
              <w:jc w:val="left"/>
              <w:rPr>
                <w:rFonts w:ascii="Helvetica Neue" w:eastAsiaTheme="minorHAnsi" w:hAnsi="Helvetica Neue"/>
                <w:color w:val="000000"/>
                <w:sz w:val="15"/>
                <w:szCs w:val="15"/>
              </w:rPr>
            </w:pPr>
            <w:r w:rsidRPr="00107B3D">
              <w:rPr>
                <w:rFonts w:ascii="Helvetica Neue" w:eastAsiaTheme="minorHAnsi" w:hAnsi="Helvetica Neue"/>
                <w:color w:val="000000"/>
                <w:sz w:val="15"/>
                <w:szCs w:val="15"/>
              </w:rPr>
              <w:t>Ge et al., 2016</w:t>
            </w:r>
            <w:r w:rsidR="003A5B98" w:rsidRPr="00107B3D">
              <w:rPr>
                <w:rFonts w:ascii="Helvetica Neue" w:hAnsi="Helvetica Neue"/>
                <w:color w:val="000000"/>
                <w:sz w:val="15"/>
                <w:szCs w:val="15"/>
              </w:rPr>
              <w:fldChar w:fldCharType="begin">
                <w:fldData xml:space="preserve">PEVuZE5vdGU+PENpdGU+PEF1dGhvcj5HZTwvQXV0aG9yPjxZZWFyPjIwMTY8L1llYXI+PElEVGV4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HZTwvQXV0aG9yPjxZZWFyPjIwMTY8L1llYXI+PElEVGV4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3A5B98" w:rsidRPr="00107B3D">
              <w:rPr>
                <w:rFonts w:ascii="Helvetica Neue" w:hAnsi="Helvetica Neue"/>
                <w:color w:val="000000"/>
                <w:sz w:val="15"/>
                <w:szCs w:val="15"/>
              </w:rPr>
            </w:r>
            <w:r w:rsidR="003A5B98"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6</w:t>
            </w:r>
            <w:r w:rsidR="003A5B98" w:rsidRPr="00107B3D">
              <w:rPr>
                <w:rFonts w:ascii="Helvetica Neue" w:hAnsi="Helvetica Neue"/>
                <w:color w:val="000000"/>
                <w:sz w:val="15"/>
                <w:szCs w:val="15"/>
              </w:rPr>
              <w:fldChar w:fldCharType="end"/>
            </w:r>
          </w:p>
        </w:tc>
        <w:tc>
          <w:tcPr>
            <w:tcW w:w="605" w:type="pct"/>
            <w:noWrap/>
          </w:tcPr>
          <w:p w14:paraId="456AB9A1" w14:textId="0D0F0F63"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20</w:t>
            </w:r>
          </w:p>
        </w:tc>
        <w:tc>
          <w:tcPr>
            <w:tcW w:w="909" w:type="pct"/>
          </w:tcPr>
          <w:p w14:paraId="2A602B0F" w14:textId="15CDF1F4"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unknown</w:t>
            </w:r>
          </w:p>
        </w:tc>
        <w:tc>
          <w:tcPr>
            <w:tcW w:w="455" w:type="pct"/>
          </w:tcPr>
          <w:p w14:paraId="4660A28F" w14:textId="18C7DED5"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unknown</w:t>
            </w:r>
          </w:p>
        </w:tc>
        <w:tc>
          <w:tcPr>
            <w:tcW w:w="606" w:type="pct"/>
            <w:noWrap/>
          </w:tcPr>
          <w:p w14:paraId="04492610" w14:textId="46BC45E7"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20:20</w:t>
            </w:r>
          </w:p>
        </w:tc>
        <w:tc>
          <w:tcPr>
            <w:tcW w:w="682" w:type="pct"/>
          </w:tcPr>
          <w:p w14:paraId="0545ECB0" w14:textId="1B8B9C61" w:rsidR="00E51578" w:rsidRPr="00D646FB" w:rsidRDefault="00B46048" w:rsidP="001621DB">
            <w:pPr>
              <w:jc w:val="cente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U / U</w:t>
            </w:r>
          </w:p>
        </w:tc>
      </w:tr>
      <w:tr w:rsidR="00E51578" w:rsidRPr="00107B3D" w14:paraId="73052B46"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1BA232B8" w14:textId="372AE0DA" w:rsidR="00F444B9" w:rsidRDefault="006A4D65" w:rsidP="001621DB">
            <w:pPr>
              <w:jc w:val="left"/>
              <w:rPr>
                <w:rFonts w:ascii="Helvetica Neue" w:hAnsi="Helvetica Neue"/>
                <w:i w:val="0"/>
                <w:iCs w:val="0"/>
                <w:color w:val="000000"/>
                <w:sz w:val="15"/>
                <w:szCs w:val="15"/>
              </w:rPr>
            </w:pPr>
            <w:proofErr w:type="spellStart"/>
            <w:r w:rsidRPr="00107B3D">
              <w:rPr>
                <w:rFonts w:ascii="Helvetica Neue" w:eastAsiaTheme="minorHAnsi" w:hAnsi="Helvetica Neue"/>
                <w:color w:val="000000"/>
                <w:sz w:val="15"/>
                <w:szCs w:val="15"/>
              </w:rPr>
              <w:t>Erazo</w:t>
            </w:r>
            <w:proofErr w:type="spellEnd"/>
            <w:r w:rsidRPr="00107B3D">
              <w:rPr>
                <w:rFonts w:ascii="Helvetica Neue" w:eastAsiaTheme="minorHAnsi" w:hAnsi="Helvetica Neue"/>
                <w:color w:val="000000"/>
                <w:sz w:val="15"/>
                <w:szCs w:val="15"/>
              </w:rPr>
              <w:t xml:space="preserve"> et al., 2016</w:t>
            </w:r>
            <w:r w:rsidR="003A5B98" w:rsidRPr="00107B3D">
              <w:rPr>
                <w:rFonts w:ascii="Helvetica Neue" w:hAnsi="Helvetica Neue"/>
                <w:color w:val="000000"/>
                <w:sz w:val="15"/>
                <w:szCs w:val="15"/>
              </w:rPr>
              <w:fldChar w:fldCharType="begin">
                <w:fldData xml:space="preserve">PEVuZE5vdGU+PENpdGU+PEF1dGhvcj5FcmF6bzwvQXV0aG9yPjxZZWFyPjIwMTY8L1llYXI+PElE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FcmF6bzwvQXV0aG9yPjxZZWFyPjIwMTY8L1llYXI+PElE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3A5B98" w:rsidRPr="00107B3D">
              <w:rPr>
                <w:rFonts w:ascii="Helvetica Neue" w:hAnsi="Helvetica Neue"/>
                <w:color w:val="000000"/>
                <w:sz w:val="15"/>
                <w:szCs w:val="15"/>
              </w:rPr>
            </w:r>
            <w:r w:rsidR="003A5B98"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7</w:t>
            </w:r>
            <w:r w:rsidR="003A5B98" w:rsidRPr="00107B3D">
              <w:rPr>
                <w:rFonts w:ascii="Helvetica Neue" w:hAnsi="Helvetica Neue"/>
                <w:color w:val="000000"/>
                <w:sz w:val="15"/>
                <w:szCs w:val="15"/>
              </w:rPr>
              <w:fldChar w:fldCharType="end"/>
            </w:r>
            <w:r w:rsidR="00F444B9" w:rsidRPr="00513AAB">
              <w:rPr>
                <w:rFonts w:ascii="Helvetica Neue" w:hAnsi="Helvetica Neue"/>
                <w:color w:val="000000"/>
                <w:sz w:val="15"/>
                <w:szCs w:val="15"/>
              </w:rPr>
              <w:t xml:space="preserve"> </w:t>
            </w:r>
          </w:p>
          <w:p w14:paraId="1B7C901B" w14:textId="7EF8CE55" w:rsidR="00E51578" w:rsidRPr="00107B3D" w:rsidRDefault="00F444B9" w:rsidP="001621DB">
            <w:pPr>
              <w:jc w:val="left"/>
              <w:rPr>
                <w:rFonts w:ascii="Helvetica Neue" w:eastAsiaTheme="minorHAnsi" w:hAnsi="Helvetica Neue"/>
                <w:color w:val="000000"/>
                <w:sz w:val="15"/>
                <w:szCs w:val="15"/>
              </w:rPr>
            </w:pPr>
            <w:r w:rsidRPr="00513AAB">
              <w:rPr>
                <w:rFonts w:ascii="Helvetica Neue" w:hAnsi="Helvetica Neue"/>
                <w:color w:val="000000"/>
                <w:sz w:val="15"/>
                <w:szCs w:val="15"/>
              </w:rPr>
              <w:t>University</w:t>
            </w:r>
            <w:r>
              <w:rPr>
                <w:rFonts w:ascii="Helvetica Neue" w:hAnsi="Helvetica Neue" w:cs="Helvetica Neue"/>
                <w:color w:val="000000"/>
                <w:sz w:val="20"/>
                <w:szCs w:val="20"/>
              </w:rPr>
              <w:t xml:space="preserve"> </w:t>
            </w:r>
            <w:r w:rsidRPr="00513AAB">
              <w:rPr>
                <w:rFonts w:ascii="Helvetica Neue" w:hAnsi="Helvetica Neue"/>
                <w:color w:val="000000"/>
                <w:sz w:val="15"/>
                <w:szCs w:val="15"/>
              </w:rPr>
              <w:t>of</w:t>
            </w:r>
            <w:r>
              <w:rPr>
                <w:rFonts w:ascii="Helvetica Neue" w:hAnsi="Helvetica Neue" w:cs="Helvetica Neue"/>
                <w:color w:val="000000"/>
                <w:sz w:val="20"/>
                <w:szCs w:val="20"/>
              </w:rPr>
              <w:t xml:space="preserve"> </w:t>
            </w:r>
            <w:r w:rsidRPr="00513AAB">
              <w:rPr>
                <w:rFonts w:ascii="Helvetica Neue" w:hAnsi="Helvetica Neue"/>
                <w:color w:val="000000"/>
                <w:sz w:val="15"/>
                <w:szCs w:val="15"/>
              </w:rPr>
              <w:t>Pennsylvania</w:t>
            </w:r>
            <w:r>
              <w:rPr>
                <w:rFonts w:ascii="Helvetica Neue" w:hAnsi="Helvetica Neue"/>
                <w:color w:val="000000"/>
                <w:sz w:val="15"/>
                <w:szCs w:val="15"/>
              </w:rPr>
              <w:t xml:space="preserve"> (</w:t>
            </w:r>
            <w:r w:rsidR="00252697">
              <w:rPr>
                <w:rFonts w:ascii="Helvetica Neue" w:hAnsi="Helvetica Neue"/>
                <w:color w:val="000000"/>
                <w:sz w:val="15"/>
                <w:szCs w:val="15"/>
              </w:rPr>
              <w:t>14</w:t>
            </w:r>
            <w:r>
              <w:rPr>
                <w:rFonts w:ascii="Helvetica Neue" w:hAnsi="Helvetica Neue"/>
                <w:color w:val="000000"/>
                <w:sz w:val="15"/>
                <w:szCs w:val="15"/>
              </w:rPr>
              <w:t>)</w:t>
            </w:r>
          </w:p>
        </w:tc>
        <w:tc>
          <w:tcPr>
            <w:tcW w:w="605" w:type="pct"/>
            <w:noWrap/>
          </w:tcPr>
          <w:p w14:paraId="14B11EA6" w14:textId="00530EB8"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3</w:t>
            </w:r>
          </w:p>
        </w:tc>
        <w:tc>
          <w:tcPr>
            <w:tcW w:w="909" w:type="pct"/>
          </w:tcPr>
          <w:p w14:paraId="69F17AAD" w14:textId="0D6869A9"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6 [1 - 16]</w:t>
            </w:r>
          </w:p>
        </w:tc>
        <w:tc>
          <w:tcPr>
            <w:tcW w:w="455" w:type="pct"/>
          </w:tcPr>
          <w:p w14:paraId="6FFC3DC6" w14:textId="79AA3070"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9:4</w:t>
            </w:r>
          </w:p>
        </w:tc>
        <w:tc>
          <w:tcPr>
            <w:tcW w:w="606" w:type="pct"/>
            <w:noWrap/>
          </w:tcPr>
          <w:p w14:paraId="3ADAC998" w14:textId="1111422A"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3:13</w:t>
            </w:r>
          </w:p>
        </w:tc>
        <w:tc>
          <w:tcPr>
            <w:tcW w:w="682" w:type="pct"/>
          </w:tcPr>
          <w:p w14:paraId="76749F03" w14:textId="51EF76AE" w:rsidR="00E51578" w:rsidRPr="00D646FB" w:rsidRDefault="00B46048" w:rsidP="001621DB">
            <w:pPr>
              <w:jc w:val="cente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U / R</w:t>
            </w:r>
          </w:p>
        </w:tc>
      </w:tr>
      <w:tr w:rsidR="00E51578" w:rsidRPr="00107B3D" w14:paraId="3C04BDC5" w14:textId="77777777" w:rsidTr="0068107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40B21C12" w14:textId="01160221" w:rsidR="00F444B9" w:rsidRDefault="006A4D65" w:rsidP="001621DB">
            <w:pPr>
              <w:jc w:val="left"/>
              <w:rPr>
                <w:rFonts w:ascii="Helvetica Neue" w:hAnsi="Helvetica Neue"/>
                <w:i w:val="0"/>
                <w:iCs w:val="0"/>
                <w:color w:val="000000"/>
                <w:sz w:val="15"/>
                <w:szCs w:val="15"/>
              </w:rPr>
            </w:pPr>
            <w:r w:rsidRPr="00107B3D">
              <w:rPr>
                <w:rFonts w:ascii="Helvetica Neue" w:eastAsiaTheme="minorHAnsi" w:hAnsi="Helvetica Neue"/>
                <w:color w:val="000000"/>
                <w:sz w:val="15"/>
                <w:szCs w:val="15"/>
              </w:rPr>
              <w:t>Maat et al., 2013</w:t>
            </w:r>
            <w:r w:rsidR="003A5B98" w:rsidRPr="00107B3D">
              <w:rPr>
                <w:rFonts w:ascii="Helvetica Neue" w:hAnsi="Helvetica Neue"/>
                <w:color w:val="000000"/>
                <w:sz w:val="15"/>
                <w:szCs w:val="15"/>
              </w:rPr>
              <w:fldChar w:fldCharType="begin">
                <w:fldData xml:space="preserve">PEVuZE5vdGU+PENpdGU+PEF1dGhvcj5NYWF0PC9BdXRob3I+PFllYXI+MjAxMzwvWWVhcj48SURU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NYWF0PC9BdXRob3I+PFllYXI+MjAxMzwvWWVhcj48SURU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3A5B98" w:rsidRPr="00107B3D">
              <w:rPr>
                <w:rFonts w:ascii="Helvetica Neue" w:hAnsi="Helvetica Neue"/>
                <w:color w:val="000000"/>
                <w:sz w:val="15"/>
                <w:szCs w:val="15"/>
              </w:rPr>
            </w:r>
            <w:r w:rsidR="003A5B98"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8</w:t>
            </w:r>
            <w:r w:rsidR="003A5B98" w:rsidRPr="00107B3D">
              <w:rPr>
                <w:rFonts w:ascii="Helvetica Neue" w:hAnsi="Helvetica Neue"/>
                <w:color w:val="000000"/>
                <w:sz w:val="15"/>
                <w:szCs w:val="15"/>
              </w:rPr>
              <w:fldChar w:fldCharType="end"/>
            </w:r>
          </w:p>
          <w:p w14:paraId="285A1FEE" w14:textId="7A1B20BB" w:rsidR="00F444B9" w:rsidRPr="00107B3D" w:rsidRDefault="00F444B9" w:rsidP="001621DB">
            <w:pPr>
              <w:jc w:val="left"/>
              <w:rPr>
                <w:rFonts w:ascii="Helvetica Neue" w:eastAsiaTheme="minorHAnsi" w:hAnsi="Helvetica Neue"/>
                <w:color w:val="000000"/>
                <w:sz w:val="15"/>
                <w:szCs w:val="15"/>
              </w:rPr>
            </w:pPr>
            <w:r w:rsidRPr="00730557">
              <w:rPr>
                <w:rFonts w:ascii="Helvetica Neue" w:hAnsi="Helvetica Neue"/>
                <w:color w:val="000000"/>
                <w:sz w:val="15"/>
                <w:szCs w:val="15"/>
              </w:rPr>
              <w:t>Erasmus Medical Center (</w:t>
            </w:r>
            <w:r w:rsidR="00252697">
              <w:rPr>
                <w:rFonts w:ascii="Helvetica Neue" w:hAnsi="Helvetica Neue"/>
                <w:color w:val="000000"/>
                <w:sz w:val="15"/>
                <w:szCs w:val="15"/>
              </w:rPr>
              <w:t>24</w:t>
            </w:r>
            <w:r w:rsidRPr="00730557">
              <w:rPr>
                <w:rFonts w:ascii="Helvetica Neue" w:hAnsi="Helvetica Neue"/>
                <w:color w:val="000000"/>
                <w:sz w:val="15"/>
                <w:szCs w:val="15"/>
              </w:rPr>
              <w:t>)</w:t>
            </w:r>
          </w:p>
        </w:tc>
        <w:tc>
          <w:tcPr>
            <w:tcW w:w="605" w:type="pct"/>
            <w:noWrap/>
          </w:tcPr>
          <w:p w14:paraId="2487BEE9" w14:textId="0AEB0492"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2:15</w:t>
            </w:r>
          </w:p>
        </w:tc>
        <w:tc>
          <w:tcPr>
            <w:tcW w:w="909" w:type="pct"/>
          </w:tcPr>
          <w:p w14:paraId="06B3B522" w14:textId="00DAACCE"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25 [5 – 56]</w:t>
            </w:r>
          </w:p>
        </w:tc>
        <w:tc>
          <w:tcPr>
            <w:tcW w:w="455" w:type="pct"/>
          </w:tcPr>
          <w:p w14:paraId="37388D94" w14:textId="60241D98"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2:13</w:t>
            </w:r>
          </w:p>
        </w:tc>
        <w:tc>
          <w:tcPr>
            <w:tcW w:w="606" w:type="pct"/>
            <w:noWrap/>
          </w:tcPr>
          <w:p w14:paraId="0F9C3166" w14:textId="39D277FB"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9:12</w:t>
            </w:r>
            <w:r w:rsidR="00B712A8">
              <w:rPr>
                <w:rFonts w:ascii="Helvetica Neue" w:hAnsi="Helvetica Neue"/>
                <w:color w:val="000000"/>
                <w:sz w:val="15"/>
                <w:szCs w:val="15"/>
              </w:rPr>
              <w:t xml:space="preserve"> (0)</w:t>
            </w:r>
          </w:p>
        </w:tc>
        <w:tc>
          <w:tcPr>
            <w:tcW w:w="682" w:type="pct"/>
          </w:tcPr>
          <w:p w14:paraId="761FC63B" w14:textId="6CBE5731" w:rsidR="00E51578" w:rsidRPr="00D646FB" w:rsidRDefault="00687235" w:rsidP="001621DB">
            <w:pPr>
              <w:jc w:val="cente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1 / R</w:t>
            </w:r>
            <w:r w:rsidR="00F53AA8">
              <w:rPr>
                <w:rFonts w:ascii="Helvetica Neue" w:hAnsi="Helvetica Neue"/>
                <w:color w:val="000000"/>
                <w:sz w:val="15"/>
                <w:szCs w:val="15"/>
              </w:rPr>
              <w:t xml:space="preserve"> </w:t>
            </w:r>
            <w:r w:rsidR="00F53AA8">
              <w:sym w:font="Wingdings" w:char="F0AB"/>
            </w:r>
          </w:p>
        </w:tc>
      </w:tr>
      <w:tr w:rsidR="00E51578" w:rsidRPr="00107B3D" w14:paraId="588D4429"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445EB37F" w14:textId="16458A10" w:rsidR="00E51578" w:rsidRDefault="006A4D65" w:rsidP="001621DB">
            <w:pPr>
              <w:jc w:val="left"/>
              <w:rPr>
                <w:rFonts w:ascii="Helvetica Neue" w:hAnsi="Helvetica Neue"/>
                <w:i w:val="0"/>
                <w:iCs w:val="0"/>
                <w:color w:val="000000"/>
                <w:sz w:val="15"/>
                <w:szCs w:val="15"/>
              </w:rPr>
            </w:pPr>
            <w:r w:rsidRPr="00107B3D">
              <w:rPr>
                <w:rFonts w:ascii="Helvetica Neue" w:eastAsiaTheme="minorHAnsi" w:hAnsi="Helvetica Neue"/>
                <w:color w:val="000000"/>
                <w:sz w:val="15"/>
                <w:szCs w:val="15"/>
              </w:rPr>
              <w:t>Mahadevan et al., 2016</w:t>
            </w:r>
            <w:r w:rsidR="003A5B98" w:rsidRPr="00107B3D">
              <w:rPr>
                <w:rFonts w:ascii="Helvetica Neue" w:hAnsi="Helvetica Neue"/>
                <w:color w:val="000000"/>
                <w:sz w:val="15"/>
                <w:szCs w:val="15"/>
              </w:rPr>
              <w:fldChar w:fldCharType="begin">
                <w:fldData xml:space="preserve">PEVuZE5vdGU+PENpdGU+PEF1dGhvcj5NYWhhZGV2YW48L0F1dGhvcj48WWVhcj4yMDE2PC9ZZWFy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NYWhhZGV2YW48L0F1dGhvcj48WWVhcj4yMDE2PC9ZZWFy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3A5B98" w:rsidRPr="00107B3D">
              <w:rPr>
                <w:rFonts w:ascii="Helvetica Neue" w:hAnsi="Helvetica Neue"/>
                <w:color w:val="000000"/>
                <w:sz w:val="15"/>
                <w:szCs w:val="15"/>
              </w:rPr>
            </w:r>
            <w:r w:rsidR="003A5B98"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9</w:t>
            </w:r>
            <w:r w:rsidR="003A5B98" w:rsidRPr="00107B3D">
              <w:rPr>
                <w:rFonts w:ascii="Helvetica Neue" w:hAnsi="Helvetica Neue"/>
                <w:color w:val="000000"/>
                <w:sz w:val="15"/>
                <w:szCs w:val="15"/>
              </w:rPr>
              <w:fldChar w:fldCharType="end"/>
            </w:r>
          </w:p>
          <w:p w14:paraId="1CF0FD9E" w14:textId="1B5DD14E" w:rsidR="00F444B9" w:rsidRPr="00107B3D" w:rsidRDefault="00F444B9" w:rsidP="001621DB">
            <w:pPr>
              <w:jc w:val="left"/>
              <w:rPr>
                <w:rFonts w:ascii="Helvetica Neue" w:eastAsiaTheme="minorHAnsi" w:hAnsi="Helvetica Neue"/>
                <w:color w:val="000000"/>
                <w:sz w:val="15"/>
                <w:szCs w:val="15"/>
              </w:rPr>
            </w:pPr>
            <w:r w:rsidRPr="00F444B9">
              <w:rPr>
                <w:rFonts w:ascii="Helvetica Neue" w:eastAsiaTheme="minorHAnsi" w:hAnsi="Helvetica Neue"/>
                <w:color w:val="000000"/>
                <w:sz w:val="15"/>
                <w:szCs w:val="15"/>
              </w:rPr>
              <w:t>NIMHANS</w:t>
            </w:r>
            <w:r>
              <w:rPr>
                <w:rFonts w:ascii="Helvetica Neue" w:eastAsiaTheme="minorHAnsi" w:hAnsi="Helvetica Neue"/>
                <w:color w:val="000000"/>
                <w:sz w:val="15"/>
                <w:szCs w:val="15"/>
              </w:rPr>
              <w:t xml:space="preserve"> (NL)</w:t>
            </w:r>
          </w:p>
        </w:tc>
        <w:tc>
          <w:tcPr>
            <w:tcW w:w="605" w:type="pct"/>
            <w:noWrap/>
          </w:tcPr>
          <w:p w14:paraId="643E6213" w14:textId="41C7168F"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909" w:type="pct"/>
          </w:tcPr>
          <w:p w14:paraId="48455E46" w14:textId="0DB93502"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unknown</w:t>
            </w:r>
          </w:p>
        </w:tc>
        <w:tc>
          <w:tcPr>
            <w:tcW w:w="455" w:type="pct"/>
          </w:tcPr>
          <w:p w14:paraId="283E886F" w14:textId="15334507"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unknown</w:t>
            </w:r>
          </w:p>
        </w:tc>
        <w:tc>
          <w:tcPr>
            <w:tcW w:w="606" w:type="pct"/>
            <w:noWrap/>
          </w:tcPr>
          <w:p w14:paraId="0204DE79" w14:textId="6AEBD2F7"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1:11</w:t>
            </w:r>
          </w:p>
        </w:tc>
        <w:tc>
          <w:tcPr>
            <w:tcW w:w="682" w:type="pct"/>
          </w:tcPr>
          <w:p w14:paraId="0FD77AC3" w14:textId="22987051" w:rsidR="00E51578" w:rsidRPr="00D646FB" w:rsidRDefault="00B46048" w:rsidP="001621DB">
            <w:pPr>
              <w:jc w:val="cente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1 / L</w:t>
            </w:r>
          </w:p>
        </w:tc>
      </w:tr>
      <w:tr w:rsidR="00E51578" w:rsidRPr="00107B3D" w14:paraId="4DEA689F" w14:textId="77777777" w:rsidTr="0068107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3E7CC803" w14:textId="0A2BEFA9" w:rsidR="00E51578" w:rsidRPr="00107B3D" w:rsidRDefault="006A4D65" w:rsidP="001621DB">
            <w:pPr>
              <w:jc w:val="left"/>
              <w:rPr>
                <w:rFonts w:ascii="Helvetica Neue" w:eastAsiaTheme="minorHAnsi" w:hAnsi="Helvetica Neue"/>
                <w:color w:val="000000"/>
                <w:sz w:val="15"/>
                <w:szCs w:val="15"/>
              </w:rPr>
            </w:pPr>
            <w:proofErr w:type="spellStart"/>
            <w:r w:rsidRPr="00107B3D">
              <w:rPr>
                <w:rFonts w:ascii="Helvetica Neue" w:eastAsiaTheme="minorHAnsi" w:hAnsi="Helvetica Neue"/>
                <w:color w:val="000000"/>
                <w:sz w:val="15"/>
                <w:szCs w:val="15"/>
              </w:rPr>
              <w:t>Liba</w:t>
            </w:r>
            <w:proofErr w:type="spellEnd"/>
            <w:r w:rsidRPr="00107B3D">
              <w:rPr>
                <w:rFonts w:ascii="Helvetica Neue" w:eastAsiaTheme="minorHAnsi" w:hAnsi="Helvetica Neue"/>
                <w:color w:val="000000"/>
                <w:sz w:val="15"/>
                <w:szCs w:val="15"/>
              </w:rPr>
              <w:t xml:space="preserve"> et al., 2016</w:t>
            </w:r>
            <w:r w:rsidR="003A5B98" w:rsidRPr="00107B3D">
              <w:rPr>
                <w:rFonts w:ascii="Helvetica Neue" w:hAnsi="Helvetica Neue"/>
                <w:color w:val="000000"/>
                <w:sz w:val="15"/>
                <w:szCs w:val="15"/>
              </w:rPr>
              <w:fldChar w:fldCharType="begin">
                <w:fldData xml:space="preserve">PEVuZE5vdGU+PENpdGU+PEF1dGhvcj5MaWJhPC9BdXRob3I+PFllYXI+MjAxNjwvWWVhcj48SURU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MaWJhPC9BdXRob3I+PFllYXI+MjAxNjwvWWVhcj48SURU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3A5B98" w:rsidRPr="00107B3D">
              <w:rPr>
                <w:rFonts w:ascii="Helvetica Neue" w:hAnsi="Helvetica Neue"/>
                <w:color w:val="000000"/>
                <w:sz w:val="15"/>
                <w:szCs w:val="15"/>
              </w:rPr>
            </w:r>
            <w:r w:rsidR="003A5B98"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10</w:t>
            </w:r>
            <w:r w:rsidR="003A5B98" w:rsidRPr="00107B3D">
              <w:rPr>
                <w:rFonts w:ascii="Helvetica Neue" w:hAnsi="Helvetica Neue"/>
                <w:color w:val="000000"/>
                <w:sz w:val="15"/>
                <w:szCs w:val="15"/>
              </w:rPr>
              <w:fldChar w:fldCharType="end"/>
            </w:r>
          </w:p>
        </w:tc>
        <w:tc>
          <w:tcPr>
            <w:tcW w:w="605" w:type="pct"/>
            <w:noWrap/>
          </w:tcPr>
          <w:p w14:paraId="5412033D" w14:textId="2D3C3527"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9</w:t>
            </w:r>
            <w:r w:rsidR="00FA617A">
              <w:rPr>
                <w:rFonts w:ascii="Helvetica Neue" w:hAnsi="Helvetica Neue"/>
                <w:color w:val="000000"/>
                <w:sz w:val="15"/>
                <w:szCs w:val="15"/>
              </w:rPr>
              <w:t xml:space="preserve"> </w:t>
            </w:r>
            <w:r w:rsidR="00FA617A">
              <w:t>†</w:t>
            </w:r>
          </w:p>
        </w:tc>
        <w:tc>
          <w:tcPr>
            <w:tcW w:w="909" w:type="pct"/>
          </w:tcPr>
          <w:p w14:paraId="5213276E" w14:textId="136BB63F"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3 [7 - 26]</w:t>
            </w:r>
          </w:p>
        </w:tc>
        <w:tc>
          <w:tcPr>
            <w:tcW w:w="455" w:type="pct"/>
          </w:tcPr>
          <w:p w14:paraId="43DC92DC" w14:textId="263B5818"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8</w:t>
            </w:r>
          </w:p>
        </w:tc>
        <w:tc>
          <w:tcPr>
            <w:tcW w:w="606" w:type="pct"/>
            <w:noWrap/>
          </w:tcPr>
          <w:p w14:paraId="7FFACAF9" w14:textId="4DAF6174"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9:9</w:t>
            </w:r>
          </w:p>
        </w:tc>
        <w:tc>
          <w:tcPr>
            <w:tcW w:w="682" w:type="pct"/>
          </w:tcPr>
          <w:p w14:paraId="5349B67B" w14:textId="19C0AC30" w:rsidR="00E51578" w:rsidRPr="00D646FB" w:rsidRDefault="00B46048" w:rsidP="001621DB">
            <w:pPr>
              <w:jc w:val="cente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1 / U</w:t>
            </w:r>
            <w:r w:rsidR="00872C39">
              <w:rPr>
                <w:rFonts w:ascii="Helvetica Neue" w:hAnsi="Helvetica Neue"/>
                <w:color w:val="000000"/>
                <w:sz w:val="15"/>
                <w:szCs w:val="15"/>
              </w:rPr>
              <w:t xml:space="preserve"> </w:t>
            </w:r>
            <w:r w:rsidR="00872C39">
              <w:sym w:font="Wingdings" w:char="F0A9"/>
            </w:r>
          </w:p>
        </w:tc>
      </w:tr>
      <w:tr w:rsidR="00E51578" w:rsidRPr="00107B3D" w14:paraId="0284DA40"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23414C4A" w14:textId="1E52FE77" w:rsidR="00E51578" w:rsidRDefault="006A4D65" w:rsidP="001621DB">
            <w:pPr>
              <w:jc w:val="left"/>
              <w:rPr>
                <w:rFonts w:ascii="Helvetica Neue" w:hAnsi="Helvetica Neue"/>
                <w:i w:val="0"/>
                <w:iCs w:val="0"/>
                <w:color w:val="000000"/>
                <w:sz w:val="15"/>
                <w:szCs w:val="15"/>
              </w:rPr>
            </w:pPr>
            <w:r w:rsidRPr="00107B3D">
              <w:rPr>
                <w:rFonts w:ascii="Helvetica Neue" w:eastAsiaTheme="minorHAnsi" w:hAnsi="Helvetica Neue"/>
                <w:color w:val="000000"/>
                <w:sz w:val="15"/>
                <w:szCs w:val="15"/>
              </w:rPr>
              <w:t>Ramirez et al., 2015</w:t>
            </w:r>
            <w:r w:rsidR="003A5B98" w:rsidRPr="00107B3D">
              <w:rPr>
                <w:rFonts w:ascii="Helvetica Neue" w:hAnsi="Helvetica Neue"/>
                <w:color w:val="000000"/>
                <w:sz w:val="15"/>
                <w:szCs w:val="15"/>
              </w:rPr>
              <w:fldChar w:fldCharType="begin">
                <w:fldData xml:space="preserve">PEVuZE5vdGU+PENpdGU+PEF1dGhvcj5SYW1pcmV6PC9BdXRob3I+PFllYXI+MjAxNTwvWWVhcj48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SYW1pcmV6PC9BdXRob3I+PFllYXI+MjAxNTwvWWVhcj48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3A5B98" w:rsidRPr="00107B3D">
              <w:rPr>
                <w:rFonts w:ascii="Helvetica Neue" w:hAnsi="Helvetica Neue"/>
                <w:color w:val="000000"/>
                <w:sz w:val="15"/>
                <w:szCs w:val="15"/>
              </w:rPr>
            </w:r>
            <w:r w:rsidR="003A5B98"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11</w:t>
            </w:r>
            <w:r w:rsidR="003A5B98" w:rsidRPr="00107B3D">
              <w:rPr>
                <w:rFonts w:ascii="Helvetica Neue" w:hAnsi="Helvetica Neue"/>
                <w:color w:val="000000"/>
                <w:sz w:val="15"/>
                <w:szCs w:val="15"/>
              </w:rPr>
              <w:fldChar w:fldCharType="end"/>
            </w:r>
          </w:p>
          <w:p w14:paraId="34BC70BB" w14:textId="090AF91D" w:rsidR="000A1CCA" w:rsidRPr="00107B3D" w:rsidRDefault="000A1CCA" w:rsidP="001621DB">
            <w:pPr>
              <w:jc w:val="left"/>
              <w:rPr>
                <w:rFonts w:ascii="Helvetica Neue" w:eastAsiaTheme="minorHAnsi" w:hAnsi="Helvetica Neue"/>
                <w:color w:val="000000"/>
                <w:sz w:val="15"/>
                <w:szCs w:val="15"/>
              </w:rPr>
            </w:pPr>
            <w:r w:rsidRPr="000A1CCA">
              <w:rPr>
                <w:rFonts w:ascii="Helvetica Neue" w:eastAsiaTheme="minorHAnsi" w:hAnsi="Helvetica Neue"/>
                <w:color w:val="000000"/>
                <w:sz w:val="15"/>
                <w:szCs w:val="15"/>
              </w:rPr>
              <w:t>San Luis Potosi City</w:t>
            </w:r>
            <w:r>
              <w:rPr>
                <w:rFonts w:ascii="Helvetica Neue" w:eastAsiaTheme="minorHAnsi" w:hAnsi="Helvetica Neue"/>
                <w:color w:val="000000"/>
                <w:sz w:val="15"/>
                <w:szCs w:val="15"/>
              </w:rPr>
              <w:t xml:space="preserve"> Reference Hospitals (NL)</w:t>
            </w:r>
          </w:p>
        </w:tc>
        <w:tc>
          <w:tcPr>
            <w:tcW w:w="605" w:type="pct"/>
            <w:noWrap/>
          </w:tcPr>
          <w:p w14:paraId="3C3D8F06" w14:textId="1D0067B2"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8</w:t>
            </w:r>
          </w:p>
        </w:tc>
        <w:tc>
          <w:tcPr>
            <w:tcW w:w="909" w:type="pct"/>
          </w:tcPr>
          <w:p w14:paraId="20A4B1E6" w14:textId="3396D40F"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unknown</w:t>
            </w:r>
          </w:p>
        </w:tc>
        <w:tc>
          <w:tcPr>
            <w:tcW w:w="455" w:type="pct"/>
          </w:tcPr>
          <w:p w14:paraId="69497A6D" w14:textId="3C52065C"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unknown</w:t>
            </w:r>
          </w:p>
        </w:tc>
        <w:tc>
          <w:tcPr>
            <w:tcW w:w="606" w:type="pct"/>
            <w:noWrap/>
          </w:tcPr>
          <w:p w14:paraId="42EA9871" w14:textId="31CAD921"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8:8</w:t>
            </w:r>
          </w:p>
        </w:tc>
        <w:tc>
          <w:tcPr>
            <w:tcW w:w="682" w:type="pct"/>
          </w:tcPr>
          <w:p w14:paraId="3CE6EFA8" w14:textId="1FB1EF94" w:rsidR="00E51578" w:rsidRPr="00107B3D" w:rsidRDefault="00B4604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U / L</w:t>
            </w:r>
          </w:p>
        </w:tc>
      </w:tr>
      <w:tr w:rsidR="00E51578" w:rsidRPr="00107B3D" w14:paraId="1EC28499" w14:textId="77777777" w:rsidTr="0068107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3DB5710A" w14:textId="541FD6F8" w:rsidR="00E51578" w:rsidRPr="00107B3D" w:rsidRDefault="006A4D65" w:rsidP="001621DB">
            <w:pPr>
              <w:jc w:val="left"/>
              <w:rPr>
                <w:rFonts w:ascii="Helvetica Neue" w:eastAsiaTheme="minorHAnsi" w:hAnsi="Helvetica Neue"/>
                <w:color w:val="000000"/>
                <w:sz w:val="15"/>
                <w:szCs w:val="15"/>
              </w:rPr>
            </w:pPr>
            <w:r w:rsidRPr="00107B3D">
              <w:rPr>
                <w:rFonts w:ascii="Helvetica Neue" w:eastAsiaTheme="minorHAnsi" w:hAnsi="Helvetica Neue"/>
                <w:color w:val="000000"/>
                <w:sz w:val="15"/>
                <w:szCs w:val="15"/>
              </w:rPr>
              <w:t>Holzer et al., 2013</w:t>
            </w:r>
            <w:r w:rsidR="007F6676" w:rsidRPr="00107B3D">
              <w:rPr>
                <w:rFonts w:ascii="Helvetica Neue" w:hAnsi="Helvetica Neue"/>
                <w:color w:val="000000"/>
                <w:sz w:val="15"/>
                <w:szCs w:val="15"/>
              </w:rPr>
              <w:fldChar w:fldCharType="begin">
                <w:fldData xml:space="preserve">PEVuZE5vdGU+PENpdGU+PEF1dGhvcj5Ib2x6ZXI8L0F1dGhvcj48WWVhcj4yMDEzPC9ZZWFyPjxJ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==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Ib2x6ZXI8L0F1dGhvcj48WWVhcj4yMDEzPC9ZZWFyPjxJ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==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7F6676" w:rsidRPr="00107B3D">
              <w:rPr>
                <w:rFonts w:ascii="Helvetica Neue" w:hAnsi="Helvetica Neue"/>
                <w:color w:val="000000"/>
                <w:sz w:val="15"/>
                <w:szCs w:val="15"/>
              </w:rPr>
            </w:r>
            <w:r w:rsidR="007F6676"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12</w:t>
            </w:r>
            <w:r w:rsidR="007F6676" w:rsidRPr="00107B3D">
              <w:rPr>
                <w:rFonts w:ascii="Helvetica Neue" w:hAnsi="Helvetica Neue"/>
                <w:color w:val="000000"/>
                <w:sz w:val="15"/>
                <w:szCs w:val="15"/>
              </w:rPr>
              <w:fldChar w:fldCharType="end"/>
            </w:r>
          </w:p>
        </w:tc>
        <w:tc>
          <w:tcPr>
            <w:tcW w:w="605" w:type="pct"/>
            <w:noWrap/>
          </w:tcPr>
          <w:p w14:paraId="74BE516B" w14:textId="3B258F33"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7</w:t>
            </w:r>
          </w:p>
        </w:tc>
        <w:tc>
          <w:tcPr>
            <w:tcW w:w="909" w:type="pct"/>
          </w:tcPr>
          <w:p w14:paraId="44465CF9" w14:textId="2AF37125"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22 [17 - 58]</w:t>
            </w:r>
          </w:p>
        </w:tc>
        <w:tc>
          <w:tcPr>
            <w:tcW w:w="455" w:type="pct"/>
          </w:tcPr>
          <w:p w14:paraId="5A6993E6" w14:textId="58485535"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6</w:t>
            </w:r>
          </w:p>
        </w:tc>
        <w:tc>
          <w:tcPr>
            <w:tcW w:w="606" w:type="pct"/>
            <w:noWrap/>
          </w:tcPr>
          <w:p w14:paraId="1F5BB76C" w14:textId="69F9B801"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7:7</w:t>
            </w:r>
          </w:p>
        </w:tc>
        <w:tc>
          <w:tcPr>
            <w:tcW w:w="682" w:type="pct"/>
          </w:tcPr>
          <w:p w14:paraId="1C986E0C" w14:textId="23FEF0D7" w:rsidR="00E51578" w:rsidRPr="00107B3D" w:rsidRDefault="00B4604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E51578" w:rsidRPr="00107B3D" w14:paraId="06F80F10"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2765AAF0" w14:textId="4EA021CA" w:rsidR="00E51578" w:rsidRPr="00107B3D" w:rsidRDefault="006A4D65" w:rsidP="001621DB">
            <w:pPr>
              <w:jc w:val="left"/>
              <w:rPr>
                <w:rFonts w:ascii="Helvetica Neue" w:eastAsiaTheme="minorHAnsi" w:hAnsi="Helvetica Neue"/>
                <w:color w:val="000000"/>
                <w:sz w:val="15"/>
                <w:szCs w:val="15"/>
              </w:rPr>
            </w:pPr>
            <w:r w:rsidRPr="00107B3D">
              <w:rPr>
                <w:rFonts w:ascii="Helvetica Neue" w:eastAsiaTheme="minorHAnsi" w:hAnsi="Helvetica Neue"/>
                <w:color w:val="000000"/>
                <w:sz w:val="15"/>
                <w:szCs w:val="15"/>
              </w:rPr>
              <w:t>Gao et al., 2014</w:t>
            </w:r>
            <w:r w:rsidR="007F6676" w:rsidRPr="00107B3D">
              <w:rPr>
                <w:rFonts w:ascii="Helvetica Neue" w:hAnsi="Helvetica Neue"/>
                <w:color w:val="000000"/>
                <w:sz w:val="15"/>
                <w:szCs w:val="15"/>
              </w:rPr>
              <w:fldChar w:fldCharType="begin">
                <w:fldData xml:space="preserve">PEVuZE5vdGU+PENpdGU+PEF1dGhvcj5HYW88L0F1dGhvcj48WWVhcj4yMDE0PC9ZZWFyPjxJRFRl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HYW88L0F1dGhvcj48WWVhcj4yMDE0PC9ZZWFyPjxJRFRl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7F6676" w:rsidRPr="00107B3D">
              <w:rPr>
                <w:rFonts w:ascii="Helvetica Neue" w:hAnsi="Helvetica Neue"/>
                <w:color w:val="000000"/>
                <w:sz w:val="15"/>
                <w:szCs w:val="15"/>
              </w:rPr>
            </w:r>
            <w:r w:rsidR="007F6676"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13</w:t>
            </w:r>
            <w:r w:rsidR="007F6676" w:rsidRPr="00107B3D">
              <w:rPr>
                <w:rFonts w:ascii="Helvetica Neue" w:hAnsi="Helvetica Neue"/>
                <w:color w:val="000000"/>
                <w:sz w:val="15"/>
                <w:szCs w:val="15"/>
              </w:rPr>
              <w:fldChar w:fldCharType="end"/>
            </w:r>
          </w:p>
        </w:tc>
        <w:tc>
          <w:tcPr>
            <w:tcW w:w="605" w:type="pct"/>
            <w:noWrap/>
          </w:tcPr>
          <w:p w14:paraId="025B8C5D" w14:textId="7AAE284E"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7</w:t>
            </w:r>
          </w:p>
        </w:tc>
        <w:tc>
          <w:tcPr>
            <w:tcW w:w="909" w:type="pct"/>
          </w:tcPr>
          <w:p w14:paraId="0D2470BA" w14:textId="064D39F7"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Female: [19 - 31], Male: 52 [47 - 58]</w:t>
            </w:r>
          </w:p>
        </w:tc>
        <w:tc>
          <w:tcPr>
            <w:tcW w:w="455" w:type="pct"/>
          </w:tcPr>
          <w:p w14:paraId="4A05581A" w14:textId="5BB5757F"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2:5</w:t>
            </w:r>
          </w:p>
        </w:tc>
        <w:tc>
          <w:tcPr>
            <w:tcW w:w="606" w:type="pct"/>
            <w:noWrap/>
          </w:tcPr>
          <w:p w14:paraId="4A11C7AF" w14:textId="5B696EE3"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6:7</w:t>
            </w:r>
          </w:p>
        </w:tc>
        <w:tc>
          <w:tcPr>
            <w:tcW w:w="682" w:type="pct"/>
          </w:tcPr>
          <w:p w14:paraId="272664DC" w14:textId="1B92BA50" w:rsidR="00E51578" w:rsidRPr="00107B3D" w:rsidRDefault="00B4604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E51578" w:rsidRPr="00107B3D" w14:paraId="5572C6A4" w14:textId="77777777" w:rsidTr="0068107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756682B2" w14:textId="175E9B06" w:rsidR="00E51578" w:rsidRPr="00107B3D" w:rsidRDefault="006A4D65" w:rsidP="001621DB">
            <w:pPr>
              <w:jc w:val="left"/>
              <w:rPr>
                <w:rFonts w:ascii="Helvetica Neue" w:eastAsiaTheme="minorHAnsi" w:hAnsi="Helvetica Neue"/>
                <w:color w:val="000000"/>
                <w:sz w:val="15"/>
                <w:szCs w:val="15"/>
              </w:rPr>
            </w:pPr>
            <w:r w:rsidRPr="00107B3D">
              <w:rPr>
                <w:rFonts w:ascii="Helvetica Neue" w:eastAsiaTheme="minorHAnsi" w:hAnsi="Helvetica Neue"/>
                <w:color w:val="000000"/>
                <w:sz w:val="15"/>
                <w:szCs w:val="15"/>
              </w:rPr>
              <w:t>Candia et al., 2015</w:t>
            </w:r>
            <w:r w:rsidR="007F6676" w:rsidRPr="00107B3D">
              <w:rPr>
                <w:rFonts w:ascii="Helvetica Neue" w:hAnsi="Helvetica Neue"/>
                <w:color w:val="000000"/>
                <w:sz w:val="15"/>
                <w:szCs w:val="15"/>
              </w:rPr>
              <w:fldChar w:fldCharType="begin">
                <w:fldData xml:space="preserve">PEVuZE5vdGU+PENpdGU+PEF1dGhvcj5DYW5kaWE8L0F1dGhvcj48WWVhcj4yMDE1PC9ZZWFyPjxJ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DYW5kaWE8L0F1dGhvcj48WWVhcj4yMDE1PC9ZZWFyPjxJ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7F6676" w:rsidRPr="00107B3D">
              <w:rPr>
                <w:rFonts w:ascii="Helvetica Neue" w:hAnsi="Helvetica Neue"/>
                <w:color w:val="000000"/>
                <w:sz w:val="15"/>
                <w:szCs w:val="15"/>
              </w:rPr>
            </w:r>
            <w:r w:rsidR="007F6676"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14</w:t>
            </w:r>
            <w:r w:rsidR="007F6676" w:rsidRPr="00107B3D">
              <w:rPr>
                <w:rFonts w:ascii="Helvetica Neue" w:hAnsi="Helvetica Neue"/>
                <w:color w:val="000000"/>
                <w:sz w:val="15"/>
                <w:szCs w:val="15"/>
              </w:rPr>
              <w:fldChar w:fldCharType="end"/>
            </w:r>
          </w:p>
        </w:tc>
        <w:tc>
          <w:tcPr>
            <w:tcW w:w="605" w:type="pct"/>
            <w:noWrap/>
          </w:tcPr>
          <w:p w14:paraId="78B0D51B" w14:textId="4D034AB9"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pPr>
            <w:r w:rsidRPr="00107B3D">
              <w:rPr>
                <w:rFonts w:ascii="Helvetica Neue" w:hAnsi="Helvetica Neue"/>
                <w:color w:val="000000"/>
                <w:sz w:val="15"/>
                <w:szCs w:val="15"/>
              </w:rPr>
              <w:t>6</w:t>
            </w:r>
          </w:p>
        </w:tc>
        <w:tc>
          <w:tcPr>
            <w:tcW w:w="909" w:type="pct"/>
          </w:tcPr>
          <w:p w14:paraId="32EC631F" w14:textId="12567679"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pPr>
            <w:r w:rsidRPr="00107B3D">
              <w:rPr>
                <w:rFonts w:ascii="Helvetica Neue" w:hAnsi="Helvetica Neue"/>
                <w:color w:val="000000"/>
                <w:sz w:val="15"/>
                <w:szCs w:val="15"/>
              </w:rPr>
              <w:t>[5 - 16]</w:t>
            </w:r>
          </w:p>
        </w:tc>
        <w:tc>
          <w:tcPr>
            <w:tcW w:w="455" w:type="pct"/>
          </w:tcPr>
          <w:p w14:paraId="31A36EE9" w14:textId="1A0BBC94"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pPr>
            <w:r w:rsidRPr="00107B3D">
              <w:rPr>
                <w:rFonts w:ascii="Helvetica Neue" w:hAnsi="Helvetica Neue"/>
                <w:color w:val="000000"/>
                <w:sz w:val="15"/>
                <w:szCs w:val="15"/>
              </w:rPr>
              <w:t>0:6</w:t>
            </w:r>
          </w:p>
        </w:tc>
        <w:tc>
          <w:tcPr>
            <w:tcW w:w="606" w:type="pct"/>
            <w:noWrap/>
          </w:tcPr>
          <w:p w14:paraId="65E2A188" w14:textId="4F4E2B38"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pPr>
            <w:r w:rsidRPr="00107B3D">
              <w:rPr>
                <w:rFonts w:ascii="Helvetica Neue" w:hAnsi="Helvetica Neue"/>
                <w:color w:val="000000"/>
                <w:sz w:val="15"/>
                <w:szCs w:val="15"/>
              </w:rPr>
              <w:t>6:6</w:t>
            </w:r>
          </w:p>
        </w:tc>
        <w:tc>
          <w:tcPr>
            <w:tcW w:w="682" w:type="pct"/>
          </w:tcPr>
          <w:p w14:paraId="425BC3C9" w14:textId="1E774A15" w:rsidR="00E51578" w:rsidRPr="00107B3D" w:rsidRDefault="00B46048" w:rsidP="001621DB">
            <w:pPr>
              <w:jc w:val="cente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U / U*</w:t>
            </w:r>
          </w:p>
        </w:tc>
      </w:tr>
      <w:tr w:rsidR="00E51578" w:rsidRPr="00107B3D" w14:paraId="63FAE8C8"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2F3B6C81" w14:textId="4D94EDEB" w:rsidR="00E51578" w:rsidRPr="00107B3D" w:rsidRDefault="006A4D65" w:rsidP="001621DB">
            <w:pPr>
              <w:jc w:val="left"/>
              <w:rPr>
                <w:rFonts w:ascii="Helvetica Neue" w:eastAsiaTheme="minorHAnsi" w:hAnsi="Helvetica Neue"/>
                <w:color w:val="000000"/>
                <w:sz w:val="15"/>
                <w:szCs w:val="15"/>
              </w:rPr>
            </w:pPr>
            <w:proofErr w:type="spellStart"/>
            <w:r w:rsidRPr="00107B3D">
              <w:rPr>
                <w:rFonts w:ascii="Helvetica Neue" w:eastAsiaTheme="minorHAnsi" w:hAnsi="Helvetica Neue"/>
                <w:color w:val="000000"/>
                <w:sz w:val="15"/>
                <w:szCs w:val="15"/>
              </w:rPr>
              <w:t>Pruss</w:t>
            </w:r>
            <w:proofErr w:type="spellEnd"/>
            <w:r w:rsidRPr="00107B3D">
              <w:rPr>
                <w:rFonts w:ascii="Helvetica Neue" w:eastAsiaTheme="minorHAnsi" w:hAnsi="Helvetica Neue"/>
                <w:color w:val="000000"/>
                <w:sz w:val="15"/>
                <w:szCs w:val="15"/>
              </w:rPr>
              <w:t xml:space="preserve"> et al., 2010</w:t>
            </w:r>
            <w:r w:rsidR="007F6676" w:rsidRPr="00107B3D">
              <w:rPr>
                <w:rFonts w:ascii="Helvetica Neue" w:hAnsi="Helvetica Neue"/>
                <w:color w:val="000000"/>
                <w:sz w:val="15"/>
                <w:szCs w:val="15"/>
              </w:rPr>
              <w:fldChar w:fldCharType="begin"/>
            </w:r>
            <w:r w:rsidR="007979F8">
              <w:rPr>
                <w:rFonts w:ascii="Helvetica Neue" w:hAnsi="Helvetica Neue"/>
                <w:color w:val="000000"/>
                <w:sz w:val="15"/>
                <w:szCs w:val="15"/>
              </w:rPr>
              <w:instrText xml:space="preserve"> ADDIN EN.CITE &lt;EndNote&gt;&lt;Cite&gt;&lt;Author&gt;Pruss&lt;/Author&gt;&lt;Year&gt;2010&lt;/Year&gt;&lt;IDText&gt;Retrospective analysis of NMDA receptor antibodies in encephalitis of unknown origin&lt;/IDText&gt;&lt;DisplayText&gt;&lt;style face="superscript"&gt;15&lt;/style&gt;&lt;/DisplayText&gt;&lt;record&gt;&lt;dates&gt;&lt;pub-dates&gt;&lt;date&gt;Nov 9&lt;/date&gt;&lt;/pub-dates&gt;&lt;year&gt;2010&lt;/year&gt;&lt;/dates&gt;&lt;keywords&gt;&lt;keyword&gt;Adolescent&lt;/keyword&gt;&lt;keyword&gt;Adult&lt;/keyword&gt;&lt;keyword&gt;Autoantibodies/*biosynthesis/blood&lt;/keyword&gt;&lt;keyword&gt;Cell Line&lt;/keyword&gt;&lt;keyword&gt;Encephalitis/*diagnosis/*immunology/metabolism&lt;/keyword&gt;&lt;keyword&gt;Female&lt;/keyword&gt;&lt;keyword&gt;Follow-Up Studies&lt;/keyword&gt;&lt;keyword&gt;Humans&lt;/keyword&gt;&lt;keyword&gt;Receptors, N-Methyl-D-Aspartate/*immunology&lt;/keyword&gt;&lt;keyword&gt;Retrospective Studies&lt;/keyword&gt;&lt;keyword&gt;Young Adult&lt;/keyword&gt;&lt;/keywords&gt;&lt;urls&gt;&lt;related-urls&gt;&lt;url&gt;https://www.ncbi.nlm.nih.gov/pubmed/21060097&lt;/url&gt;&lt;/related-urls&gt;&lt;/urls&gt;&lt;isbn&gt;1526-632X (Electronic)&amp;#xD;0028-3878 (Linking)&lt;/isbn&gt;&lt;titles&gt;&lt;title&gt;Retrospective analysis of NMDA receptor antibodies in encephalitis of unknown origin&lt;/title&gt;&lt;secondary-title&gt;Neurology&lt;/secondary-title&gt;&lt;/titles&gt;&lt;pages&gt;1735-9&lt;/pages&gt;&lt;number&gt;19&lt;/number&gt;&lt;contributors&gt;&lt;authors&gt;&lt;author&gt;Pruss, H.&lt;/author&gt;&lt;author&gt;Dalmau, J.&lt;/author&gt;&lt;author&gt;Harms, L.&lt;/author&gt;&lt;author&gt;Holtje, M.&lt;/author&gt;&lt;author&gt;Ahnert-Hilger, G.&lt;/author&gt;&lt;author&gt;Borowski, K.&lt;/author&gt;&lt;author&gt;Stoecker, W.&lt;/author&gt;&lt;author&gt;Wandinger, K. P.&lt;/author&gt;&lt;/authors&gt;&lt;/contributors&gt;&lt;added-date format="utc"&gt;1543475104&lt;/added-date&gt;&lt;ref-type name="Journal Article"&gt;17&lt;/ref-type&gt;&lt;auth-address&gt;Charite University Medicine Berlin, Department of Neurology, Chariteplatz 1, 10117 Berlin, Germany. harald.pruess@charite.de&lt;/auth-address&gt;&lt;rec-number&gt;202&lt;/rec-number&gt;&lt;last-updated-date format="utc"&gt;1558484187&lt;/last-updated-date&gt;&lt;accession-num&gt;21060097&lt;/accession-num&gt;&lt;electronic-resource-num&gt;10.1212/WNL.0b013e3181fc2a06&lt;/electronic-resource-num&gt;&lt;volume&gt;75&lt;/volume&gt;&lt;/record&gt;&lt;/Cite&gt;&lt;/EndNote&gt;</w:instrText>
            </w:r>
            <w:r w:rsidR="007F6676"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15</w:t>
            </w:r>
            <w:r w:rsidR="007F6676" w:rsidRPr="00107B3D">
              <w:rPr>
                <w:rFonts w:ascii="Helvetica Neue" w:hAnsi="Helvetica Neue"/>
                <w:color w:val="000000"/>
                <w:sz w:val="15"/>
                <w:szCs w:val="15"/>
              </w:rPr>
              <w:fldChar w:fldCharType="end"/>
            </w:r>
          </w:p>
        </w:tc>
        <w:tc>
          <w:tcPr>
            <w:tcW w:w="605" w:type="pct"/>
            <w:noWrap/>
          </w:tcPr>
          <w:p w14:paraId="15BE4C0F" w14:textId="4F1A1856"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6</w:t>
            </w:r>
          </w:p>
        </w:tc>
        <w:tc>
          <w:tcPr>
            <w:tcW w:w="909" w:type="pct"/>
          </w:tcPr>
          <w:p w14:paraId="4078A1F5" w14:textId="3724795A"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22.5 [18 - 31]</w:t>
            </w:r>
          </w:p>
        </w:tc>
        <w:tc>
          <w:tcPr>
            <w:tcW w:w="455" w:type="pct"/>
          </w:tcPr>
          <w:p w14:paraId="6EEA0AEB" w14:textId="0D5050EF"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0:6</w:t>
            </w:r>
          </w:p>
        </w:tc>
        <w:tc>
          <w:tcPr>
            <w:tcW w:w="606" w:type="pct"/>
            <w:noWrap/>
          </w:tcPr>
          <w:p w14:paraId="23B1CE30" w14:textId="5D3D8F21"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5:6</w:t>
            </w:r>
          </w:p>
        </w:tc>
        <w:tc>
          <w:tcPr>
            <w:tcW w:w="682" w:type="pct"/>
          </w:tcPr>
          <w:p w14:paraId="773FC1CE" w14:textId="4F99D1CF" w:rsidR="00E51578" w:rsidRPr="00107B3D" w:rsidRDefault="00B4604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2 / U</w:t>
            </w:r>
            <w:r w:rsidR="00387CF5">
              <w:rPr>
                <w:rFonts w:ascii="Helvetica Neue" w:hAnsi="Helvetica Neue"/>
                <w:color w:val="000000"/>
                <w:sz w:val="15"/>
                <w:szCs w:val="15"/>
              </w:rPr>
              <w:t xml:space="preserve"> </w:t>
            </w:r>
            <w:r w:rsidR="00387CF5">
              <w:sym w:font="Wingdings" w:char="F0A9"/>
            </w:r>
          </w:p>
        </w:tc>
      </w:tr>
      <w:tr w:rsidR="00E51578" w:rsidRPr="00107B3D" w14:paraId="3BBAD773" w14:textId="77777777" w:rsidTr="0068107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2BC11EB1" w14:textId="1D38EA3E" w:rsidR="00E51578" w:rsidRPr="00107B3D" w:rsidRDefault="007E2B54" w:rsidP="001621DB">
            <w:pPr>
              <w:jc w:val="left"/>
              <w:rPr>
                <w:rFonts w:ascii="Helvetica Neue" w:eastAsiaTheme="minorHAnsi" w:hAnsi="Helvetica Neue"/>
                <w:color w:val="000000"/>
                <w:sz w:val="15"/>
                <w:szCs w:val="15"/>
              </w:rPr>
            </w:pPr>
            <w:r w:rsidRPr="00107B3D">
              <w:rPr>
                <w:rFonts w:ascii="Helvetica Neue" w:eastAsiaTheme="minorHAnsi" w:hAnsi="Helvetica Neue"/>
                <w:color w:val="000000"/>
                <w:sz w:val="15"/>
                <w:szCs w:val="15"/>
              </w:rPr>
              <w:t>Song et al., 2013</w:t>
            </w:r>
            <w:r w:rsidR="007F6676" w:rsidRPr="00107B3D">
              <w:rPr>
                <w:rFonts w:ascii="Helvetica Neue" w:hAnsi="Helvetica Neue"/>
                <w:color w:val="000000"/>
                <w:sz w:val="15"/>
                <w:szCs w:val="15"/>
              </w:rPr>
              <w:fldChar w:fldCharType="begin">
                <w:fldData xml:space="preserve">PEVuZE5vdGU+PENpdGU+PEF1dGhvcj5Tb25nPC9BdXRob3I+PFllYXI+MjAxMzwvWWVhcj48SURU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Tb25nPC9BdXRob3I+PFllYXI+MjAxMzwvWWVhcj48SURU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7F6676" w:rsidRPr="00107B3D">
              <w:rPr>
                <w:rFonts w:ascii="Helvetica Neue" w:hAnsi="Helvetica Neue"/>
                <w:color w:val="000000"/>
                <w:sz w:val="15"/>
                <w:szCs w:val="15"/>
              </w:rPr>
            </w:r>
            <w:r w:rsidR="007F6676"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16</w:t>
            </w:r>
            <w:r w:rsidR="007F6676" w:rsidRPr="00107B3D">
              <w:rPr>
                <w:rFonts w:ascii="Helvetica Neue" w:hAnsi="Helvetica Neue"/>
                <w:color w:val="000000"/>
                <w:sz w:val="15"/>
                <w:szCs w:val="15"/>
              </w:rPr>
              <w:fldChar w:fldCharType="end"/>
            </w:r>
          </w:p>
        </w:tc>
        <w:tc>
          <w:tcPr>
            <w:tcW w:w="605" w:type="pct"/>
            <w:noWrap/>
          </w:tcPr>
          <w:p w14:paraId="2AC34491" w14:textId="2A89D176"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5:6</w:t>
            </w:r>
          </w:p>
        </w:tc>
        <w:tc>
          <w:tcPr>
            <w:tcW w:w="909" w:type="pct"/>
          </w:tcPr>
          <w:p w14:paraId="202A4778" w14:textId="250B502D"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unknown</w:t>
            </w:r>
          </w:p>
        </w:tc>
        <w:tc>
          <w:tcPr>
            <w:tcW w:w="455" w:type="pct"/>
          </w:tcPr>
          <w:p w14:paraId="11048370" w14:textId="3E0FA39E"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unknown</w:t>
            </w:r>
          </w:p>
        </w:tc>
        <w:tc>
          <w:tcPr>
            <w:tcW w:w="606" w:type="pct"/>
            <w:noWrap/>
          </w:tcPr>
          <w:p w14:paraId="7533260B" w14:textId="4C96C2B7"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5:5</w:t>
            </w:r>
            <w:r w:rsidR="00B712A8">
              <w:rPr>
                <w:rFonts w:ascii="Helvetica Neue" w:hAnsi="Helvetica Neue"/>
                <w:color w:val="000000"/>
                <w:sz w:val="15"/>
                <w:szCs w:val="15"/>
              </w:rPr>
              <w:t xml:space="preserve"> (0)</w:t>
            </w:r>
          </w:p>
        </w:tc>
        <w:tc>
          <w:tcPr>
            <w:tcW w:w="682" w:type="pct"/>
          </w:tcPr>
          <w:p w14:paraId="46476357" w14:textId="7997FF68" w:rsidR="00E51578" w:rsidRPr="00107B3D" w:rsidRDefault="00B4604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ascii="Helvetica Neue" w:hAnsi="Helvetica Neue"/>
                <w:color w:val="000000"/>
                <w:sz w:val="15"/>
                <w:szCs w:val="15"/>
              </w:rPr>
              <w:t>U / U</w:t>
            </w:r>
            <w:r w:rsidR="00387CF5">
              <w:rPr>
                <w:rFonts w:ascii="Helvetica Neue" w:hAnsi="Helvetica Neue"/>
                <w:color w:val="000000"/>
                <w:sz w:val="15"/>
                <w:szCs w:val="15"/>
              </w:rPr>
              <w:t xml:space="preserve"> </w:t>
            </w:r>
            <w:r w:rsidR="00387CF5">
              <w:sym w:font="Wingdings" w:char="F0A9"/>
            </w:r>
          </w:p>
        </w:tc>
      </w:tr>
      <w:tr w:rsidR="00E51578" w:rsidRPr="00107B3D" w14:paraId="2A3A41E9"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09E81E43" w14:textId="39A18CFC" w:rsidR="00E51578" w:rsidRPr="00107B3D" w:rsidRDefault="007E2B54" w:rsidP="001621DB">
            <w:pPr>
              <w:jc w:val="left"/>
              <w:rPr>
                <w:rFonts w:ascii="Helvetica Neue" w:eastAsiaTheme="minorHAnsi" w:hAnsi="Helvetica Neue"/>
                <w:color w:val="000000"/>
                <w:sz w:val="15"/>
                <w:szCs w:val="15"/>
              </w:rPr>
            </w:pPr>
            <w:r w:rsidRPr="00107B3D">
              <w:rPr>
                <w:rFonts w:ascii="Helvetica Neue" w:eastAsiaTheme="minorHAnsi" w:hAnsi="Helvetica Neue"/>
                <w:color w:val="000000"/>
                <w:sz w:val="15"/>
                <w:szCs w:val="15"/>
              </w:rPr>
              <w:t>Zhou et al., 2014</w:t>
            </w:r>
            <w:r w:rsidR="007F6676" w:rsidRPr="00107B3D">
              <w:rPr>
                <w:rFonts w:ascii="Helvetica Neue" w:hAnsi="Helvetica Neue"/>
                <w:color w:val="000000"/>
                <w:sz w:val="15"/>
                <w:szCs w:val="15"/>
              </w:rPr>
              <w:fldChar w:fldCharType="begin">
                <w:fldData xml:space="preserve">PEVuZE5vdGU+PENpdGU+PEF1dGhvcj5aaG91PC9BdXRob3I+PFllYXI+MjAxNDwvWWVhcj48SURU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aaG91PC9BdXRob3I+PFllYXI+MjAxNDwvWWVhcj48SURU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7F6676" w:rsidRPr="00107B3D">
              <w:rPr>
                <w:rFonts w:ascii="Helvetica Neue" w:hAnsi="Helvetica Neue"/>
                <w:color w:val="000000"/>
                <w:sz w:val="15"/>
                <w:szCs w:val="15"/>
              </w:rPr>
            </w:r>
            <w:r w:rsidR="007F6676"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17</w:t>
            </w:r>
            <w:r w:rsidR="007F6676" w:rsidRPr="00107B3D">
              <w:rPr>
                <w:rFonts w:ascii="Helvetica Neue" w:hAnsi="Helvetica Neue"/>
                <w:color w:val="000000"/>
                <w:sz w:val="15"/>
                <w:szCs w:val="15"/>
              </w:rPr>
              <w:fldChar w:fldCharType="end"/>
            </w:r>
          </w:p>
        </w:tc>
        <w:tc>
          <w:tcPr>
            <w:tcW w:w="605" w:type="pct"/>
            <w:noWrap/>
          </w:tcPr>
          <w:p w14:paraId="28DDAEC2" w14:textId="21749C61"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5</w:t>
            </w:r>
          </w:p>
        </w:tc>
        <w:tc>
          <w:tcPr>
            <w:tcW w:w="909" w:type="pct"/>
          </w:tcPr>
          <w:p w14:paraId="5B8607B7" w14:textId="119FF827"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unknown</w:t>
            </w:r>
          </w:p>
        </w:tc>
        <w:tc>
          <w:tcPr>
            <w:tcW w:w="455" w:type="pct"/>
          </w:tcPr>
          <w:p w14:paraId="3FE2DD02" w14:textId="40FFAB83"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unknown</w:t>
            </w:r>
          </w:p>
        </w:tc>
        <w:tc>
          <w:tcPr>
            <w:tcW w:w="606" w:type="pct"/>
            <w:noWrap/>
          </w:tcPr>
          <w:p w14:paraId="7D457448" w14:textId="2B639509"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5:5</w:t>
            </w:r>
          </w:p>
        </w:tc>
        <w:tc>
          <w:tcPr>
            <w:tcW w:w="682" w:type="pct"/>
          </w:tcPr>
          <w:p w14:paraId="6C8AF733" w14:textId="5DCB7B6E" w:rsidR="00E51578" w:rsidRPr="00107B3D" w:rsidRDefault="00B4604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E51578" w:rsidRPr="00107B3D" w14:paraId="6D7AA581" w14:textId="77777777" w:rsidTr="0068107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1308A251" w14:textId="03BA18E0" w:rsidR="000A1CCA" w:rsidRPr="00730557" w:rsidRDefault="007E2B54" w:rsidP="001621DB">
            <w:pPr>
              <w:jc w:val="left"/>
              <w:rPr>
                <w:rFonts w:ascii="Helvetica Neue" w:hAnsi="Helvetica Neue"/>
                <w:i w:val="0"/>
                <w:iCs w:val="0"/>
                <w:sz w:val="15"/>
                <w:szCs w:val="15"/>
              </w:rPr>
            </w:pPr>
            <w:r w:rsidRPr="00107B3D">
              <w:rPr>
                <w:rFonts w:ascii="Helvetica Neue" w:eastAsiaTheme="minorHAnsi" w:hAnsi="Helvetica Neue"/>
                <w:color w:val="000000"/>
                <w:sz w:val="15"/>
                <w:szCs w:val="15"/>
              </w:rPr>
              <w:t>Suhs et al., 2015</w:t>
            </w:r>
            <w:r w:rsidR="007F6676" w:rsidRPr="00107B3D">
              <w:rPr>
                <w:rFonts w:ascii="Helvetica Neue" w:hAnsi="Helvetica Neue"/>
                <w:color w:val="000000"/>
                <w:sz w:val="15"/>
                <w:szCs w:val="15"/>
              </w:rPr>
              <w:fldChar w:fldCharType="begin"/>
            </w:r>
            <w:r w:rsidR="007979F8">
              <w:rPr>
                <w:rFonts w:ascii="Helvetica Neue" w:hAnsi="Helvetica Neue"/>
                <w:color w:val="000000"/>
                <w:sz w:val="15"/>
                <w:szCs w:val="15"/>
              </w:rPr>
              <w:instrText xml:space="preserve"> ADDIN EN.CITE &lt;EndNote&gt;&lt;Cite&gt;&lt;Author&gt;Suhs&lt;/Author&gt;&lt;Year&gt;2015&lt;/Year&gt;&lt;IDText&gt;Heterogeneity of clinical features and corresponding antibodies in seven patients with anti-NMDA receptor encephalitis&lt;/IDText&gt;&lt;DisplayText&gt;&lt;style face="superscript"&gt;18&lt;/style&gt;&lt;/DisplayText&gt;&lt;record&gt;&lt;dates&gt;&lt;pub-dates&gt;&lt;date&gt;Oct&lt;/date&gt;&lt;/pub-dates&gt;&lt;year&gt;2015&lt;/year&gt;&lt;/dates&gt;&lt;keywords&gt;&lt;keyword&gt;anti-N-methyl-D-aspartate receptor antibodies&lt;/keyword&gt;&lt;keyword&gt;cerebrospinal fluid&lt;/keyword&gt;&lt;keyword&gt;encephalitis&lt;/keyword&gt;&lt;/keywords&gt;&lt;urls&gt;&lt;related-urls&gt;&lt;url&gt;https://www.ncbi.nlm.nih.gov/pubmed/26622479&lt;/url&gt;&lt;/related-urls&gt;&lt;/urls&gt;&lt;isbn&gt;1792-0981 (Print)&amp;#xD;1792-0981 (Linking)&lt;/isbn&gt;&lt;custom2&gt;PMC4577954&lt;/custom2&gt;&lt;titles&gt;&lt;title&gt;Heterogeneity of clinical features and corresponding antibodies in seven patients with anti-NMDA receptor encephalitis&lt;/title&gt;&lt;secondary-title&gt;Exp Ther Med&lt;/secondary-title&gt;&lt;/titles&gt;&lt;pages&gt;1283-1292&lt;/pages&gt;&lt;number&gt;4&lt;/number&gt;&lt;contributors&gt;&lt;authors&gt;&lt;author&gt;Suhs, K. W.&lt;/author&gt;&lt;author&gt;Wegner, F.&lt;/author&gt;&lt;author&gt;Skripuletz, T.&lt;/author&gt;&lt;author&gt;Trebst, C.&lt;/author&gt;&lt;author&gt;Tayeb, S. B.&lt;/author&gt;&lt;author&gt;Raab, P.&lt;/author&gt;&lt;author&gt;Stangel, M.&lt;/author&gt;&lt;/authors&gt;&lt;/contributors&gt;&lt;added-date format="utc"&gt;1543475104&lt;/added-date&gt;&lt;ref-type name="Journal Article"&gt;17&lt;/ref-type&gt;&lt;auth-address&gt;Department of Neurology, Hannover Medical School, Hannover D-30625, Germany.&amp;#xD;Department of Neuroradiology, Hannover Medical School, Hannover D-30625, Germany.&lt;/auth-address&gt;&lt;rec-number&gt;200&lt;/rec-number&gt;&lt;last-updated-date format="utc"&gt;1558484187&lt;/last-updated-date&gt;&lt;accession-num&gt;26622479&lt;/accession-num&gt;&lt;electronic-resource-num&gt;10.3892/etm.2015.2689&lt;/electronic-resource-num&gt;&lt;volume&gt;10&lt;/volume&gt;&lt;/record&gt;&lt;/Cite&gt;&lt;/EndNote&gt;</w:instrText>
            </w:r>
            <w:r w:rsidR="007F6676"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18</w:t>
            </w:r>
            <w:r w:rsidR="007F6676" w:rsidRPr="00107B3D">
              <w:rPr>
                <w:rFonts w:ascii="Helvetica Neue" w:hAnsi="Helvetica Neue"/>
                <w:color w:val="000000"/>
                <w:sz w:val="15"/>
                <w:szCs w:val="15"/>
              </w:rPr>
              <w:fldChar w:fldCharType="end"/>
            </w:r>
          </w:p>
          <w:p w14:paraId="17FF4E28" w14:textId="13DEE144" w:rsidR="000A1CCA" w:rsidRPr="00107B3D" w:rsidRDefault="000A1CCA" w:rsidP="001621DB">
            <w:pPr>
              <w:jc w:val="left"/>
              <w:rPr>
                <w:rFonts w:ascii="Helvetica Neue" w:eastAsiaTheme="minorHAnsi" w:hAnsi="Helvetica Neue"/>
                <w:color w:val="000000"/>
                <w:sz w:val="15"/>
                <w:szCs w:val="15"/>
              </w:rPr>
            </w:pPr>
            <w:r w:rsidRPr="00730557">
              <w:rPr>
                <w:rFonts w:ascii="Helvetica Neue" w:hAnsi="Helvetica Neue"/>
                <w:color w:val="000000"/>
                <w:sz w:val="15"/>
                <w:szCs w:val="15"/>
              </w:rPr>
              <w:t>Hannover Medical School</w:t>
            </w:r>
            <w:r>
              <w:rPr>
                <w:rFonts w:ascii="Helvetica Neue" w:eastAsiaTheme="minorHAnsi" w:hAnsi="Helvetica Neue"/>
                <w:color w:val="000000"/>
                <w:sz w:val="15"/>
                <w:szCs w:val="15"/>
              </w:rPr>
              <w:t xml:space="preserve"> (</w:t>
            </w:r>
            <w:r w:rsidR="00252697">
              <w:rPr>
                <w:rFonts w:ascii="Helvetica Neue" w:eastAsiaTheme="minorHAnsi" w:hAnsi="Helvetica Neue"/>
                <w:color w:val="000000"/>
                <w:sz w:val="15"/>
                <w:szCs w:val="15"/>
              </w:rPr>
              <w:t>NL</w:t>
            </w:r>
            <w:r>
              <w:rPr>
                <w:rFonts w:ascii="Helvetica Neue" w:eastAsiaTheme="minorHAnsi" w:hAnsi="Helvetica Neue"/>
                <w:color w:val="000000"/>
                <w:sz w:val="15"/>
                <w:szCs w:val="15"/>
              </w:rPr>
              <w:t>)</w:t>
            </w:r>
          </w:p>
        </w:tc>
        <w:tc>
          <w:tcPr>
            <w:tcW w:w="605" w:type="pct"/>
            <w:noWrap/>
          </w:tcPr>
          <w:p w14:paraId="38660516" w14:textId="5C017A15"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5:7</w:t>
            </w:r>
            <w:r w:rsidR="00FA617A">
              <w:rPr>
                <w:rFonts w:ascii="Helvetica Neue" w:hAnsi="Helvetica Neue"/>
                <w:color w:val="000000"/>
                <w:sz w:val="15"/>
                <w:szCs w:val="15"/>
              </w:rPr>
              <w:t xml:space="preserve"> </w:t>
            </w:r>
            <w:r w:rsidR="00FA617A">
              <w:t>†</w:t>
            </w:r>
          </w:p>
        </w:tc>
        <w:tc>
          <w:tcPr>
            <w:tcW w:w="909" w:type="pct"/>
          </w:tcPr>
          <w:p w14:paraId="3CDDEB71" w14:textId="174B11F0"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23 - 57]</w:t>
            </w:r>
          </w:p>
        </w:tc>
        <w:tc>
          <w:tcPr>
            <w:tcW w:w="455" w:type="pct"/>
          </w:tcPr>
          <w:p w14:paraId="289E2EB6" w14:textId="35FBE395"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0:7</w:t>
            </w:r>
          </w:p>
        </w:tc>
        <w:tc>
          <w:tcPr>
            <w:tcW w:w="606" w:type="pct"/>
            <w:noWrap/>
          </w:tcPr>
          <w:p w14:paraId="5772BBBB" w14:textId="02822B3F"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4:5</w:t>
            </w:r>
            <w:r w:rsidR="00627204">
              <w:rPr>
                <w:rFonts w:ascii="Helvetica Neue" w:hAnsi="Helvetica Neue"/>
                <w:color w:val="000000"/>
                <w:sz w:val="15"/>
                <w:szCs w:val="15"/>
              </w:rPr>
              <w:t xml:space="preserve"> (1)</w:t>
            </w:r>
          </w:p>
        </w:tc>
        <w:tc>
          <w:tcPr>
            <w:tcW w:w="682" w:type="pct"/>
          </w:tcPr>
          <w:p w14:paraId="6798D6F0" w14:textId="61960A8A" w:rsidR="00E51578" w:rsidRPr="00107B3D" w:rsidRDefault="00671209"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ascii="Helvetica Neue" w:hAnsi="Helvetica Neue"/>
                <w:color w:val="000000"/>
                <w:sz w:val="15"/>
                <w:szCs w:val="15"/>
              </w:rPr>
              <w:t>1</w:t>
            </w:r>
            <w:r w:rsidR="0001797F">
              <w:rPr>
                <w:rFonts w:ascii="Helvetica Neue" w:hAnsi="Helvetica Neue"/>
                <w:color w:val="000000"/>
                <w:sz w:val="15"/>
                <w:szCs w:val="15"/>
              </w:rPr>
              <w:t xml:space="preserve"> / L</w:t>
            </w:r>
            <w:r w:rsidR="00872C39">
              <w:rPr>
                <w:rFonts w:ascii="Helvetica Neue" w:hAnsi="Helvetica Neue"/>
                <w:color w:val="000000"/>
                <w:sz w:val="15"/>
                <w:szCs w:val="15"/>
              </w:rPr>
              <w:t xml:space="preserve"> </w:t>
            </w:r>
            <w:r>
              <w:sym w:font="Wingdings" w:char="F0AB"/>
            </w:r>
          </w:p>
        </w:tc>
      </w:tr>
      <w:tr w:rsidR="00E51578" w:rsidRPr="00107B3D" w14:paraId="3984FA43"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46426B7C" w14:textId="7B6710E4" w:rsidR="00E51578" w:rsidRPr="00107B3D" w:rsidRDefault="007E2B54" w:rsidP="001621DB">
            <w:pPr>
              <w:jc w:val="left"/>
              <w:rPr>
                <w:rFonts w:ascii="Helvetica Neue" w:eastAsiaTheme="minorHAnsi" w:hAnsi="Helvetica Neue"/>
                <w:color w:val="000000"/>
                <w:sz w:val="15"/>
                <w:szCs w:val="15"/>
              </w:rPr>
            </w:pPr>
            <w:proofErr w:type="spellStart"/>
            <w:r w:rsidRPr="00107B3D">
              <w:rPr>
                <w:rFonts w:ascii="Helvetica Neue" w:eastAsiaTheme="minorHAnsi" w:hAnsi="Helvetica Neue"/>
                <w:color w:val="000000"/>
                <w:sz w:val="15"/>
                <w:szCs w:val="15"/>
              </w:rPr>
              <w:t>Zoccarato</w:t>
            </w:r>
            <w:proofErr w:type="spellEnd"/>
            <w:r w:rsidRPr="00107B3D">
              <w:rPr>
                <w:rFonts w:ascii="Helvetica Neue" w:eastAsiaTheme="minorHAnsi" w:hAnsi="Helvetica Neue"/>
                <w:color w:val="000000"/>
                <w:sz w:val="15"/>
                <w:szCs w:val="15"/>
              </w:rPr>
              <w:t xml:space="preserve"> et al., 2017</w:t>
            </w:r>
            <w:r w:rsidR="007F6676" w:rsidRPr="00107B3D">
              <w:rPr>
                <w:rFonts w:ascii="Helvetica Neue" w:hAnsi="Helvetica Neue"/>
                <w:color w:val="000000"/>
                <w:sz w:val="15"/>
                <w:szCs w:val="15"/>
              </w:rPr>
              <w:fldChar w:fldCharType="begin">
                <w:fldData xml:space="preserve">PEVuZE5vdGU+PENpdGUgRXhjbHVkZVllYXI9IjEiPjxBdXRob3I+Wm9jY2FyYXRvPC9BdXRob3I+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gRXhjbHVkZVllYXI9IjEiPjxBdXRob3I+Wm9jY2FyYXRvPC9BdXRob3I+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7F6676" w:rsidRPr="00107B3D">
              <w:rPr>
                <w:rFonts w:ascii="Helvetica Neue" w:hAnsi="Helvetica Neue"/>
                <w:color w:val="000000"/>
                <w:sz w:val="15"/>
                <w:szCs w:val="15"/>
              </w:rPr>
            </w:r>
            <w:r w:rsidR="007F6676"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19</w:t>
            </w:r>
            <w:r w:rsidR="007F6676" w:rsidRPr="00107B3D">
              <w:rPr>
                <w:rFonts w:ascii="Helvetica Neue" w:hAnsi="Helvetica Neue"/>
                <w:color w:val="000000"/>
                <w:sz w:val="15"/>
                <w:szCs w:val="15"/>
              </w:rPr>
              <w:fldChar w:fldCharType="end"/>
            </w:r>
          </w:p>
        </w:tc>
        <w:tc>
          <w:tcPr>
            <w:tcW w:w="605" w:type="pct"/>
            <w:noWrap/>
          </w:tcPr>
          <w:p w14:paraId="7D224B8F" w14:textId="7E5BEBB1"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4</w:t>
            </w:r>
          </w:p>
        </w:tc>
        <w:tc>
          <w:tcPr>
            <w:tcW w:w="909" w:type="pct"/>
          </w:tcPr>
          <w:p w14:paraId="27B9B326" w14:textId="276DD29F"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7 - 27]</w:t>
            </w:r>
          </w:p>
        </w:tc>
        <w:tc>
          <w:tcPr>
            <w:tcW w:w="455" w:type="pct"/>
          </w:tcPr>
          <w:p w14:paraId="1A1A7892" w14:textId="3B35F833"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3:1</w:t>
            </w:r>
          </w:p>
        </w:tc>
        <w:tc>
          <w:tcPr>
            <w:tcW w:w="606" w:type="pct"/>
            <w:noWrap/>
          </w:tcPr>
          <w:p w14:paraId="0490429F" w14:textId="207F9F96"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4:4</w:t>
            </w:r>
          </w:p>
        </w:tc>
        <w:tc>
          <w:tcPr>
            <w:tcW w:w="682" w:type="pct"/>
          </w:tcPr>
          <w:p w14:paraId="2D588F7A" w14:textId="0DF86314" w:rsidR="00E51578" w:rsidRPr="00107B3D" w:rsidRDefault="0001797F"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1 / U</w:t>
            </w:r>
          </w:p>
        </w:tc>
      </w:tr>
      <w:tr w:rsidR="00E51578" w:rsidRPr="00107B3D" w14:paraId="05E71161" w14:textId="77777777" w:rsidTr="0068107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36255663" w14:textId="4E539796" w:rsidR="00E51578" w:rsidRDefault="007E2B54" w:rsidP="001621DB">
            <w:pPr>
              <w:jc w:val="left"/>
              <w:rPr>
                <w:rFonts w:ascii="Helvetica Neue" w:hAnsi="Helvetica Neue"/>
                <w:i w:val="0"/>
                <w:iCs w:val="0"/>
                <w:color w:val="000000"/>
                <w:sz w:val="15"/>
                <w:szCs w:val="15"/>
              </w:rPr>
            </w:pPr>
            <w:r w:rsidRPr="00107B3D">
              <w:rPr>
                <w:rFonts w:ascii="Helvetica Neue" w:eastAsiaTheme="minorHAnsi" w:hAnsi="Helvetica Neue"/>
                <w:color w:val="000000"/>
                <w:sz w:val="15"/>
                <w:szCs w:val="15"/>
              </w:rPr>
              <w:t>Kataoka et al., 2017</w:t>
            </w:r>
            <w:r w:rsidR="007F6676" w:rsidRPr="00107B3D">
              <w:rPr>
                <w:rFonts w:ascii="Helvetica Neue" w:hAnsi="Helvetica Neue"/>
                <w:color w:val="000000"/>
                <w:sz w:val="15"/>
                <w:szCs w:val="15"/>
              </w:rPr>
              <w:fldChar w:fldCharType="begin">
                <w:fldData xml:space="preserve">PEVuZE5vdGU+PENpdGU+PEF1dGhvcj5LYXRhb2thPC9BdXRob3I+PFllYXI+MjAxNzwvWWVhcj48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LYXRhb2thPC9BdXRob3I+PFllYXI+MjAxNzwvWWVhcj48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7F6676" w:rsidRPr="00107B3D">
              <w:rPr>
                <w:rFonts w:ascii="Helvetica Neue" w:hAnsi="Helvetica Neue"/>
                <w:color w:val="000000"/>
                <w:sz w:val="15"/>
                <w:szCs w:val="15"/>
              </w:rPr>
            </w:r>
            <w:r w:rsidR="007F6676"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20</w:t>
            </w:r>
            <w:r w:rsidR="007F6676" w:rsidRPr="00107B3D">
              <w:rPr>
                <w:rFonts w:ascii="Helvetica Neue" w:hAnsi="Helvetica Neue"/>
                <w:color w:val="000000"/>
                <w:sz w:val="15"/>
                <w:szCs w:val="15"/>
              </w:rPr>
              <w:fldChar w:fldCharType="end"/>
            </w:r>
          </w:p>
          <w:p w14:paraId="3D81A5FF" w14:textId="008AC152" w:rsidR="000A1CCA" w:rsidRPr="00107B3D" w:rsidRDefault="000A1CCA" w:rsidP="001621DB">
            <w:pPr>
              <w:jc w:val="left"/>
              <w:rPr>
                <w:rFonts w:ascii="Helvetica Neue" w:eastAsiaTheme="minorHAnsi" w:hAnsi="Helvetica Neue"/>
                <w:color w:val="000000"/>
                <w:sz w:val="15"/>
                <w:szCs w:val="15"/>
              </w:rPr>
            </w:pPr>
            <w:r w:rsidRPr="00513AAB">
              <w:rPr>
                <w:rFonts w:ascii="Helvetica Neue" w:hAnsi="Helvetica Neue"/>
                <w:color w:val="000000"/>
                <w:sz w:val="15"/>
                <w:szCs w:val="15"/>
              </w:rPr>
              <w:t>University</w:t>
            </w:r>
            <w:r>
              <w:rPr>
                <w:rFonts w:ascii="Helvetica Neue" w:hAnsi="Helvetica Neue" w:cs="Helvetica Neue"/>
                <w:color w:val="000000"/>
                <w:sz w:val="20"/>
                <w:szCs w:val="20"/>
              </w:rPr>
              <w:t xml:space="preserve"> </w:t>
            </w:r>
            <w:r w:rsidRPr="00513AAB">
              <w:rPr>
                <w:rFonts w:ascii="Helvetica Neue" w:hAnsi="Helvetica Neue"/>
                <w:color w:val="000000"/>
                <w:sz w:val="15"/>
                <w:szCs w:val="15"/>
              </w:rPr>
              <w:t>of</w:t>
            </w:r>
            <w:r>
              <w:rPr>
                <w:rFonts w:ascii="Helvetica Neue" w:hAnsi="Helvetica Neue" w:cs="Helvetica Neue"/>
                <w:color w:val="000000"/>
                <w:sz w:val="20"/>
                <w:szCs w:val="20"/>
              </w:rPr>
              <w:t xml:space="preserve"> </w:t>
            </w:r>
            <w:r w:rsidRPr="00513AAB">
              <w:rPr>
                <w:rFonts w:ascii="Helvetica Neue" w:hAnsi="Helvetica Neue"/>
                <w:color w:val="000000"/>
                <w:sz w:val="15"/>
                <w:szCs w:val="15"/>
              </w:rPr>
              <w:t>Pennsylvania</w:t>
            </w:r>
            <w:r>
              <w:rPr>
                <w:rFonts w:ascii="Helvetica Neue" w:hAnsi="Helvetica Neue"/>
                <w:color w:val="000000"/>
                <w:sz w:val="15"/>
                <w:szCs w:val="15"/>
              </w:rPr>
              <w:t xml:space="preserve"> (</w:t>
            </w:r>
            <w:r w:rsidR="00252697">
              <w:rPr>
                <w:rFonts w:ascii="Helvetica Neue" w:hAnsi="Helvetica Neue"/>
                <w:color w:val="000000"/>
                <w:sz w:val="15"/>
                <w:szCs w:val="15"/>
              </w:rPr>
              <w:t>14</w:t>
            </w:r>
            <w:r>
              <w:rPr>
                <w:rFonts w:ascii="Helvetica Neue" w:hAnsi="Helvetica Neue"/>
                <w:color w:val="000000"/>
                <w:sz w:val="15"/>
                <w:szCs w:val="15"/>
              </w:rPr>
              <w:t>)</w:t>
            </w:r>
          </w:p>
        </w:tc>
        <w:tc>
          <w:tcPr>
            <w:tcW w:w="605" w:type="pct"/>
            <w:noWrap/>
          </w:tcPr>
          <w:p w14:paraId="31C9F051" w14:textId="13492461"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3</w:t>
            </w:r>
          </w:p>
        </w:tc>
        <w:tc>
          <w:tcPr>
            <w:tcW w:w="909" w:type="pct"/>
          </w:tcPr>
          <w:p w14:paraId="2B15349C" w14:textId="78055DD3"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29 [18 - 46]</w:t>
            </w:r>
          </w:p>
        </w:tc>
        <w:tc>
          <w:tcPr>
            <w:tcW w:w="455" w:type="pct"/>
          </w:tcPr>
          <w:p w14:paraId="67900EB3" w14:textId="00ED5786"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2</w:t>
            </w:r>
          </w:p>
        </w:tc>
        <w:tc>
          <w:tcPr>
            <w:tcW w:w="606" w:type="pct"/>
            <w:noWrap/>
          </w:tcPr>
          <w:p w14:paraId="1C90D48D" w14:textId="2C436A80"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3:3</w:t>
            </w:r>
          </w:p>
        </w:tc>
        <w:tc>
          <w:tcPr>
            <w:tcW w:w="682" w:type="pct"/>
          </w:tcPr>
          <w:p w14:paraId="7B36F1CC" w14:textId="37CA354D" w:rsidR="00E51578" w:rsidRPr="00107B3D" w:rsidRDefault="0001797F"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ascii="Helvetica Neue" w:hAnsi="Helvetica Neue"/>
                <w:color w:val="000000"/>
                <w:sz w:val="15"/>
                <w:szCs w:val="15"/>
              </w:rPr>
              <w:t>2 / R</w:t>
            </w:r>
            <w:r w:rsidR="00F53AA8">
              <w:rPr>
                <w:rFonts w:ascii="Helvetica Neue" w:hAnsi="Helvetica Neue"/>
                <w:color w:val="000000"/>
                <w:sz w:val="15"/>
                <w:szCs w:val="15"/>
              </w:rPr>
              <w:t xml:space="preserve"> </w:t>
            </w:r>
            <w:r w:rsidR="00F53AA8">
              <w:sym w:font="Wingdings" w:char="F0AB"/>
            </w:r>
          </w:p>
        </w:tc>
      </w:tr>
      <w:tr w:rsidR="00E51578" w:rsidRPr="00107B3D" w14:paraId="12408B6E"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0C9269DE" w14:textId="6FF634F2" w:rsidR="00E51578" w:rsidRPr="00107B3D" w:rsidRDefault="007E2B54" w:rsidP="001621DB">
            <w:pPr>
              <w:jc w:val="left"/>
              <w:rPr>
                <w:rFonts w:ascii="Helvetica Neue" w:eastAsiaTheme="minorHAnsi" w:hAnsi="Helvetica Neue"/>
                <w:color w:val="000000"/>
                <w:sz w:val="15"/>
                <w:szCs w:val="15"/>
              </w:rPr>
            </w:pPr>
            <w:proofErr w:type="spellStart"/>
            <w:r w:rsidRPr="00107B3D">
              <w:rPr>
                <w:rFonts w:ascii="Helvetica Neue" w:eastAsiaTheme="minorHAnsi" w:hAnsi="Helvetica Neue"/>
                <w:color w:val="000000"/>
                <w:sz w:val="15"/>
                <w:szCs w:val="15"/>
              </w:rPr>
              <w:t>Bashiri</w:t>
            </w:r>
            <w:proofErr w:type="spellEnd"/>
            <w:r w:rsidRPr="00107B3D">
              <w:rPr>
                <w:rFonts w:ascii="Helvetica Neue" w:eastAsiaTheme="minorHAnsi" w:hAnsi="Helvetica Neue"/>
                <w:color w:val="000000"/>
                <w:sz w:val="15"/>
                <w:szCs w:val="15"/>
              </w:rPr>
              <w:t xml:space="preserve"> et al., 2017</w:t>
            </w:r>
            <w:r w:rsidR="007F6676" w:rsidRPr="00107B3D">
              <w:rPr>
                <w:rFonts w:ascii="Helvetica Neue" w:hAnsi="Helvetica Neue"/>
                <w:color w:val="000000"/>
                <w:sz w:val="15"/>
                <w:szCs w:val="15"/>
              </w:rPr>
              <w:fldChar w:fldCharType="begin">
                <w:fldData xml:space="preserve">PEVuZE5vdGU+PENpdGU+PEF1dGhvcj5CYXNoaXJpPC9BdXRob3I+PFllYXI+MjAxNzwvWWVhcj48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==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CYXNoaXJpPC9BdXRob3I+PFllYXI+MjAxNzwvWWVhcj48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==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7F6676" w:rsidRPr="00107B3D">
              <w:rPr>
                <w:rFonts w:ascii="Helvetica Neue" w:hAnsi="Helvetica Neue"/>
                <w:color w:val="000000"/>
                <w:sz w:val="15"/>
                <w:szCs w:val="15"/>
              </w:rPr>
            </w:r>
            <w:r w:rsidR="007F6676"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21</w:t>
            </w:r>
            <w:r w:rsidR="007F6676" w:rsidRPr="00107B3D">
              <w:rPr>
                <w:rFonts w:ascii="Helvetica Neue" w:hAnsi="Helvetica Neue"/>
                <w:color w:val="000000"/>
                <w:sz w:val="15"/>
                <w:szCs w:val="15"/>
              </w:rPr>
              <w:fldChar w:fldCharType="end"/>
            </w:r>
          </w:p>
        </w:tc>
        <w:tc>
          <w:tcPr>
            <w:tcW w:w="605" w:type="pct"/>
            <w:noWrap/>
          </w:tcPr>
          <w:p w14:paraId="67F422E4" w14:textId="37DD5B67"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3</w:t>
            </w:r>
          </w:p>
        </w:tc>
        <w:tc>
          <w:tcPr>
            <w:tcW w:w="909" w:type="pct"/>
          </w:tcPr>
          <w:p w14:paraId="1BEB7C57" w14:textId="42084AB2"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 xml:space="preserve">[10 </w:t>
            </w:r>
            <w:proofErr w:type="spellStart"/>
            <w:r w:rsidRPr="00107B3D">
              <w:rPr>
                <w:rFonts w:ascii="Helvetica Neue" w:hAnsi="Helvetica Neue"/>
                <w:color w:val="000000"/>
                <w:sz w:val="15"/>
                <w:szCs w:val="15"/>
              </w:rPr>
              <w:t>mo</w:t>
            </w:r>
            <w:proofErr w:type="spellEnd"/>
            <w:r w:rsidRPr="00107B3D">
              <w:rPr>
                <w:rFonts w:ascii="Helvetica Neue" w:hAnsi="Helvetica Neue"/>
                <w:color w:val="000000"/>
                <w:sz w:val="15"/>
                <w:szCs w:val="15"/>
              </w:rPr>
              <w:t xml:space="preserve"> - 5]</w:t>
            </w:r>
          </w:p>
        </w:tc>
        <w:tc>
          <w:tcPr>
            <w:tcW w:w="455" w:type="pct"/>
          </w:tcPr>
          <w:p w14:paraId="340DE495" w14:textId="5326650E"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0:3</w:t>
            </w:r>
          </w:p>
        </w:tc>
        <w:tc>
          <w:tcPr>
            <w:tcW w:w="606" w:type="pct"/>
            <w:noWrap/>
          </w:tcPr>
          <w:p w14:paraId="1406ECD7" w14:textId="02FFB47D"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3:3</w:t>
            </w:r>
          </w:p>
        </w:tc>
        <w:tc>
          <w:tcPr>
            <w:tcW w:w="682" w:type="pct"/>
          </w:tcPr>
          <w:p w14:paraId="68B8BD3C" w14:textId="23752B7C" w:rsidR="00E51578" w:rsidRPr="00107B3D" w:rsidRDefault="0001797F"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U / U</w:t>
            </w:r>
            <w:r w:rsidR="00387CF5">
              <w:rPr>
                <w:rFonts w:ascii="Helvetica Neue" w:hAnsi="Helvetica Neue"/>
                <w:color w:val="000000"/>
                <w:sz w:val="15"/>
                <w:szCs w:val="15"/>
              </w:rPr>
              <w:t xml:space="preserve"> </w:t>
            </w:r>
            <w:r w:rsidR="00387CF5">
              <w:sym w:font="Wingdings" w:char="F0A9"/>
            </w:r>
          </w:p>
        </w:tc>
      </w:tr>
      <w:tr w:rsidR="00E51578" w:rsidRPr="00107B3D" w14:paraId="663E4CB4" w14:textId="77777777" w:rsidTr="0068107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5131AC43" w14:textId="582E0B7F" w:rsidR="00E51578" w:rsidRPr="00107B3D" w:rsidRDefault="007E2B54" w:rsidP="001621DB">
            <w:pPr>
              <w:jc w:val="left"/>
              <w:rPr>
                <w:rFonts w:ascii="Helvetica Neue" w:eastAsiaTheme="minorHAnsi" w:hAnsi="Helvetica Neue"/>
                <w:color w:val="000000"/>
                <w:sz w:val="15"/>
                <w:szCs w:val="15"/>
              </w:rPr>
            </w:pPr>
            <w:r w:rsidRPr="00107B3D">
              <w:rPr>
                <w:rFonts w:ascii="Helvetica Neue" w:eastAsiaTheme="minorHAnsi" w:hAnsi="Helvetica Neue"/>
                <w:color w:val="000000"/>
                <w:sz w:val="15"/>
                <w:szCs w:val="15"/>
              </w:rPr>
              <w:t>Bastos et al., 2013</w:t>
            </w:r>
            <w:r w:rsidR="007F6676" w:rsidRPr="00107B3D">
              <w:rPr>
                <w:rFonts w:ascii="Helvetica Neue" w:hAnsi="Helvetica Neue"/>
                <w:color w:val="000000"/>
                <w:sz w:val="15"/>
                <w:szCs w:val="15"/>
              </w:rPr>
              <w:fldChar w:fldCharType="begin">
                <w:fldData xml:space="preserve">PEVuZE5vdGU+PENpdGU+PEF1dGhvcj5CYXN0b3M8L0F1dGhvcj48WWVhcj4yMDEzPC9ZZWFyPjxJ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CYXN0b3M8L0F1dGhvcj48WWVhcj4yMDEzPC9ZZWFyPjxJ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7F6676" w:rsidRPr="00107B3D">
              <w:rPr>
                <w:rFonts w:ascii="Helvetica Neue" w:hAnsi="Helvetica Neue"/>
                <w:color w:val="000000"/>
                <w:sz w:val="15"/>
                <w:szCs w:val="15"/>
              </w:rPr>
            </w:r>
            <w:r w:rsidR="007F6676"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22</w:t>
            </w:r>
            <w:r w:rsidR="007F6676" w:rsidRPr="00107B3D">
              <w:rPr>
                <w:rFonts w:ascii="Helvetica Neue" w:hAnsi="Helvetica Neue"/>
                <w:color w:val="000000"/>
                <w:sz w:val="15"/>
                <w:szCs w:val="15"/>
              </w:rPr>
              <w:fldChar w:fldCharType="end"/>
            </w:r>
          </w:p>
        </w:tc>
        <w:tc>
          <w:tcPr>
            <w:tcW w:w="605" w:type="pct"/>
            <w:noWrap/>
          </w:tcPr>
          <w:p w14:paraId="79AA741B" w14:textId="2E74EB0B"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3</w:t>
            </w:r>
          </w:p>
        </w:tc>
        <w:tc>
          <w:tcPr>
            <w:tcW w:w="909" w:type="pct"/>
          </w:tcPr>
          <w:p w14:paraId="1B3533FC" w14:textId="5669E308"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3 - 34]</w:t>
            </w:r>
          </w:p>
        </w:tc>
        <w:tc>
          <w:tcPr>
            <w:tcW w:w="455" w:type="pct"/>
          </w:tcPr>
          <w:p w14:paraId="63180DE8" w14:textId="3737822C"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0:3</w:t>
            </w:r>
          </w:p>
        </w:tc>
        <w:tc>
          <w:tcPr>
            <w:tcW w:w="606" w:type="pct"/>
            <w:noWrap/>
          </w:tcPr>
          <w:p w14:paraId="2CDA6270" w14:textId="6789AAC6"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3:3</w:t>
            </w:r>
          </w:p>
        </w:tc>
        <w:tc>
          <w:tcPr>
            <w:tcW w:w="682" w:type="pct"/>
          </w:tcPr>
          <w:p w14:paraId="50FF1E68" w14:textId="7B052918" w:rsidR="00E51578" w:rsidRPr="00107B3D" w:rsidRDefault="0001797F"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E51578" w:rsidRPr="00107B3D" w14:paraId="68F19156"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6ECF1510" w14:textId="21B0B8F8" w:rsidR="00E51578" w:rsidRDefault="007E2B54" w:rsidP="001621DB">
            <w:pPr>
              <w:jc w:val="left"/>
              <w:rPr>
                <w:rFonts w:ascii="Helvetica Neue" w:hAnsi="Helvetica Neue"/>
                <w:i w:val="0"/>
                <w:iCs w:val="0"/>
                <w:color w:val="000000"/>
                <w:sz w:val="15"/>
                <w:szCs w:val="15"/>
              </w:rPr>
            </w:pPr>
            <w:proofErr w:type="spellStart"/>
            <w:r w:rsidRPr="00107B3D">
              <w:rPr>
                <w:rFonts w:ascii="Helvetica Neue" w:eastAsiaTheme="minorHAnsi" w:hAnsi="Helvetica Neue"/>
                <w:color w:val="000000"/>
                <w:sz w:val="15"/>
                <w:szCs w:val="15"/>
              </w:rPr>
              <w:t>Gastaldi</w:t>
            </w:r>
            <w:proofErr w:type="spellEnd"/>
            <w:r w:rsidRPr="00107B3D">
              <w:rPr>
                <w:rFonts w:ascii="Helvetica Neue" w:eastAsiaTheme="minorHAnsi" w:hAnsi="Helvetica Neue"/>
                <w:color w:val="000000"/>
                <w:sz w:val="15"/>
                <w:szCs w:val="15"/>
              </w:rPr>
              <w:t xml:space="preserve"> et al., 2016</w:t>
            </w:r>
            <w:r w:rsidR="007F6676" w:rsidRPr="00107B3D">
              <w:rPr>
                <w:rFonts w:ascii="Helvetica Neue" w:hAnsi="Helvetica Neue"/>
                <w:color w:val="000000"/>
                <w:sz w:val="15"/>
                <w:szCs w:val="15"/>
              </w:rPr>
              <w:fldChar w:fldCharType="begin"/>
            </w:r>
            <w:r w:rsidR="007979F8">
              <w:rPr>
                <w:rFonts w:ascii="Helvetica Neue" w:hAnsi="Helvetica Neue"/>
                <w:color w:val="000000"/>
                <w:sz w:val="15"/>
                <w:szCs w:val="15"/>
              </w:rPr>
              <w:instrText xml:space="preserve"> ADDIN EN.CITE &lt;EndNote&gt;&lt;Cite&gt;&lt;Author&gt;Gastaldi&lt;/Author&gt;&lt;Year&gt;2016&lt;/Year&gt;&lt;IDText&gt;Comparison of antibody assays in anti-NMDAR encephalitis&lt;/IDText&gt;&lt;DisplayText&gt;&lt;style face="superscript"&gt;23&lt;/style&gt;&lt;/DisplayText&gt;&lt;record&gt;&lt;keywords&gt;&lt;keyword&gt;*immunoassay&lt;/keyword&gt;&lt;keyword&gt;*encephalitis&lt;/keyword&gt;&lt;keyword&gt;*European&lt;/keyword&gt;&lt;keyword&gt;*neurology&lt;/keyword&gt;&lt;keyword&gt;serum&lt;/keyword&gt;&lt;keyword&gt;human&lt;/keyword&gt;&lt;keyword&gt;patient&lt;/keyword&gt;&lt;keyword&gt;assay&lt;/keyword&gt;&lt;keyword&gt;diagnosis&lt;/keyword&gt;&lt;keyword&gt;rat&lt;/keyword&gt;&lt;keyword&gt;cerebrospinal fluid&lt;/keyword&gt;&lt;keyword&gt;neurologist&lt;/keyword&gt;&lt;keyword&gt;immunohistochemistry&lt;/keyword&gt;&lt;keyword&gt;laboratory&lt;/keyword&gt;&lt;keyword&gt;brain slice&lt;/keyword&gt;&lt;keyword&gt;screening test&lt;/keyword&gt;&lt;keyword&gt;decision making&lt;/keyword&gt;&lt;keyword&gt;n methyl dextro aspartic acid receptor antibody&lt;/keyword&gt;&lt;/keywords&gt;&lt;urls&gt;&lt;related-urls&gt;&lt;url&gt;http://ovidsp.ovid.com/ovidweb.cgi?T=JS&amp;amp;PAGE=reference&amp;amp;D=emed17&amp;amp;NEWS=N&amp;amp;AN=72332425&lt;/url&gt;&lt;/related-urls&gt;&lt;/urls&gt;&lt;isbn&gt;1468-1331&lt;/isbn&gt;&lt;titles&gt;&lt;title&gt;Comparison of antibody assays in anti-NMDAR encephalitis&lt;/title&gt;&lt;secondary-title&gt;European Journal of Neurology&lt;/secondary-title&gt;&lt;tertiary-title&gt;2nd Congress of the European Academy of Neurology. Copenhagen Denmark.&amp;#xD;(var.pagings).&lt;/tertiary-title&gt;&lt;/titles&gt;&lt;pages&gt;577&lt;/pages&gt;&lt;number&gt;SUPPL. 2&lt;/number&gt;&lt;contributors&gt;&lt;authors&gt;&lt;author&gt;Gastaldi, M.&lt;/author&gt;&lt;author&gt;Thouin, A.&lt;/author&gt;&lt;author&gt;Coutinho, E. P.&lt;/author&gt;&lt;author&gt;Jacobson, L.&lt;/author&gt;&lt;author&gt;Irani, S.&lt;/author&gt;&lt;author&gt;Vincent, A. C.&lt;/author&gt;&lt;/authors&gt;&lt;/contributors&gt;&lt;added-date format="utc"&gt;1558574501&lt;/added-date&gt;&lt;ref-type name="Journal Article"&gt;17&lt;/ref-type&gt;&lt;auth-address&gt;M. Gastaldi, Neuroimmunology Laboratory, University of Pavia, National Neurological Institute C. Mondino, Pavia, Italy&lt;/auth-address&gt;&lt;dates&gt;&lt;year&gt;2016&lt;/year&gt;&lt;/dates&gt;&lt;rec-number&gt;424&lt;/rec-number&gt;&lt;publisher&gt;Blackwell Publishing Ltd&lt;/publisher&gt;&lt;last-updated-date format="utc"&gt;1558574501&lt;/last-updated-date&gt;&lt;electronic-resource-num&gt;http://dx.doi.org/10.1111/ene.13093&lt;/electronic-resource-num&gt;&lt;volume&gt;23&lt;/volume&gt;&lt;/record&gt;&lt;/Cite&gt;&lt;/EndNote&gt;</w:instrText>
            </w:r>
            <w:r w:rsidR="007F6676"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23</w:t>
            </w:r>
            <w:r w:rsidR="007F6676" w:rsidRPr="00107B3D">
              <w:rPr>
                <w:rFonts w:ascii="Helvetica Neue" w:hAnsi="Helvetica Neue"/>
                <w:color w:val="000000"/>
                <w:sz w:val="15"/>
                <w:szCs w:val="15"/>
              </w:rPr>
              <w:fldChar w:fldCharType="end"/>
            </w:r>
          </w:p>
          <w:p w14:paraId="7F1175D2" w14:textId="76C456D9" w:rsidR="000A1CCA" w:rsidRPr="00107B3D" w:rsidRDefault="000A1CCA" w:rsidP="001621DB">
            <w:pPr>
              <w:jc w:val="left"/>
              <w:rPr>
                <w:rFonts w:ascii="Helvetica Neue" w:eastAsiaTheme="minorHAnsi" w:hAnsi="Helvetica Neue"/>
                <w:color w:val="000000"/>
                <w:sz w:val="15"/>
                <w:szCs w:val="15"/>
              </w:rPr>
            </w:pPr>
            <w:r w:rsidRPr="00730557">
              <w:rPr>
                <w:rFonts w:ascii="Helvetica Neue" w:hAnsi="Helvetica Neue"/>
                <w:color w:val="000000"/>
                <w:sz w:val="15"/>
                <w:szCs w:val="15"/>
              </w:rPr>
              <w:t>Oxford University Hospitals (</w:t>
            </w:r>
            <w:r w:rsidR="00252697">
              <w:rPr>
                <w:rFonts w:ascii="Helvetica Neue" w:hAnsi="Helvetica Neue"/>
                <w:color w:val="000000"/>
                <w:sz w:val="15"/>
                <w:szCs w:val="15"/>
              </w:rPr>
              <w:t>68</w:t>
            </w:r>
            <w:r w:rsidRPr="00730557">
              <w:rPr>
                <w:rFonts w:ascii="Helvetica Neue" w:hAnsi="Helvetica Neue"/>
                <w:color w:val="000000"/>
                <w:sz w:val="15"/>
                <w:szCs w:val="15"/>
              </w:rPr>
              <w:t>)</w:t>
            </w:r>
          </w:p>
        </w:tc>
        <w:tc>
          <w:tcPr>
            <w:tcW w:w="605" w:type="pct"/>
            <w:noWrap/>
          </w:tcPr>
          <w:p w14:paraId="5BE1F0B9" w14:textId="3ED70BE2"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3:5</w:t>
            </w:r>
          </w:p>
        </w:tc>
        <w:tc>
          <w:tcPr>
            <w:tcW w:w="909" w:type="pct"/>
          </w:tcPr>
          <w:p w14:paraId="05DCD7BB" w14:textId="5AEFB3CB"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unknown</w:t>
            </w:r>
          </w:p>
        </w:tc>
        <w:tc>
          <w:tcPr>
            <w:tcW w:w="455" w:type="pct"/>
          </w:tcPr>
          <w:p w14:paraId="044CD157" w14:textId="38D152A8"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unknown</w:t>
            </w:r>
          </w:p>
        </w:tc>
        <w:tc>
          <w:tcPr>
            <w:tcW w:w="606" w:type="pct"/>
            <w:noWrap/>
          </w:tcPr>
          <w:p w14:paraId="1207B71F" w14:textId="515CBDB0"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3:3</w:t>
            </w:r>
          </w:p>
        </w:tc>
        <w:tc>
          <w:tcPr>
            <w:tcW w:w="682" w:type="pct"/>
          </w:tcPr>
          <w:p w14:paraId="4D08E2CC" w14:textId="25D37CB2" w:rsidR="00E51578" w:rsidRPr="00107B3D" w:rsidRDefault="00687235"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 xml:space="preserve">2 / R </w:t>
            </w:r>
            <w:r>
              <w:sym w:font="Wingdings" w:char="F0AB"/>
            </w:r>
          </w:p>
        </w:tc>
      </w:tr>
      <w:tr w:rsidR="00E51578" w:rsidRPr="00107B3D" w14:paraId="73E4D3A6" w14:textId="77777777" w:rsidTr="0068107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1661794B" w14:textId="4CEE5FF1" w:rsidR="00E51578" w:rsidRPr="00107B3D" w:rsidRDefault="007E2B54" w:rsidP="001621DB">
            <w:pPr>
              <w:jc w:val="left"/>
              <w:rPr>
                <w:rFonts w:ascii="Helvetica Neue" w:eastAsiaTheme="minorHAnsi" w:hAnsi="Helvetica Neue"/>
                <w:color w:val="000000"/>
                <w:sz w:val="15"/>
                <w:szCs w:val="15"/>
              </w:rPr>
            </w:pPr>
            <w:proofErr w:type="spellStart"/>
            <w:r w:rsidRPr="00107B3D">
              <w:rPr>
                <w:rFonts w:ascii="Helvetica Neue" w:eastAsiaTheme="minorHAnsi" w:hAnsi="Helvetica Neue"/>
                <w:color w:val="000000"/>
                <w:sz w:val="15"/>
                <w:szCs w:val="15"/>
              </w:rPr>
              <w:t>Nosadini</w:t>
            </w:r>
            <w:proofErr w:type="spellEnd"/>
            <w:r w:rsidRPr="00107B3D">
              <w:rPr>
                <w:rFonts w:ascii="Helvetica Neue" w:eastAsiaTheme="minorHAnsi" w:hAnsi="Helvetica Neue"/>
                <w:color w:val="000000"/>
                <w:sz w:val="15"/>
                <w:szCs w:val="15"/>
              </w:rPr>
              <w:t xml:space="preserve"> et al., 2013</w:t>
            </w:r>
            <w:r w:rsidR="007F6676" w:rsidRPr="00107B3D">
              <w:rPr>
                <w:rFonts w:ascii="Helvetica Neue" w:hAnsi="Helvetica Neue"/>
                <w:color w:val="000000"/>
                <w:sz w:val="15"/>
                <w:szCs w:val="15"/>
              </w:rPr>
              <w:fldChar w:fldCharType="begin">
                <w:fldData xml:space="preserve">PEVuZE5vdGU+PENpdGU+PEF1dGhvcj5Ob3NhZGluaTwvQXV0aG9yPjxZZWFyPjIwMTM8L1llYXI+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Ob3NhZGluaTwvQXV0aG9yPjxZZWFyPjIwMTM8L1llYXI+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7F6676" w:rsidRPr="00107B3D">
              <w:rPr>
                <w:rFonts w:ascii="Helvetica Neue" w:hAnsi="Helvetica Neue"/>
                <w:color w:val="000000"/>
                <w:sz w:val="15"/>
                <w:szCs w:val="15"/>
              </w:rPr>
            </w:r>
            <w:r w:rsidR="007F6676"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24</w:t>
            </w:r>
            <w:r w:rsidR="007F6676" w:rsidRPr="00107B3D">
              <w:rPr>
                <w:rFonts w:ascii="Helvetica Neue" w:hAnsi="Helvetica Neue"/>
                <w:color w:val="000000"/>
                <w:sz w:val="15"/>
                <w:szCs w:val="15"/>
              </w:rPr>
              <w:fldChar w:fldCharType="end"/>
            </w:r>
          </w:p>
        </w:tc>
        <w:tc>
          <w:tcPr>
            <w:tcW w:w="605" w:type="pct"/>
            <w:noWrap/>
          </w:tcPr>
          <w:p w14:paraId="3476FF0C" w14:textId="3FA8541F"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3</w:t>
            </w:r>
          </w:p>
        </w:tc>
        <w:tc>
          <w:tcPr>
            <w:tcW w:w="909" w:type="pct"/>
          </w:tcPr>
          <w:p w14:paraId="5423502A" w14:textId="37B00F2A"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unknown</w:t>
            </w:r>
          </w:p>
        </w:tc>
        <w:tc>
          <w:tcPr>
            <w:tcW w:w="455" w:type="pct"/>
          </w:tcPr>
          <w:p w14:paraId="69C74F2B" w14:textId="7842994B"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unknown</w:t>
            </w:r>
          </w:p>
        </w:tc>
        <w:tc>
          <w:tcPr>
            <w:tcW w:w="606" w:type="pct"/>
            <w:noWrap/>
          </w:tcPr>
          <w:p w14:paraId="1E3524C0" w14:textId="2DFFC6B0"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3:3</w:t>
            </w:r>
          </w:p>
        </w:tc>
        <w:tc>
          <w:tcPr>
            <w:tcW w:w="682" w:type="pct"/>
          </w:tcPr>
          <w:p w14:paraId="77CFA473" w14:textId="020A5ECD" w:rsidR="00E51578" w:rsidRPr="00107B3D" w:rsidRDefault="0001797F"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ascii="Helvetica Neue" w:hAnsi="Helvetica Neue"/>
                <w:color w:val="000000"/>
                <w:sz w:val="15"/>
                <w:szCs w:val="15"/>
              </w:rPr>
              <w:t>1 / U</w:t>
            </w:r>
          </w:p>
        </w:tc>
      </w:tr>
      <w:tr w:rsidR="00E51578" w:rsidRPr="00107B3D" w14:paraId="5562AE8A"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2C987B85" w14:textId="1D8CA0B4" w:rsidR="00E51578" w:rsidRPr="00107B3D" w:rsidRDefault="007E2B54" w:rsidP="001621DB">
            <w:pPr>
              <w:jc w:val="left"/>
              <w:rPr>
                <w:rFonts w:ascii="Helvetica Neue" w:eastAsiaTheme="minorHAnsi" w:hAnsi="Helvetica Neue"/>
                <w:color w:val="000000"/>
                <w:sz w:val="15"/>
                <w:szCs w:val="15"/>
              </w:rPr>
            </w:pPr>
            <w:proofErr w:type="spellStart"/>
            <w:r w:rsidRPr="00107B3D">
              <w:rPr>
                <w:rFonts w:ascii="Helvetica Neue" w:eastAsiaTheme="minorHAnsi" w:hAnsi="Helvetica Neue"/>
                <w:color w:val="000000"/>
                <w:sz w:val="15"/>
                <w:szCs w:val="15"/>
              </w:rPr>
              <w:t>Su</w:t>
            </w:r>
            <w:proofErr w:type="spellEnd"/>
            <w:r w:rsidRPr="00107B3D">
              <w:rPr>
                <w:rFonts w:ascii="Helvetica Neue" w:eastAsiaTheme="minorHAnsi" w:hAnsi="Helvetica Neue"/>
                <w:color w:val="000000"/>
                <w:sz w:val="15"/>
                <w:szCs w:val="15"/>
              </w:rPr>
              <w:t xml:space="preserve"> et al., 2015</w:t>
            </w:r>
            <w:r w:rsidR="007F6676" w:rsidRPr="00107B3D">
              <w:rPr>
                <w:rFonts w:ascii="Helvetica Neue" w:hAnsi="Helvetica Neue"/>
                <w:color w:val="000000"/>
                <w:sz w:val="15"/>
                <w:szCs w:val="15"/>
              </w:rPr>
              <w:fldChar w:fldCharType="begin">
                <w:fldData xml:space="preserve">PEVuZE5vdGU+PENpdGU+PEF1dGhvcj5TdTwvQXV0aG9yPjxZZWFyPjIwMTU8L1llYXI+PElEVGV4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TdTwvQXV0aG9yPjxZZWFyPjIwMTU8L1llYXI+PElEVGV4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7F6676" w:rsidRPr="00107B3D">
              <w:rPr>
                <w:rFonts w:ascii="Helvetica Neue" w:hAnsi="Helvetica Neue"/>
                <w:color w:val="000000"/>
                <w:sz w:val="15"/>
                <w:szCs w:val="15"/>
              </w:rPr>
            </w:r>
            <w:r w:rsidR="007F6676"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25</w:t>
            </w:r>
            <w:r w:rsidR="007F6676" w:rsidRPr="00107B3D">
              <w:rPr>
                <w:rFonts w:ascii="Helvetica Neue" w:hAnsi="Helvetica Neue"/>
                <w:color w:val="000000"/>
                <w:sz w:val="15"/>
                <w:szCs w:val="15"/>
              </w:rPr>
              <w:fldChar w:fldCharType="end"/>
            </w:r>
          </w:p>
        </w:tc>
        <w:tc>
          <w:tcPr>
            <w:tcW w:w="605" w:type="pct"/>
            <w:noWrap/>
          </w:tcPr>
          <w:p w14:paraId="70C76CAA" w14:textId="481ED3CB"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3</w:t>
            </w:r>
          </w:p>
        </w:tc>
        <w:tc>
          <w:tcPr>
            <w:tcW w:w="909" w:type="pct"/>
          </w:tcPr>
          <w:p w14:paraId="2DA09D4F" w14:textId="61AFEF22"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unknown</w:t>
            </w:r>
          </w:p>
        </w:tc>
        <w:tc>
          <w:tcPr>
            <w:tcW w:w="455" w:type="pct"/>
          </w:tcPr>
          <w:p w14:paraId="05BFBABE" w14:textId="3575C3C5"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2:1</w:t>
            </w:r>
          </w:p>
        </w:tc>
        <w:tc>
          <w:tcPr>
            <w:tcW w:w="606" w:type="pct"/>
            <w:noWrap/>
          </w:tcPr>
          <w:p w14:paraId="276BB2BD" w14:textId="01E41CEF" w:rsidR="00E51578" w:rsidRPr="00107B3D" w:rsidRDefault="00E51578"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3:3</w:t>
            </w:r>
          </w:p>
        </w:tc>
        <w:tc>
          <w:tcPr>
            <w:tcW w:w="682" w:type="pct"/>
          </w:tcPr>
          <w:p w14:paraId="69B4BA79" w14:textId="0AC00541" w:rsidR="00E51578" w:rsidRPr="00107B3D" w:rsidRDefault="0001797F"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U / U</w:t>
            </w:r>
            <w:r w:rsidR="00387CF5">
              <w:rPr>
                <w:rFonts w:ascii="Helvetica Neue" w:hAnsi="Helvetica Neue"/>
                <w:color w:val="000000"/>
                <w:sz w:val="15"/>
                <w:szCs w:val="15"/>
              </w:rPr>
              <w:t xml:space="preserve"> </w:t>
            </w:r>
            <w:r w:rsidR="00387CF5">
              <w:sym w:font="Wingdings" w:char="F0A9"/>
            </w:r>
          </w:p>
        </w:tc>
      </w:tr>
      <w:tr w:rsidR="00E51578" w:rsidRPr="00107B3D" w14:paraId="2BA405CB" w14:textId="77777777" w:rsidTr="0068107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7D28C760" w14:textId="3848D4B1" w:rsidR="00E51578" w:rsidRDefault="007E2B54" w:rsidP="001621DB">
            <w:pPr>
              <w:jc w:val="left"/>
              <w:rPr>
                <w:rFonts w:ascii="Helvetica Neue" w:hAnsi="Helvetica Neue"/>
                <w:i w:val="0"/>
                <w:iCs w:val="0"/>
                <w:color w:val="000000"/>
                <w:sz w:val="15"/>
                <w:szCs w:val="15"/>
              </w:rPr>
            </w:pPr>
            <w:proofErr w:type="spellStart"/>
            <w:r w:rsidRPr="00107B3D">
              <w:rPr>
                <w:rFonts w:ascii="Helvetica Neue" w:eastAsiaTheme="minorHAnsi" w:hAnsi="Helvetica Neue"/>
                <w:color w:val="000000"/>
                <w:sz w:val="15"/>
                <w:szCs w:val="15"/>
              </w:rPr>
              <w:t>Zandi</w:t>
            </w:r>
            <w:proofErr w:type="spellEnd"/>
            <w:r w:rsidRPr="00107B3D">
              <w:rPr>
                <w:rFonts w:ascii="Helvetica Neue" w:eastAsiaTheme="minorHAnsi" w:hAnsi="Helvetica Neue"/>
                <w:color w:val="000000"/>
                <w:sz w:val="15"/>
                <w:szCs w:val="15"/>
              </w:rPr>
              <w:t xml:space="preserve"> et al., 2015</w:t>
            </w:r>
            <w:r w:rsidR="007F6676" w:rsidRPr="00107B3D">
              <w:rPr>
                <w:rFonts w:ascii="Helvetica Neue" w:hAnsi="Helvetica Neue"/>
                <w:color w:val="000000"/>
                <w:sz w:val="15"/>
                <w:szCs w:val="15"/>
              </w:rPr>
              <w:fldChar w:fldCharType="begin">
                <w:fldData xml:space="preserve">PEVuZE5vdGU+PENpdGU+PEF1dGhvcj5aYW5kaTwvQXV0aG9yPjxZZWFyPjIwMTU8L1llYXI+PElE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aYW5kaTwvQXV0aG9yPjxZZWFyPjIwMTU8L1llYXI+PElE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7F6676" w:rsidRPr="00107B3D">
              <w:rPr>
                <w:rFonts w:ascii="Helvetica Neue" w:hAnsi="Helvetica Neue"/>
                <w:color w:val="000000"/>
                <w:sz w:val="15"/>
                <w:szCs w:val="15"/>
              </w:rPr>
            </w:r>
            <w:r w:rsidR="007F6676"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26</w:t>
            </w:r>
            <w:r w:rsidR="007F6676" w:rsidRPr="00107B3D">
              <w:rPr>
                <w:rFonts w:ascii="Helvetica Neue" w:hAnsi="Helvetica Neue"/>
                <w:color w:val="000000"/>
                <w:sz w:val="15"/>
                <w:szCs w:val="15"/>
              </w:rPr>
              <w:fldChar w:fldCharType="end"/>
            </w:r>
          </w:p>
          <w:p w14:paraId="5F2A5772" w14:textId="50605BE7" w:rsidR="000A1CCA" w:rsidRPr="00107B3D" w:rsidRDefault="000A1CCA" w:rsidP="001621DB">
            <w:pPr>
              <w:jc w:val="left"/>
              <w:rPr>
                <w:rFonts w:ascii="Helvetica Neue" w:eastAsiaTheme="minorHAnsi" w:hAnsi="Helvetica Neue"/>
                <w:color w:val="000000"/>
                <w:sz w:val="15"/>
                <w:szCs w:val="15"/>
              </w:rPr>
            </w:pPr>
            <w:r w:rsidRPr="00513AAB">
              <w:rPr>
                <w:rFonts w:ascii="Helvetica Neue" w:hAnsi="Helvetica Neue"/>
                <w:color w:val="000000"/>
                <w:sz w:val="15"/>
                <w:szCs w:val="15"/>
              </w:rPr>
              <w:t>Oxford University Hospitals (</w:t>
            </w:r>
            <w:r w:rsidR="00252697">
              <w:rPr>
                <w:rFonts w:ascii="Helvetica Neue" w:hAnsi="Helvetica Neue"/>
                <w:color w:val="000000"/>
                <w:sz w:val="15"/>
                <w:szCs w:val="15"/>
              </w:rPr>
              <w:t>68</w:t>
            </w:r>
            <w:r w:rsidRPr="00513AAB">
              <w:rPr>
                <w:rFonts w:ascii="Helvetica Neue" w:hAnsi="Helvetica Neue"/>
                <w:color w:val="000000"/>
                <w:sz w:val="15"/>
                <w:szCs w:val="15"/>
              </w:rPr>
              <w:t>)</w:t>
            </w:r>
          </w:p>
        </w:tc>
        <w:tc>
          <w:tcPr>
            <w:tcW w:w="605" w:type="pct"/>
            <w:noWrap/>
          </w:tcPr>
          <w:p w14:paraId="76699CFB" w14:textId="5F270811" w:rsidR="00E51578" w:rsidRPr="00107B3D" w:rsidRDefault="00687235"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ascii="Helvetica Neue" w:hAnsi="Helvetica Neue"/>
                <w:color w:val="000000"/>
                <w:sz w:val="15"/>
                <w:szCs w:val="15"/>
              </w:rPr>
              <w:t>5</w:t>
            </w:r>
            <w:r w:rsidR="0056352F">
              <w:rPr>
                <w:rFonts w:ascii="Helvetica Neue" w:hAnsi="Helvetica Neue"/>
                <w:color w:val="000000"/>
                <w:sz w:val="15"/>
                <w:szCs w:val="15"/>
              </w:rPr>
              <w:t>:</w:t>
            </w:r>
            <w:r w:rsidR="00671209">
              <w:rPr>
                <w:rFonts w:ascii="Helvetica Neue" w:hAnsi="Helvetica Neue"/>
                <w:color w:val="000000"/>
                <w:sz w:val="15"/>
                <w:szCs w:val="15"/>
              </w:rPr>
              <w:t>8</w:t>
            </w:r>
          </w:p>
        </w:tc>
        <w:tc>
          <w:tcPr>
            <w:tcW w:w="909" w:type="pct"/>
          </w:tcPr>
          <w:p w14:paraId="4CB850F4" w14:textId="5412CBC7"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unknown</w:t>
            </w:r>
          </w:p>
        </w:tc>
        <w:tc>
          <w:tcPr>
            <w:tcW w:w="455" w:type="pct"/>
          </w:tcPr>
          <w:p w14:paraId="56067F93" w14:textId="70207FF6" w:rsidR="00E51578" w:rsidRPr="00107B3D" w:rsidRDefault="00E5157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unknown</w:t>
            </w:r>
          </w:p>
        </w:tc>
        <w:tc>
          <w:tcPr>
            <w:tcW w:w="606" w:type="pct"/>
            <w:noWrap/>
          </w:tcPr>
          <w:p w14:paraId="5259098F" w14:textId="2446C2D2" w:rsidR="00E51578" w:rsidRPr="00107B3D" w:rsidRDefault="0056352F"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ascii="Helvetica Neue" w:hAnsi="Helvetica Neue"/>
                <w:color w:val="000000"/>
                <w:sz w:val="15"/>
                <w:szCs w:val="15"/>
              </w:rPr>
              <w:t>5:5</w:t>
            </w:r>
            <w:r w:rsidR="00B712A8">
              <w:rPr>
                <w:rFonts w:ascii="Helvetica Neue" w:hAnsi="Helvetica Neue"/>
                <w:color w:val="000000"/>
                <w:sz w:val="15"/>
                <w:szCs w:val="15"/>
              </w:rPr>
              <w:t xml:space="preserve"> (3)</w:t>
            </w:r>
          </w:p>
        </w:tc>
        <w:tc>
          <w:tcPr>
            <w:tcW w:w="682" w:type="pct"/>
          </w:tcPr>
          <w:p w14:paraId="3CD0A703" w14:textId="19E0072B" w:rsidR="00E51578" w:rsidRPr="00107B3D" w:rsidRDefault="00687235"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ascii="Helvetica Neue" w:hAnsi="Helvetica Neue"/>
                <w:color w:val="000000"/>
                <w:sz w:val="15"/>
                <w:szCs w:val="15"/>
              </w:rPr>
              <w:t>2 / R</w:t>
            </w:r>
            <w:r w:rsidR="00F53AA8">
              <w:rPr>
                <w:rFonts w:ascii="Helvetica Neue" w:hAnsi="Helvetica Neue"/>
                <w:color w:val="000000"/>
                <w:sz w:val="15"/>
                <w:szCs w:val="15"/>
              </w:rPr>
              <w:t xml:space="preserve"> </w:t>
            </w:r>
            <w:r w:rsidR="00F53AA8">
              <w:sym w:font="Wingdings" w:char="F0AB"/>
            </w:r>
          </w:p>
        </w:tc>
      </w:tr>
    </w:tbl>
    <w:p w14:paraId="104D5A31" w14:textId="31559A63" w:rsidR="00366CBE" w:rsidRPr="00107B3D" w:rsidRDefault="00366CBE" w:rsidP="001621DB"/>
    <w:p w14:paraId="61706EC0" w14:textId="76421CBD" w:rsidR="00F84C1A" w:rsidRDefault="00366CBE" w:rsidP="001621DB">
      <w:r w:rsidRPr="00107B3D">
        <w:br w:type="page"/>
      </w:r>
      <w:r w:rsidR="00671B15">
        <w:lastRenderedPageBreak/>
        <w:t>Appendix 1</w:t>
      </w:r>
      <w:r w:rsidRPr="00107B3D">
        <w:t xml:space="preserve"> (continued)</w:t>
      </w:r>
    </w:p>
    <w:p w14:paraId="30DFE610" w14:textId="77777777" w:rsidR="00997C18" w:rsidRPr="00107B3D" w:rsidRDefault="00997C18" w:rsidP="001621DB"/>
    <w:tbl>
      <w:tblPr>
        <w:tblStyle w:val="PlainTable5"/>
        <w:tblW w:w="5000" w:type="pct"/>
        <w:jc w:val="center"/>
        <w:tblLayout w:type="fixed"/>
        <w:tblLook w:val="04A0" w:firstRow="1" w:lastRow="0" w:firstColumn="1" w:lastColumn="0" w:noHBand="0" w:noVBand="1"/>
      </w:tblPr>
      <w:tblGrid>
        <w:gridCol w:w="3262"/>
        <w:gridCol w:w="1133"/>
        <w:gridCol w:w="1702"/>
        <w:gridCol w:w="852"/>
        <w:gridCol w:w="1134"/>
        <w:gridCol w:w="1277"/>
      </w:tblGrid>
      <w:tr w:rsidR="001621DB" w:rsidRPr="00107B3D" w14:paraId="39AFBE82" w14:textId="77777777" w:rsidTr="005440E4">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100" w:firstRow="0" w:lastRow="0" w:firstColumn="1" w:lastColumn="0" w:oddVBand="0" w:evenVBand="0" w:oddHBand="0" w:evenHBand="0" w:firstRowFirstColumn="1" w:firstRowLastColumn="0" w:lastRowFirstColumn="0" w:lastRowLastColumn="0"/>
            <w:tcW w:w="1743" w:type="pct"/>
            <w:vMerge w:val="restart"/>
            <w:tcBorders>
              <w:bottom w:val="single" w:sz="4" w:space="0" w:color="auto"/>
              <w:right w:val="single" w:sz="4" w:space="0" w:color="auto"/>
            </w:tcBorders>
            <w:vAlign w:val="bottom"/>
          </w:tcPr>
          <w:p w14:paraId="09FB8D88" w14:textId="77777777" w:rsidR="001621DB" w:rsidRPr="00107B3D" w:rsidRDefault="001621DB" w:rsidP="005440E4">
            <w:pPr>
              <w:jc w:val="center"/>
              <w:rPr>
                <w:rFonts w:eastAsia="Times New Roman"/>
                <w:i w:val="0"/>
                <w:sz w:val="24"/>
              </w:rPr>
            </w:pPr>
            <w:r w:rsidRPr="00107B3D">
              <w:rPr>
                <w:rFonts w:eastAsia="Times New Roman"/>
                <w:i w:val="0"/>
                <w:sz w:val="24"/>
              </w:rPr>
              <w:t>Reference</w:t>
            </w:r>
            <w:r>
              <w:rPr>
                <w:rFonts w:eastAsia="Times New Roman"/>
                <w:i w:val="0"/>
                <w:sz w:val="24"/>
              </w:rPr>
              <w:t xml:space="preserve"> / Testing Location (</w:t>
            </w:r>
            <w:proofErr w:type="spellStart"/>
            <w:r>
              <w:rPr>
                <w:rFonts w:eastAsia="Times New Roman"/>
                <w:i w:val="0"/>
                <w:sz w:val="24"/>
              </w:rPr>
              <w:t>SCImago</w:t>
            </w:r>
            <w:proofErr w:type="spellEnd"/>
            <w:r>
              <w:rPr>
                <w:rFonts w:eastAsia="Times New Roman"/>
                <w:i w:val="0"/>
                <w:sz w:val="24"/>
              </w:rPr>
              <w:t xml:space="preserve"> Rank of 271)</w:t>
            </w:r>
          </w:p>
        </w:tc>
        <w:tc>
          <w:tcPr>
            <w:tcW w:w="605" w:type="pct"/>
            <w:vMerge w:val="restart"/>
            <w:tcBorders>
              <w:left w:val="single" w:sz="4" w:space="0" w:color="auto"/>
            </w:tcBorders>
            <w:noWrap/>
            <w:vAlign w:val="bottom"/>
          </w:tcPr>
          <w:p w14:paraId="127159B9" w14:textId="77777777" w:rsidR="001621DB" w:rsidRPr="00107B3D" w:rsidRDefault="001621DB" w:rsidP="005440E4">
            <w:pPr>
              <w:jc w:val="center"/>
              <w:cnfStyle w:val="100000000000" w:firstRow="1" w:lastRow="0" w:firstColumn="0" w:lastColumn="0" w:oddVBand="0" w:evenVBand="0" w:oddHBand="0" w:evenHBand="0" w:firstRowFirstColumn="0" w:firstRowLastColumn="0" w:lastRowFirstColumn="0" w:lastRowLastColumn="0"/>
              <w:rPr>
                <w:rFonts w:eastAsia="Times New Roman"/>
                <w:i w:val="0"/>
                <w:sz w:val="24"/>
              </w:rPr>
            </w:pPr>
            <w:r w:rsidRPr="00107B3D">
              <w:rPr>
                <w:rFonts w:eastAsia="Times New Roman"/>
                <w:i w:val="0"/>
                <w:sz w:val="24"/>
              </w:rPr>
              <w:t>Paired samples (</w:t>
            </w:r>
            <w:r>
              <w:rPr>
                <w:rFonts w:eastAsia="Times New Roman"/>
                <w:i w:val="0"/>
                <w:sz w:val="24"/>
              </w:rPr>
              <w:t>n</w:t>
            </w:r>
            <w:r w:rsidRPr="00107B3D">
              <w:rPr>
                <w:rFonts w:eastAsia="Times New Roman"/>
                <w:i w:val="0"/>
                <w:sz w:val="24"/>
              </w:rPr>
              <w:t>)</w:t>
            </w:r>
          </w:p>
        </w:tc>
        <w:tc>
          <w:tcPr>
            <w:tcW w:w="909" w:type="pct"/>
            <w:vMerge w:val="restart"/>
            <w:vAlign w:val="bottom"/>
          </w:tcPr>
          <w:p w14:paraId="218BD458" w14:textId="77777777" w:rsidR="001621DB" w:rsidRPr="00107B3D" w:rsidRDefault="001621DB" w:rsidP="005440E4">
            <w:pPr>
              <w:jc w:val="center"/>
              <w:cnfStyle w:val="100000000000" w:firstRow="1" w:lastRow="0" w:firstColumn="0" w:lastColumn="0" w:oddVBand="0" w:evenVBand="0" w:oddHBand="0" w:evenHBand="0" w:firstRowFirstColumn="0" w:firstRowLastColumn="0" w:lastRowFirstColumn="0" w:lastRowLastColumn="0"/>
              <w:rPr>
                <w:rFonts w:eastAsia="Times New Roman"/>
                <w:iCs w:val="0"/>
                <w:sz w:val="24"/>
              </w:rPr>
            </w:pPr>
            <w:r w:rsidRPr="00107B3D">
              <w:rPr>
                <w:rFonts w:eastAsia="Times New Roman"/>
                <w:i w:val="0"/>
                <w:sz w:val="24"/>
              </w:rPr>
              <w:t>Age (median [range])</w:t>
            </w:r>
          </w:p>
        </w:tc>
        <w:tc>
          <w:tcPr>
            <w:tcW w:w="455" w:type="pct"/>
            <w:vMerge w:val="restart"/>
            <w:vAlign w:val="bottom"/>
          </w:tcPr>
          <w:p w14:paraId="0C5DE80C" w14:textId="77777777" w:rsidR="001621DB" w:rsidRPr="00107B3D" w:rsidRDefault="001621DB" w:rsidP="005440E4">
            <w:pPr>
              <w:jc w:val="center"/>
              <w:cnfStyle w:val="100000000000" w:firstRow="1" w:lastRow="0" w:firstColumn="0" w:lastColumn="0" w:oddVBand="0" w:evenVBand="0" w:oddHBand="0" w:evenHBand="0" w:firstRowFirstColumn="0" w:firstRowLastColumn="0" w:lastRowFirstColumn="0" w:lastRowLastColumn="0"/>
              <w:rPr>
                <w:rFonts w:eastAsia="Times New Roman"/>
                <w:i w:val="0"/>
                <w:sz w:val="24"/>
              </w:rPr>
            </w:pPr>
            <w:proofErr w:type="gramStart"/>
            <w:r w:rsidRPr="00107B3D">
              <w:rPr>
                <w:rFonts w:eastAsia="Times New Roman"/>
                <w:i w:val="0"/>
                <w:sz w:val="24"/>
              </w:rPr>
              <w:t>M:F</w:t>
            </w:r>
            <w:proofErr w:type="gramEnd"/>
          </w:p>
        </w:tc>
        <w:tc>
          <w:tcPr>
            <w:tcW w:w="1288" w:type="pct"/>
            <w:gridSpan w:val="2"/>
            <w:noWrap/>
            <w:vAlign w:val="bottom"/>
          </w:tcPr>
          <w:p w14:paraId="099BD10E" w14:textId="77777777" w:rsidR="001621DB" w:rsidRPr="00107B3D" w:rsidRDefault="001621DB" w:rsidP="005440E4">
            <w:pPr>
              <w:jc w:val="center"/>
              <w:cnfStyle w:val="100000000000" w:firstRow="1" w:lastRow="0" w:firstColumn="0" w:lastColumn="0" w:oddVBand="0" w:evenVBand="0" w:oddHBand="0" w:evenHBand="0" w:firstRowFirstColumn="0" w:firstRowLastColumn="0" w:lastRowFirstColumn="0" w:lastRowLastColumn="0"/>
              <w:rPr>
                <w:rFonts w:eastAsia="Times New Roman"/>
                <w:i w:val="0"/>
                <w:iCs w:val="0"/>
                <w:sz w:val="24"/>
              </w:rPr>
            </w:pPr>
            <w:r w:rsidRPr="00107B3D">
              <w:rPr>
                <w:rFonts w:eastAsia="Times New Roman"/>
                <w:i w:val="0"/>
                <w:sz w:val="24"/>
              </w:rPr>
              <w:t>NMDAR antibody testing</w:t>
            </w:r>
          </w:p>
        </w:tc>
      </w:tr>
      <w:tr w:rsidR="001621DB" w:rsidRPr="00107B3D" w14:paraId="01A86B26" w14:textId="77777777" w:rsidTr="005440E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743" w:type="pct"/>
            <w:vMerge/>
            <w:tcBorders>
              <w:top w:val="single" w:sz="4" w:space="0" w:color="7F7F7F" w:themeColor="text1" w:themeTint="80"/>
              <w:bottom w:val="single" w:sz="4" w:space="0" w:color="auto"/>
              <w:right w:val="single" w:sz="4" w:space="0" w:color="auto"/>
            </w:tcBorders>
            <w:vAlign w:val="bottom"/>
          </w:tcPr>
          <w:p w14:paraId="262C5273" w14:textId="77777777" w:rsidR="001621DB" w:rsidRPr="00107B3D" w:rsidRDefault="001621DB" w:rsidP="005440E4">
            <w:pPr>
              <w:jc w:val="center"/>
              <w:rPr>
                <w:rFonts w:eastAsia="Times New Roman"/>
                <w:i w:val="0"/>
                <w:sz w:val="24"/>
              </w:rPr>
            </w:pPr>
          </w:p>
        </w:tc>
        <w:tc>
          <w:tcPr>
            <w:tcW w:w="605" w:type="pct"/>
            <w:vMerge/>
            <w:tcBorders>
              <w:left w:val="single" w:sz="4" w:space="0" w:color="auto"/>
              <w:bottom w:val="single" w:sz="4" w:space="0" w:color="auto"/>
            </w:tcBorders>
            <w:noWrap/>
            <w:vAlign w:val="bottom"/>
            <w:hideMark/>
          </w:tcPr>
          <w:p w14:paraId="0D63DBB9" w14:textId="77777777" w:rsidR="001621DB" w:rsidRPr="00107B3D" w:rsidRDefault="001621DB" w:rsidP="005440E4">
            <w:pPr>
              <w:jc w:val="center"/>
              <w:cnfStyle w:val="000000100000" w:firstRow="0" w:lastRow="0" w:firstColumn="0" w:lastColumn="0" w:oddVBand="0" w:evenVBand="0" w:oddHBand="1" w:evenHBand="0" w:firstRowFirstColumn="0" w:firstRowLastColumn="0" w:lastRowFirstColumn="0" w:lastRowLastColumn="0"/>
              <w:rPr>
                <w:rFonts w:eastAsia="Times New Roman"/>
              </w:rPr>
            </w:pPr>
          </w:p>
        </w:tc>
        <w:tc>
          <w:tcPr>
            <w:tcW w:w="909" w:type="pct"/>
            <w:vMerge/>
            <w:tcBorders>
              <w:bottom w:val="single" w:sz="4" w:space="0" w:color="auto"/>
            </w:tcBorders>
            <w:vAlign w:val="bottom"/>
          </w:tcPr>
          <w:p w14:paraId="4AF108CB" w14:textId="77777777" w:rsidR="001621DB" w:rsidRPr="00107B3D" w:rsidRDefault="001621DB" w:rsidP="005440E4">
            <w:pPr>
              <w:jc w:val="center"/>
              <w:cnfStyle w:val="000000100000" w:firstRow="0" w:lastRow="0" w:firstColumn="0" w:lastColumn="0" w:oddVBand="0" w:evenVBand="0" w:oddHBand="1" w:evenHBand="0" w:firstRowFirstColumn="0" w:firstRowLastColumn="0" w:lastRowFirstColumn="0" w:lastRowLastColumn="0"/>
              <w:rPr>
                <w:rFonts w:eastAsia="Times New Roman"/>
              </w:rPr>
            </w:pPr>
          </w:p>
        </w:tc>
        <w:tc>
          <w:tcPr>
            <w:tcW w:w="455" w:type="pct"/>
            <w:vMerge/>
            <w:tcBorders>
              <w:bottom w:val="single" w:sz="4" w:space="0" w:color="auto"/>
            </w:tcBorders>
            <w:vAlign w:val="bottom"/>
          </w:tcPr>
          <w:p w14:paraId="1BEB439E" w14:textId="77777777" w:rsidR="001621DB" w:rsidRPr="00107B3D" w:rsidRDefault="001621DB" w:rsidP="005440E4">
            <w:pPr>
              <w:jc w:val="center"/>
              <w:cnfStyle w:val="000000100000" w:firstRow="0" w:lastRow="0" w:firstColumn="0" w:lastColumn="0" w:oddVBand="0" w:evenVBand="0" w:oddHBand="1" w:evenHBand="0" w:firstRowFirstColumn="0" w:firstRowLastColumn="0" w:lastRowFirstColumn="0" w:lastRowLastColumn="0"/>
              <w:rPr>
                <w:rFonts w:eastAsia="Times New Roman"/>
              </w:rPr>
            </w:pPr>
          </w:p>
        </w:tc>
        <w:tc>
          <w:tcPr>
            <w:tcW w:w="606" w:type="pct"/>
            <w:tcBorders>
              <w:bottom w:val="single" w:sz="4" w:space="0" w:color="auto"/>
            </w:tcBorders>
            <w:noWrap/>
            <w:vAlign w:val="bottom"/>
            <w:hideMark/>
          </w:tcPr>
          <w:p w14:paraId="2B8DBF25" w14:textId="77777777" w:rsidR="001621DB" w:rsidRPr="00107B3D" w:rsidRDefault="001621DB" w:rsidP="005440E4">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eastAsia="Times New Roman"/>
              </w:rPr>
              <w:t>Serum +: CSF +</w:t>
            </w:r>
          </w:p>
        </w:tc>
        <w:tc>
          <w:tcPr>
            <w:tcW w:w="682" w:type="pct"/>
            <w:tcBorders>
              <w:bottom w:val="single" w:sz="4" w:space="0" w:color="auto"/>
            </w:tcBorders>
            <w:vAlign w:val="bottom"/>
          </w:tcPr>
          <w:p w14:paraId="77EAB180" w14:textId="77777777" w:rsidR="001621DB" w:rsidRPr="00107B3D" w:rsidRDefault="001621DB" w:rsidP="005440E4">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eastAsia="Times New Roman"/>
              </w:rPr>
              <w:t>Technique</w:t>
            </w:r>
            <w:r>
              <w:rPr>
                <w:rFonts w:eastAsia="Times New Roman"/>
              </w:rPr>
              <w:t xml:space="preserve"> / Test Site</w:t>
            </w:r>
          </w:p>
        </w:tc>
      </w:tr>
      <w:tr w:rsidR="00366CBE" w:rsidRPr="00107B3D" w14:paraId="06DAD519" w14:textId="77777777" w:rsidTr="001621DB">
        <w:trPr>
          <w:trHeight w:val="320"/>
          <w:jc w:val="center"/>
        </w:trPr>
        <w:tc>
          <w:tcPr>
            <w:cnfStyle w:val="001000000000" w:firstRow="0" w:lastRow="0" w:firstColumn="1" w:lastColumn="0" w:oddVBand="0" w:evenVBand="0" w:oddHBand="0" w:evenHBand="0" w:firstRowFirstColumn="0" w:firstRowLastColumn="0" w:lastRowFirstColumn="0" w:lastRowLastColumn="0"/>
            <w:tcW w:w="1743" w:type="pct"/>
            <w:vMerge/>
            <w:tcBorders>
              <w:top w:val="single" w:sz="4" w:space="0" w:color="7F7F7F" w:themeColor="text1" w:themeTint="80"/>
              <w:bottom w:val="single" w:sz="4" w:space="0" w:color="auto"/>
              <w:right w:val="single" w:sz="4" w:space="0" w:color="auto"/>
            </w:tcBorders>
            <w:vAlign w:val="bottom"/>
          </w:tcPr>
          <w:p w14:paraId="7E9E698E" w14:textId="77777777" w:rsidR="00366CBE" w:rsidRPr="00107B3D" w:rsidRDefault="00366CBE" w:rsidP="001621DB">
            <w:pPr>
              <w:jc w:val="center"/>
              <w:rPr>
                <w:rFonts w:eastAsia="Times New Roman"/>
                <w:i w:val="0"/>
                <w:sz w:val="24"/>
              </w:rPr>
            </w:pPr>
          </w:p>
        </w:tc>
        <w:tc>
          <w:tcPr>
            <w:tcW w:w="605" w:type="pct"/>
            <w:vMerge/>
            <w:tcBorders>
              <w:left w:val="single" w:sz="4" w:space="0" w:color="auto"/>
              <w:bottom w:val="single" w:sz="4" w:space="0" w:color="auto"/>
            </w:tcBorders>
            <w:noWrap/>
            <w:vAlign w:val="bottom"/>
          </w:tcPr>
          <w:p w14:paraId="1E44763B" w14:textId="77777777"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p>
        </w:tc>
        <w:tc>
          <w:tcPr>
            <w:tcW w:w="909" w:type="pct"/>
            <w:vMerge/>
            <w:tcBorders>
              <w:bottom w:val="single" w:sz="4" w:space="0" w:color="auto"/>
            </w:tcBorders>
            <w:vAlign w:val="bottom"/>
          </w:tcPr>
          <w:p w14:paraId="437882D6" w14:textId="77777777"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p>
        </w:tc>
        <w:tc>
          <w:tcPr>
            <w:tcW w:w="455" w:type="pct"/>
            <w:vMerge/>
            <w:tcBorders>
              <w:bottom w:val="single" w:sz="4" w:space="0" w:color="auto"/>
            </w:tcBorders>
            <w:vAlign w:val="bottom"/>
          </w:tcPr>
          <w:p w14:paraId="01401793" w14:textId="77777777"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p>
        </w:tc>
        <w:tc>
          <w:tcPr>
            <w:tcW w:w="606" w:type="pct"/>
            <w:tcBorders>
              <w:bottom w:val="single" w:sz="4" w:space="0" w:color="auto"/>
            </w:tcBorders>
            <w:noWrap/>
            <w:vAlign w:val="bottom"/>
          </w:tcPr>
          <w:p w14:paraId="12D50EFD" w14:textId="65FF30AF"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p>
        </w:tc>
        <w:tc>
          <w:tcPr>
            <w:tcW w:w="682" w:type="pct"/>
            <w:tcBorders>
              <w:bottom w:val="single" w:sz="4" w:space="0" w:color="auto"/>
            </w:tcBorders>
            <w:vAlign w:val="bottom"/>
          </w:tcPr>
          <w:p w14:paraId="12ACB650" w14:textId="4EB7387F"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p>
        </w:tc>
      </w:tr>
      <w:tr w:rsidR="00366CBE" w:rsidRPr="00107B3D" w14:paraId="5161FB2D" w14:textId="77777777" w:rsidTr="0068107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43" w:type="pct"/>
            <w:tcBorders>
              <w:top w:val="single" w:sz="4" w:space="0" w:color="auto"/>
            </w:tcBorders>
          </w:tcPr>
          <w:p w14:paraId="142DDA7E" w14:textId="05122A8C" w:rsidR="00366CBE" w:rsidRPr="00107B3D" w:rsidRDefault="00207E8D" w:rsidP="001621DB">
            <w:pPr>
              <w:jc w:val="left"/>
              <w:rPr>
                <w:rFonts w:ascii="Helvetica Neue" w:eastAsiaTheme="minorHAnsi" w:hAnsi="Helvetica Neue"/>
                <w:color w:val="000000"/>
                <w:sz w:val="15"/>
                <w:szCs w:val="15"/>
              </w:rPr>
            </w:pPr>
            <w:r w:rsidRPr="00107B3D">
              <w:rPr>
                <w:rFonts w:ascii="Helvetica Neue" w:eastAsiaTheme="minorHAnsi" w:hAnsi="Helvetica Neue"/>
                <w:color w:val="000000"/>
                <w:sz w:val="15"/>
                <w:szCs w:val="15"/>
              </w:rPr>
              <w:t>Wright et al., 2015</w:t>
            </w:r>
            <w:r w:rsidR="008C3BF5" w:rsidRPr="00107B3D">
              <w:rPr>
                <w:rFonts w:ascii="Helvetica Neue" w:eastAsiaTheme="minorHAnsi" w:hAnsi="Helvetica Neue"/>
                <w:color w:val="000000"/>
                <w:sz w:val="15"/>
                <w:szCs w:val="15"/>
              </w:rPr>
              <w:t xml:space="preserve"> </w:t>
            </w:r>
            <w:r w:rsidR="00D63407" w:rsidRPr="00107B3D">
              <w:rPr>
                <w:rFonts w:ascii="Helvetica Neue" w:hAnsi="Helvetica Neue"/>
                <w:color w:val="000000"/>
                <w:sz w:val="15"/>
                <w:szCs w:val="15"/>
              </w:rPr>
              <w:fldChar w:fldCharType="begin">
                <w:fldData xml:space="preserve">PEVuZE5vdGU+PENpdGU+PEF1dGhvcj5XcmlnaHQ8L0F1dGhvcj48WWVhcj4yMDE1PC9ZZWFyPjxJ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XcmlnaHQ8L0F1dGhvcj48WWVhcj4yMDE1PC9ZZWFyPjxJ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D63407" w:rsidRPr="00107B3D">
              <w:rPr>
                <w:rFonts w:ascii="Helvetica Neue" w:hAnsi="Helvetica Neue"/>
                <w:color w:val="000000"/>
                <w:sz w:val="15"/>
                <w:szCs w:val="15"/>
              </w:rPr>
            </w:r>
            <w:r w:rsidR="00D63407"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27</w:t>
            </w:r>
            <w:r w:rsidR="00D63407" w:rsidRPr="00107B3D">
              <w:rPr>
                <w:rFonts w:ascii="Helvetica Neue" w:hAnsi="Helvetica Neue"/>
                <w:color w:val="000000"/>
                <w:sz w:val="15"/>
                <w:szCs w:val="15"/>
              </w:rPr>
              <w:fldChar w:fldCharType="end"/>
            </w:r>
          </w:p>
        </w:tc>
        <w:tc>
          <w:tcPr>
            <w:tcW w:w="605" w:type="pct"/>
            <w:tcBorders>
              <w:top w:val="single" w:sz="4" w:space="0" w:color="auto"/>
            </w:tcBorders>
            <w:noWrap/>
            <w:hideMark/>
          </w:tcPr>
          <w:p w14:paraId="3E23CAA9" w14:textId="2C3DAEF4"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2</w:t>
            </w:r>
          </w:p>
        </w:tc>
        <w:tc>
          <w:tcPr>
            <w:tcW w:w="909" w:type="pct"/>
            <w:tcBorders>
              <w:top w:val="single" w:sz="4" w:space="0" w:color="auto"/>
            </w:tcBorders>
          </w:tcPr>
          <w:p w14:paraId="7E227E09" w14:textId="6984626C"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2 [2]</w:t>
            </w:r>
          </w:p>
        </w:tc>
        <w:tc>
          <w:tcPr>
            <w:tcW w:w="455" w:type="pct"/>
            <w:tcBorders>
              <w:top w:val="single" w:sz="4" w:space="0" w:color="auto"/>
            </w:tcBorders>
          </w:tcPr>
          <w:p w14:paraId="0C4A101D" w14:textId="7B4D72C1"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unknown</w:t>
            </w:r>
          </w:p>
        </w:tc>
        <w:tc>
          <w:tcPr>
            <w:tcW w:w="606" w:type="pct"/>
            <w:tcBorders>
              <w:top w:val="single" w:sz="4" w:space="0" w:color="auto"/>
            </w:tcBorders>
            <w:noWrap/>
            <w:hideMark/>
          </w:tcPr>
          <w:p w14:paraId="1058F14B" w14:textId="3DE9AC73"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2:2</w:t>
            </w:r>
          </w:p>
        </w:tc>
        <w:tc>
          <w:tcPr>
            <w:tcW w:w="682" w:type="pct"/>
            <w:tcBorders>
              <w:top w:val="single" w:sz="4" w:space="0" w:color="auto"/>
            </w:tcBorders>
          </w:tcPr>
          <w:p w14:paraId="3F2D8C09" w14:textId="28FB83EA" w:rsidR="00366CBE" w:rsidRPr="00107B3D" w:rsidRDefault="0001797F"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366CBE" w:rsidRPr="00107B3D" w14:paraId="555B6128"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36EDD93F" w14:textId="1489CE96" w:rsidR="00366CBE" w:rsidRPr="00107B3D" w:rsidRDefault="00207E8D" w:rsidP="001621DB">
            <w:pPr>
              <w:jc w:val="left"/>
              <w:rPr>
                <w:rFonts w:ascii="Helvetica Neue" w:eastAsiaTheme="minorHAnsi" w:hAnsi="Helvetica Neue"/>
                <w:color w:val="000000"/>
                <w:sz w:val="15"/>
                <w:szCs w:val="15"/>
              </w:rPr>
            </w:pPr>
            <w:proofErr w:type="spellStart"/>
            <w:r w:rsidRPr="00107B3D">
              <w:rPr>
                <w:rFonts w:ascii="Helvetica Neue" w:eastAsiaTheme="minorHAnsi" w:hAnsi="Helvetica Neue"/>
                <w:color w:val="000000"/>
                <w:sz w:val="15"/>
                <w:szCs w:val="15"/>
              </w:rPr>
              <w:t>Sankhyan</w:t>
            </w:r>
            <w:proofErr w:type="spellEnd"/>
            <w:r w:rsidRPr="00107B3D">
              <w:rPr>
                <w:rFonts w:ascii="Helvetica Neue" w:eastAsiaTheme="minorHAnsi" w:hAnsi="Helvetica Neue"/>
                <w:color w:val="000000"/>
                <w:sz w:val="15"/>
                <w:szCs w:val="15"/>
              </w:rPr>
              <w:t xml:space="preserve"> et al., 2015</w:t>
            </w:r>
            <w:r w:rsidR="008C3BF5" w:rsidRPr="00107B3D">
              <w:rPr>
                <w:rFonts w:ascii="Helvetica Neue" w:eastAsiaTheme="minorHAnsi" w:hAnsi="Helvetica Neue"/>
                <w:color w:val="000000"/>
                <w:sz w:val="15"/>
                <w:szCs w:val="15"/>
              </w:rPr>
              <w:t xml:space="preserve"> </w:t>
            </w:r>
            <w:r w:rsidR="00D63407" w:rsidRPr="00107B3D">
              <w:rPr>
                <w:rFonts w:ascii="Helvetica Neue" w:hAnsi="Helvetica Neue"/>
                <w:color w:val="000000"/>
                <w:sz w:val="15"/>
                <w:szCs w:val="15"/>
              </w:rPr>
              <w:fldChar w:fldCharType="begin">
                <w:fldData xml:space="preserve">PEVuZE5vdGU+PENpdGU+PEF1dGhvcj5TYW5raHlhbjwvQXV0aG9yPjxZZWFyPjIwMTU8L1llYXI+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TYW5raHlhbjwvQXV0aG9yPjxZZWFyPjIwMTU8L1llYXI+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D63407" w:rsidRPr="00107B3D">
              <w:rPr>
                <w:rFonts w:ascii="Helvetica Neue" w:hAnsi="Helvetica Neue"/>
                <w:color w:val="000000"/>
                <w:sz w:val="15"/>
                <w:szCs w:val="15"/>
              </w:rPr>
            </w:r>
            <w:r w:rsidR="00D63407"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28</w:t>
            </w:r>
            <w:r w:rsidR="00D63407" w:rsidRPr="00107B3D">
              <w:rPr>
                <w:rFonts w:ascii="Helvetica Neue" w:hAnsi="Helvetica Neue"/>
                <w:color w:val="000000"/>
                <w:sz w:val="15"/>
                <w:szCs w:val="15"/>
              </w:rPr>
              <w:fldChar w:fldCharType="end"/>
            </w:r>
          </w:p>
        </w:tc>
        <w:tc>
          <w:tcPr>
            <w:tcW w:w="605" w:type="pct"/>
            <w:noWrap/>
          </w:tcPr>
          <w:p w14:paraId="5DB40EF1" w14:textId="65F62134"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2</w:t>
            </w:r>
          </w:p>
        </w:tc>
        <w:tc>
          <w:tcPr>
            <w:tcW w:w="909" w:type="pct"/>
          </w:tcPr>
          <w:p w14:paraId="5FAE1136" w14:textId="6A1E0C35"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6 [4 - 8]</w:t>
            </w:r>
          </w:p>
        </w:tc>
        <w:tc>
          <w:tcPr>
            <w:tcW w:w="455" w:type="pct"/>
          </w:tcPr>
          <w:p w14:paraId="33D72068" w14:textId="003E66D6"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06" w:type="pct"/>
            <w:noWrap/>
          </w:tcPr>
          <w:p w14:paraId="5F02FCD0" w14:textId="7DB48810"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2:2</w:t>
            </w:r>
          </w:p>
        </w:tc>
        <w:tc>
          <w:tcPr>
            <w:tcW w:w="682" w:type="pct"/>
          </w:tcPr>
          <w:p w14:paraId="10A998E6" w14:textId="21C60CF6" w:rsidR="00366CBE" w:rsidRPr="00107B3D" w:rsidRDefault="0001797F"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366CBE" w:rsidRPr="00107B3D" w14:paraId="0576E1FD" w14:textId="77777777" w:rsidTr="00681078">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1743" w:type="pct"/>
          </w:tcPr>
          <w:p w14:paraId="2DAB1ED0" w14:textId="7C1EB3C0" w:rsidR="00366CBE" w:rsidRPr="00107B3D" w:rsidRDefault="00207E8D" w:rsidP="001621DB">
            <w:pPr>
              <w:jc w:val="left"/>
              <w:rPr>
                <w:rFonts w:ascii="Helvetica Neue" w:eastAsiaTheme="minorHAnsi" w:hAnsi="Helvetica Neue"/>
                <w:color w:val="000000"/>
                <w:sz w:val="15"/>
                <w:szCs w:val="15"/>
              </w:rPr>
            </w:pPr>
            <w:r w:rsidRPr="00107B3D">
              <w:rPr>
                <w:rFonts w:ascii="Helvetica Neue" w:eastAsiaTheme="minorHAnsi" w:hAnsi="Helvetica Neue"/>
                <w:color w:val="000000"/>
                <w:sz w:val="15"/>
                <w:szCs w:val="15"/>
              </w:rPr>
              <w:t>Aung et al., 2015</w:t>
            </w:r>
            <w:r w:rsidR="008C3BF5" w:rsidRPr="00107B3D">
              <w:rPr>
                <w:rFonts w:ascii="Helvetica Neue" w:eastAsiaTheme="minorHAnsi" w:hAnsi="Helvetica Neue"/>
                <w:color w:val="000000"/>
                <w:sz w:val="15"/>
                <w:szCs w:val="15"/>
              </w:rPr>
              <w:t xml:space="preserve"> </w:t>
            </w:r>
            <w:r w:rsidR="00D63407" w:rsidRPr="00107B3D">
              <w:rPr>
                <w:rFonts w:ascii="Helvetica Neue" w:hAnsi="Helvetica Neue"/>
                <w:color w:val="000000"/>
                <w:sz w:val="15"/>
                <w:szCs w:val="15"/>
              </w:rPr>
              <w:fldChar w:fldCharType="begin">
                <w:fldData xml:space="preserve">PEVuZE5vdGU+PENpdGU+PEF1dGhvcj5BdW5nPC9BdXRob3I+PFllYXI+MjAxNTwvWWVhcj48SURU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BdW5nPC9BdXRob3I+PFllYXI+MjAxNTwvWWVhcj48SURU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D63407" w:rsidRPr="00107B3D">
              <w:rPr>
                <w:rFonts w:ascii="Helvetica Neue" w:hAnsi="Helvetica Neue"/>
                <w:color w:val="000000"/>
                <w:sz w:val="15"/>
                <w:szCs w:val="15"/>
              </w:rPr>
            </w:r>
            <w:r w:rsidR="00D63407"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29</w:t>
            </w:r>
            <w:r w:rsidR="00D63407" w:rsidRPr="00107B3D">
              <w:rPr>
                <w:rFonts w:ascii="Helvetica Neue" w:hAnsi="Helvetica Neue"/>
                <w:color w:val="000000"/>
                <w:sz w:val="15"/>
                <w:szCs w:val="15"/>
              </w:rPr>
              <w:fldChar w:fldCharType="end"/>
            </w:r>
          </w:p>
        </w:tc>
        <w:tc>
          <w:tcPr>
            <w:tcW w:w="605" w:type="pct"/>
            <w:noWrap/>
          </w:tcPr>
          <w:p w14:paraId="18C9DEE4" w14:textId="10053BF4"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2</w:t>
            </w:r>
          </w:p>
        </w:tc>
        <w:tc>
          <w:tcPr>
            <w:tcW w:w="909" w:type="pct"/>
          </w:tcPr>
          <w:p w14:paraId="137895B1" w14:textId="3FD66D4C"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23 [23 - 23]</w:t>
            </w:r>
          </w:p>
        </w:tc>
        <w:tc>
          <w:tcPr>
            <w:tcW w:w="455" w:type="pct"/>
          </w:tcPr>
          <w:p w14:paraId="14135802" w14:textId="4D02891F"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06" w:type="pct"/>
            <w:noWrap/>
          </w:tcPr>
          <w:p w14:paraId="4523FAC0" w14:textId="16B8E780"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2:2</w:t>
            </w:r>
          </w:p>
        </w:tc>
        <w:tc>
          <w:tcPr>
            <w:tcW w:w="682" w:type="pct"/>
          </w:tcPr>
          <w:p w14:paraId="1057702B" w14:textId="0AFB8055" w:rsidR="00366CBE" w:rsidRPr="00107B3D" w:rsidRDefault="0001797F"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366CBE" w:rsidRPr="00107B3D" w14:paraId="747A8E3A" w14:textId="77777777" w:rsidTr="00681078">
        <w:trPr>
          <w:trHeight w:val="360"/>
          <w:jc w:val="center"/>
        </w:trPr>
        <w:tc>
          <w:tcPr>
            <w:cnfStyle w:val="001000000000" w:firstRow="0" w:lastRow="0" w:firstColumn="1" w:lastColumn="0" w:oddVBand="0" w:evenVBand="0" w:oddHBand="0" w:evenHBand="0" w:firstRowFirstColumn="0" w:firstRowLastColumn="0" w:lastRowFirstColumn="0" w:lastRowLastColumn="0"/>
            <w:tcW w:w="1743" w:type="pct"/>
          </w:tcPr>
          <w:p w14:paraId="77B19448" w14:textId="5E687F74" w:rsidR="00366CBE" w:rsidRDefault="00207E8D" w:rsidP="001621DB">
            <w:pPr>
              <w:jc w:val="left"/>
              <w:rPr>
                <w:rFonts w:ascii="Helvetica Neue" w:hAnsi="Helvetica Neue"/>
                <w:i w:val="0"/>
                <w:iCs w:val="0"/>
                <w:color w:val="000000"/>
                <w:sz w:val="15"/>
                <w:szCs w:val="15"/>
              </w:rPr>
            </w:pPr>
            <w:proofErr w:type="spellStart"/>
            <w:r w:rsidRPr="00107B3D">
              <w:rPr>
                <w:rFonts w:ascii="Helvetica Neue" w:eastAsiaTheme="minorHAnsi" w:hAnsi="Helvetica Neue"/>
                <w:color w:val="000000"/>
                <w:sz w:val="15"/>
                <w:szCs w:val="15"/>
              </w:rPr>
              <w:t>Alexopoulos</w:t>
            </w:r>
            <w:proofErr w:type="spellEnd"/>
            <w:r w:rsidRPr="00107B3D">
              <w:rPr>
                <w:rFonts w:ascii="Helvetica Neue" w:eastAsiaTheme="minorHAnsi" w:hAnsi="Helvetica Neue"/>
                <w:color w:val="000000"/>
                <w:sz w:val="15"/>
                <w:szCs w:val="15"/>
              </w:rPr>
              <w:t xml:space="preserve"> et al., 2018</w:t>
            </w:r>
            <w:r w:rsidR="008C3BF5" w:rsidRPr="00107B3D">
              <w:rPr>
                <w:rFonts w:ascii="Helvetica Neue" w:eastAsiaTheme="minorHAnsi" w:hAnsi="Helvetica Neue"/>
                <w:color w:val="000000"/>
                <w:sz w:val="15"/>
                <w:szCs w:val="15"/>
              </w:rPr>
              <w:t xml:space="preserve"> </w:t>
            </w:r>
            <w:r w:rsidR="00D63407" w:rsidRPr="00107B3D">
              <w:rPr>
                <w:rFonts w:ascii="Helvetica Neue" w:hAnsi="Helvetica Neue"/>
                <w:color w:val="000000"/>
                <w:sz w:val="15"/>
                <w:szCs w:val="15"/>
              </w:rPr>
              <w:fldChar w:fldCharType="begin">
                <w:fldData xml:space="preserve">PEVuZE5vdGU+PENpdGU+PEF1dGhvcj5BbGV4b3BvdWxvczwvQXV0aG9yPjxZZWFyPjIwMTg8L1ll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BbGV4b3BvdWxvczwvQXV0aG9yPjxZZWFyPjIwMTg8L1ll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D63407" w:rsidRPr="00107B3D">
              <w:rPr>
                <w:rFonts w:ascii="Helvetica Neue" w:hAnsi="Helvetica Neue"/>
                <w:color w:val="000000"/>
                <w:sz w:val="15"/>
                <w:szCs w:val="15"/>
              </w:rPr>
            </w:r>
            <w:r w:rsidR="00D63407"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30</w:t>
            </w:r>
            <w:r w:rsidR="00D63407" w:rsidRPr="00107B3D">
              <w:rPr>
                <w:rFonts w:ascii="Helvetica Neue" w:hAnsi="Helvetica Neue"/>
                <w:color w:val="000000"/>
                <w:sz w:val="15"/>
                <w:szCs w:val="15"/>
              </w:rPr>
              <w:fldChar w:fldCharType="end"/>
            </w:r>
          </w:p>
          <w:p w14:paraId="3CC85B83" w14:textId="6B06BEC4" w:rsidR="00206BEC" w:rsidRPr="00107B3D" w:rsidRDefault="00206BEC" w:rsidP="001621DB">
            <w:pPr>
              <w:jc w:val="left"/>
              <w:rPr>
                <w:rFonts w:ascii="Helvetica Neue" w:eastAsiaTheme="minorHAnsi" w:hAnsi="Helvetica Neue"/>
                <w:color w:val="000000"/>
                <w:sz w:val="15"/>
                <w:szCs w:val="15"/>
              </w:rPr>
            </w:pPr>
            <w:r w:rsidRPr="00730557">
              <w:rPr>
                <w:rFonts w:ascii="Helvetica Neue" w:hAnsi="Helvetica Neue"/>
                <w:color w:val="000000"/>
                <w:sz w:val="15"/>
                <w:szCs w:val="15"/>
              </w:rPr>
              <w:t>Athens University Hospital (</w:t>
            </w:r>
            <w:r w:rsidR="00730557">
              <w:rPr>
                <w:rFonts w:ascii="Helvetica Neue" w:hAnsi="Helvetica Neue"/>
                <w:color w:val="000000"/>
                <w:sz w:val="15"/>
                <w:szCs w:val="15"/>
              </w:rPr>
              <w:t>202</w:t>
            </w:r>
            <w:r w:rsidRPr="00730557">
              <w:rPr>
                <w:rFonts w:ascii="Helvetica Neue" w:hAnsi="Helvetica Neue"/>
                <w:color w:val="000000"/>
                <w:sz w:val="15"/>
                <w:szCs w:val="15"/>
              </w:rPr>
              <w:t>)</w:t>
            </w:r>
          </w:p>
        </w:tc>
        <w:tc>
          <w:tcPr>
            <w:tcW w:w="605" w:type="pct"/>
            <w:noWrap/>
          </w:tcPr>
          <w:p w14:paraId="6D6B77B2" w14:textId="5BE55F6D" w:rsidR="00366CBE" w:rsidRPr="00107B3D" w:rsidRDefault="00EB4B49"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5</w:t>
            </w:r>
            <w:r w:rsidR="00366CBE" w:rsidRPr="00107B3D">
              <w:rPr>
                <w:rFonts w:ascii="Helvetica Neue" w:hAnsi="Helvetica Neue"/>
                <w:color w:val="000000"/>
                <w:sz w:val="15"/>
                <w:szCs w:val="15"/>
              </w:rPr>
              <w:t>:5</w:t>
            </w:r>
          </w:p>
        </w:tc>
        <w:tc>
          <w:tcPr>
            <w:tcW w:w="909" w:type="pct"/>
          </w:tcPr>
          <w:p w14:paraId="4EDBCFF7" w14:textId="09536E86"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 xml:space="preserve">29 [9 </w:t>
            </w:r>
            <w:proofErr w:type="spellStart"/>
            <w:r w:rsidRPr="00107B3D">
              <w:rPr>
                <w:rFonts w:ascii="Helvetica Neue" w:hAnsi="Helvetica Neue"/>
                <w:color w:val="000000"/>
                <w:sz w:val="15"/>
                <w:szCs w:val="15"/>
              </w:rPr>
              <w:t>mo</w:t>
            </w:r>
            <w:proofErr w:type="spellEnd"/>
            <w:r w:rsidRPr="00107B3D">
              <w:rPr>
                <w:rFonts w:ascii="Helvetica Neue" w:hAnsi="Helvetica Neue"/>
                <w:color w:val="000000"/>
                <w:sz w:val="15"/>
                <w:szCs w:val="15"/>
              </w:rPr>
              <w:t>, 58]</w:t>
            </w:r>
          </w:p>
        </w:tc>
        <w:tc>
          <w:tcPr>
            <w:tcW w:w="455" w:type="pct"/>
          </w:tcPr>
          <w:p w14:paraId="61C60A93" w14:textId="51544B57"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0:2</w:t>
            </w:r>
          </w:p>
        </w:tc>
        <w:tc>
          <w:tcPr>
            <w:tcW w:w="606" w:type="pct"/>
            <w:noWrap/>
          </w:tcPr>
          <w:p w14:paraId="05908D10" w14:textId="76FD5D77" w:rsidR="00366CBE" w:rsidRPr="00107B3D" w:rsidRDefault="00627204"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3</w:t>
            </w:r>
            <w:r w:rsidR="00366CBE" w:rsidRPr="00107B3D">
              <w:rPr>
                <w:rFonts w:ascii="Helvetica Neue" w:hAnsi="Helvetica Neue"/>
                <w:color w:val="000000"/>
                <w:sz w:val="15"/>
                <w:szCs w:val="15"/>
              </w:rPr>
              <w:t>:</w:t>
            </w:r>
            <w:r>
              <w:rPr>
                <w:rFonts w:ascii="Helvetica Neue" w:hAnsi="Helvetica Neue"/>
                <w:color w:val="000000"/>
                <w:sz w:val="15"/>
                <w:szCs w:val="15"/>
              </w:rPr>
              <w:t>3 (1)</w:t>
            </w:r>
          </w:p>
        </w:tc>
        <w:tc>
          <w:tcPr>
            <w:tcW w:w="682" w:type="pct"/>
          </w:tcPr>
          <w:p w14:paraId="15804242" w14:textId="16ECCC8F" w:rsidR="00366CBE" w:rsidRPr="00107B3D" w:rsidRDefault="0001797F"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1 / L</w:t>
            </w:r>
          </w:p>
        </w:tc>
      </w:tr>
      <w:tr w:rsidR="00366CBE" w:rsidRPr="00107B3D" w14:paraId="35A51F23" w14:textId="77777777" w:rsidTr="00681078">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1743" w:type="pct"/>
          </w:tcPr>
          <w:p w14:paraId="1CAF4660" w14:textId="0201F09F" w:rsidR="00366CBE" w:rsidRPr="00107B3D" w:rsidRDefault="00207E8D" w:rsidP="001621DB">
            <w:pPr>
              <w:jc w:val="left"/>
              <w:rPr>
                <w:rFonts w:ascii="Helvetica Neue" w:eastAsiaTheme="minorHAnsi" w:hAnsi="Helvetica Neue"/>
                <w:color w:val="000000"/>
                <w:sz w:val="15"/>
                <w:szCs w:val="15"/>
              </w:rPr>
            </w:pPr>
            <w:r w:rsidRPr="00107B3D">
              <w:rPr>
                <w:rFonts w:ascii="Helvetica Neue" w:eastAsiaTheme="minorHAnsi" w:hAnsi="Helvetica Neue"/>
                <w:color w:val="000000"/>
                <w:sz w:val="15"/>
                <w:szCs w:val="15"/>
              </w:rPr>
              <w:t>Qin et al., 2017</w:t>
            </w:r>
            <w:r w:rsidR="008C3BF5" w:rsidRPr="00107B3D">
              <w:rPr>
                <w:rFonts w:ascii="Helvetica Neue" w:eastAsiaTheme="minorHAnsi" w:hAnsi="Helvetica Neue"/>
                <w:color w:val="000000"/>
                <w:sz w:val="15"/>
                <w:szCs w:val="15"/>
              </w:rPr>
              <w:t xml:space="preserve"> </w:t>
            </w:r>
            <w:r w:rsidR="00D63407" w:rsidRPr="00107B3D">
              <w:rPr>
                <w:rFonts w:ascii="Helvetica Neue" w:hAnsi="Helvetica Neue"/>
                <w:color w:val="000000"/>
                <w:sz w:val="15"/>
                <w:szCs w:val="15"/>
              </w:rPr>
              <w:fldChar w:fldCharType="begin">
                <w:fldData xml:space="preserve">PEVuZE5vdGU+PENpdGU+PEF1dGhvcj5RaW48L0F1dGhvcj48WWVhcj4yMDE3PC9ZZWFyPjxJRFRl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=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RaW48L0F1dGhvcj48WWVhcj4yMDE3PC9ZZWFyPjxJRFRl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=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D63407" w:rsidRPr="00107B3D">
              <w:rPr>
                <w:rFonts w:ascii="Helvetica Neue" w:hAnsi="Helvetica Neue"/>
                <w:color w:val="000000"/>
                <w:sz w:val="15"/>
                <w:szCs w:val="15"/>
              </w:rPr>
            </w:r>
            <w:r w:rsidR="00D63407"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31</w:t>
            </w:r>
            <w:r w:rsidR="00D63407" w:rsidRPr="00107B3D">
              <w:rPr>
                <w:rFonts w:ascii="Helvetica Neue" w:hAnsi="Helvetica Neue"/>
                <w:color w:val="000000"/>
                <w:sz w:val="15"/>
                <w:szCs w:val="15"/>
              </w:rPr>
              <w:fldChar w:fldCharType="end"/>
            </w:r>
          </w:p>
        </w:tc>
        <w:tc>
          <w:tcPr>
            <w:tcW w:w="605" w:type="pct"/>
            <w:noWrap/>
          </w:tcPr>
          <w:p w14:paraId="0B2B9BBB" w14:textId="1C710625"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2:4</w:t>
            </w:r>
          </w:p>
        </w:tc>
        <w:tc>
          <w:tcPr>
            <w:tcW w:w="909" w:type="pct"/>
          </w:tcPr>
          <w:p w14:paraId="23021A05" w14:textId="678375C8"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36 [33 - 39]</w:t>
            </w:r>
          </w:p>
        </w:tc>
        <w:tc>
          <w:tcPr>
            <w:tcW w:w="455" w:type="pct"/>
          </w:tcPr>
          <w:p w14:paraId="22ACF76D" w14:textId="753DEC1D"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2:0</w:t>
            </w:r>
          </w:p>
        </w:tc>
        <w:tc>
          <w:tcPr>
            <w:tcW w:w="606" w:type="pct"/>
            <w:noWrap/>
          </w:tcPr>
          <w:p w14:paraId="609CE09F" w14:textId="5B3B3599"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2:2</w:t>
            </w:r>
          </w:p>
        </w:tc>
        <w:tc>
          <w:tcPr>
            <w:tcW w:w="682" w:type="pct"/>
          </w:tcPr>
          <w:p w14:paraId="7D620D4C" w14:textId="625F452C" w:rsidR="00366CBE" w:rsidRPr="00107B3D" w:rsidRDefault="0001797F"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ascii="Helvetica Neue" w:hAnsi="Helvetica Neue"/>
                <w:color w:val="000000"/>
                <w:sz w:val="15"/>
                <w:szCs w:val="15"/>
              </w:rPr>
              <w:t>U / U</w:t>
            </w:r>
            <w:r w:rsidR="00F53AA8">
              <w:rPr>
                <w:rFonts w:ascii="Helvetica Neue" w:hAnsi="Helvetica Neue"/>
                <w:color w:val="000000"/>
                <w:sz w:val="15"/>
                <w:szCs w:val="15"/>
              </w:rPr>
              <w:t xml:space="preserve"> </w:t>
            </w:r>
            <w:r w:rsidR="00D36668">
              <w:sym w:font="Wingdings" w:char="F0A9"/>
            </w:r>
          </w:p>
        </w:tc>
      </w:tr>
      <w:tr w:rsidR="00366CBE" w:rsidRPr="00107B3D" w14:paraId="796F2B8A"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1AA84561" w14:textId="4111D53B" w:rsidR="00366CBE" w:rsidRPr="00107B3D" w:rsidRDefault="00207E8D" w:rsidP="001621DB">
            <w:pPr>
              <w:jc w:val="left"/>
              <w:rPr>
                <w:rFonts w:ascii="Helvetica Neue" w:eastAsiaTheme="minorHAnsi" w:hAnsi="Helvetica Neue"/>
                <w:color w:val="000000"/>
                <w:sz w:val="15"/>
                <w:szCs w:val="15"/>
              </w:rPr>
            </w:pPr>
            <w:proofErr w:type="spellStart"/>
            <w:r w:rsidRPr="00107B3D">
              <w:rPr>
                <w:rFonts w:ascii="Helvetica Neue" w:eastAsiaTheme="minorHAnsi" w:hAnsi="Helvetica Neue"/>
                <w:color w:val="000000"/>
                <w:sz w:val="15"/>
                <w:szCs w:val="15"/>
              </w:rPr>
              <w:t>Qiu</w:t>
            </w:r>
            <w:proofErr w:type="spellEnd"/>
            <w:r w:rsidRPr="00107B3D">
              <w:rPr>
                <w:rFonts w:ascii="Helvetica Neue" w:eastAsiaTheme="minorHAnsi" w:hAnsi="Helvetica Neue"/>
                <w:color w:val="000000"/>
                <w:sz w:val="15"/>
                <w:szCs w:val="15"/>
              </w:rPr>
              <w:t xml:space="preserve"> et al., 2018</w:t>
            </w:r>
            <w:r w:rsidR="008C3BF5" w:rsidRPr="00107B3D">
              <w:rPr>
                <w:rFonts w:ascii="Helvetica Neue" w:eastAsiaTheme="minorHAnsi" w:hAnsi="Helvetica Neue"/>
                <w:color w:val="000000"/>
                <w:sz w:val="15"/>
                <w:szCs w:val="15"/>
              </w:rPr>
              <w:t xml:space="preserve"> </w:t>
            </w:r>
            <w:r w:rsidR="00D63407" w:rsidRPr="00107B3D">
              <w:rPr>
                <w:rFonts w:ascii="Helvetica Neue" w:hAnsi="Helvetica Neue"/>
                <w:color w:val="000000"/>
                <w:sz w:val="15"/>
                <w:szCs w:val="15"/>
              </w:rPr>
              <w:fldChar w:fldCharType="begin">
                <w:fldData xml:space="preserve">PEVuZE5vdGU+PENpdGU+PEF1dGhvcj5RaXU8L0F1dGhvcj48WWVhcj4yMDE4PC9ZZWFyPjxJRFRl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RaXU8L0F1dGhvcj48WWVhcj4yMDE4PC9ZZWFyPjxJRFRl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D63407" w:rsidRPr="00107B3D">
              <w:rPr>
                <w:rFonts w:ascii="Helvetica Neue" w:hAnsi="Helvetica Neue"/>
                <w:color w:val="000000"/>
                <w:sz w:val="15"/>
                <w:szCs w:val="15"/>
              </w:rPr>
            </w:r>
            <w:r w:rsidR="00D63407"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32</w:t>
            </w:r>
            <w:r w:rsidR="00D63407" w:rsidRPr="00107B3D">
              <w:rPr>
                <w:rFonts w:ascii="Helvetica Neue" w:hAnsi="Helvetica Neue"/>
                <w:color w:val="000000"/>
                <w:sz w:val="15"/>
                <w:szCs w:val="15"/>
              </w:rPr>
              <w:fldChar w:fldCharType="end"/>
            </w:r>
          </w:p>
        </w:tc>
        <w:tc>
          <w:tcPr>
            <w:tcW w:w="605" w:type="pct"/>
            <w:noWrap/>
          </w:tcPr>
          <w:p w14:paraId="447A4E8A" w14:textId="2A260DE9"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2:4</w:t>
            </w:r>
          </w:p>
        </w:tc>
        <w:tc>
          <w:tcPr>
            <w:tcW w:w="909" w:type="pct"/>
          </w:tcPr>
          <w:p w14:paraId="2323D5BB" w14:textId="71591A44"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49 [31 - 67]</w:t>
            </w:r>
          </w:p>
        </w:tc>
        <w:tc>
          <w:tcPr>
            <w:tcW w:w="455" w:type="pct"/>
          </w:tcPr>
          <w:p w14:paraId="30CB395B" w14:textId="0D097C51"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0:2</w:t>
            </w:r>
          </w:p>
        </w:tc>
        <w:tc>
          <w:tcPr>
            <w:tcW w:w="606" w:type="pct"/>
            <w:noWrap/>
          </w:tcPr>
          <w:p w14:paraId="7F642A67" w14:textId="63034B93"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2:2</w:t>
            </w:r>
          </w:p>
        </w:tc>
        <w:tc>
          <w:tcPr>
            <w:tcW w:w="682" w:type="pct"/>
          </w:tcPr>
          <w:p w14:paraId="40BBA329" w14:textId="54534140" w:rsidR="00366CBE" w:rsidRPr="00107B3D" w:rsidRDefault="0001797F"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366CBE" w:rsidRPr="00107B3D" w14:paraId="40FC4C65" w14:textId="77777777" w:rsidTr="0068107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38E6508F" w14:textId="5E31B0A2" w:rsidR="00366CBE" w:rsidRPr="00107B3D" w:rsidRDefault="00207E8D" w:rsidP="001621DB">
            <w:pPr>
              <w:jc w:val="left"/>
              <w:rPr>
                <w:rFonts w:ascii="Helvetica Neue" w:eastAsiaTheme="minorHAnsi" w:hAnsi="Helvetica Neue"/>
                <w:color w:val="000000"/>
                <w:sz w:val="15"/>
                <w:szCs w:val="15"/>
              </w:rPr>
            </w:pPr>
            <w:proofErr w:type="spellStart"/>
            <w:r w:rsidRPr="00107B3D">
              <w:rPr>
                <w:rFonts w:ascii="Helvetica Neue" w:eastAsiaTheme="minorHAnsi" w:hAnsi="Helvetica Neue"/>
                <w:color w:val="000000"/>
                <w:sz w:val="15"/>
                <w:szCs w:val="15"/>
              </w:rPr>
              <w:t>Kitada</w:t>
            </w:r>
            <w:proofErr w:type="spellEnd"/>
            <w:r w:rsidRPr="00107B3D">
              <w:rPr>
                <w:rFonts w:ascii="Helvetica Neue" w:eastAsiaTheme="minorHAnsi" w:hAnsi="Helvetica Neue"/>
                <w:color w:val="000000"/>
                <w:sz w:val="15"/>
                <w:szCs w:val="15"/>
              </w:rPr>
              <w:t xml:space="preserve"> et al., 2011</w:t>
            </w:r>
            <w:r w:rsidR="00F87C46" w:rsidRPr="00107B3D">
              <w:rPr>
                <w:rFonts w:ascii="Helvetica Neue" w:eastAsiaTheme="minorHAnsi" w:hAnsi="Helvetica Neue"/>
                <w:color w:val="000000"/>
                <w:sz w:val="15"/>
                <w:szCs w:val="15"/>
              </w:rPr>
              <w:t xml:space="preserve"> </w:t>
            </w:r>
            <w:r w:rsidR="00D63407" w:rsidRPr="00107B3D">
              <w:rPr>
                <w:rFonts w:ascii="Helvetica Neue" w:hAnsi="Helvetica Neue"/>
                <w:color w:val="000000"/>
                <w:sz w:val="15"/>
                <w:szCs w:val="15"/>
              </w:rPr>
              <w:fldChar w:fldCharType="begin">
                <w:fldData xml:space="preserve">PEVuZE5vdGU+PENpdGU+PEF1dGhvcj5LaXRhZGE8L0F1dGhvcj48WWVhcj4yMDExPC9ZZWFyPjxJ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LaXRhZGE8L0F1dGhvcj48WWVhcj4yMDExPC9ZZWFyPjxJ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D63407" w:rsidRPr="00107B3D">
              <w:rPr>
                <w:rFonts w:ascii="Helvetica Neue" w:hAnsi="Helvetica Neue"/>
                <w:color w:val="000000"/>
                <w:sz w:val="15"/>
                <w:szCs w:val="15"/>
              </w:rPr>
            </w:r>
            <w:r w:rsidR="00D63407"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33</w:t>
            </w:r>
            <w:r w:rsidR="00D63407" w:rsidRPr="00107B3D">
              <w:rPr>
                <w:rFonts w:ascii="Helvetica Neue" w:hAnsi="Helvetica Neue"/>
                <w:color w:val="000000"/>
                <w:sz w:val="15"/>
                <w:szCs w:val="15"/>
              </w:rPr>
              <w:fldChar w:fldCharType="end"/>
            </w:r>
          </w:p>
        </w:tc>
        <w:tc>
          <w:tcPr>
            <w:tcW w:w="605" w:type="pct"/>
            <w:noWrap/>
          </w:tcPr>
          <w:p w14:paraId="76AD4880" w14:textId="62872733"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2</w:t>
            </w:r>
          </w:p>
        </w:tc>
        <w:tc>
          <w:tcPr>
            <w:tcW w:w="909" w:type="pct"/>
          </w:tcPr>
          <w:p w14:paraId="70C34C6F" w14:textId="3AD8796C"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54 [38, 71]</w:t>
            </w:r>
          </w:p>
        </w:tc>
        <w:tc>
          <w:tcPr>
            <w:tcW w:w="455" w:type="pct"/>
          </w:tcPr>
          <w:p w14:paraId="0F583AEF" w14:textId="0F85F8DB"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06" w:type="pct"/>
            <w:noWrap/>
          </w:tcPr>
          <w:p w14:paraId="46D998FF" w14:textId="5BD3FCFE"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2:2</w:t>
            </w:r>
          </w:p>
        </w:tc>
        <w:tc>
          <w:tcPr>
            <w:tcW w:w="682" w:type="pct"/>
          </w:tcPr>
          <w:p w14:paraId="24CF54FE" w14:textId="574D7234" w:rsidR="00366CBE" w:rsidRPr="00107B3D" w:rsidRDefault="0001797F"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ascii="Helvetica Neue" w:hAnsi="Helvetica Neue"/>
                <w:color w:val="000000"/>
                <w:sz w:val="15"/>
                <w:szCs w:val="15"/>
              </w:rPr>
              <w:t>2 / U</w:t>
            </w:r>
          </w:p>
        </w:tc>
      </w:tr>
      <w:tr w:rsidR="00366CBE" w:rsidRPr="00107B3D" w14:paraId="56923163"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2A0B9A68" w14:textId="000D1D4D" w:rsidR="00366CBE" w:rsidRPr="00107B3D" w:rsidRDefault="00207E8D" w:rsidP="001621DB">
            <w:pPr>
              <w:jc w:val="left"/>
              <w:rPr>
                <w:rFonts w:ascii="Helvetica Neue" w:eastAsiaTheme="minorHAnsi" w:hAnsi="Helvetica Neue"/>
                <w:color w:val="000000"/>
                <w:sz w:val="15"/>
                <w:szCs w:val="15"/>
              </w:rPr>
            </w:pPr>
            <w:proofErr w:type="spellStart"/>
            <w:r w:rsidRPr="00107B3D">
              <w:rPr>
                <w:rFonts w:ascii="Helvetica Neue" w:eastAsiaTheme="minorHAnsi" w:hAnsi="Helvetica Neue"/>
                <w:color w:val="000000"/>
                <w:sz w:val="15"/>
                <w:szCs w:val="15"/>
              </w:rPr>
              <w:t>Tuzun</w:t>
            </w:r>
            <w:proofErr w:type="spellEnd"/>
            <w:r w:rsidRPr="00107B3D">
              <w:rPr>
                <w:rFonts w:ascii="Helvetica Neue" w:eastAsiaTheme="minorHAnsi" w:hAnsi="Helvetica Neue"/>
                <w:color w:val="000000"/>
                <w:sz w:val="15"/>
                <w:szCs w:val="15"/>
              </w:rPr>
              <w:t xml:space="preserve"> et al., 2015</w:t>
            </w:r>
            <w:r w:rsidR="00F87C46" w:rsidRPr="00107B3D">
              <w:rPr>
                <w:rFonts w:ascii="Helvetica Neue" w:eastAsiaTheme="minorHAnsi" w:hAnsi="Helvetica Neue"/>
                <w:color w:val="000000"/>
                <w:sz w:val="15"/>
                <w:szCs w:val="15"/>
              </w:rPr>
              <w:t xml:space="preserve"> </w:t>
            </w:r>
            <w:r w:rsidR="00D63407" w:rsidRPr="00107B3D">
              <w:rPr>
                <w:rFonts w:ascii="Helvetica Neue" w:hAnsi="Helvetica Neue"/>
                <w:color w:val="000000"/>
                <w:sz w:val="15"/>
                <w:szCs w:val="15"/>
              </w:rPr>
              <w:fldChar w:fldCharType="begin">
                <w:fldData xml:space="preserve">PEVuZE5vdGU+PENpdGU+PEF1dGhvcj5UdXp1bjwvQXV0aG9yPjxZZWFyPjIwMTU8L1llYXI+PElE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=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UdXp1bjwvQXV0aG9yPjxZZWFyPjIwMTU8L1llYXI+PElE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=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D63407" w:rsidRPr="00107B3D">
              <w:rPr>
                <w:rFonts w:ascii="Helvetica Neue" w:hAnsi="Helvetica Neue"/>
                <w:color w:val="000000"/>
                <w:sz w:val="15"/>
                <w:szCs w:val="15"/>
              </w:rPr>
            </w:r>
            <w:r w:rsidR="00D63407"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34</w:t>
            </w:r>
            <w:r w:rsidR="00D63407" w:rsidRPr="00107B3D">
              <w:rPr>
                <w:rFonts w:ascii="Helvetica Neue" w:hAnsi="Helvetica Neue"/>
                <w:color w:val="000000"/>
                <w:sz w:val="15"/>
                <w:szCs w:val="15"/>
              </w:rPr>
              <w:fldChar w:fldCharType="end"/>
            </w:r>
          </w:p>
        </w:tc>
        <w:tc>
          <w:tcPr>
            <w:tcW w:w="605" w:type="pct"/>
            <w:noWrap/>
          </w:tcPr>
          <w:p w14:paraId="1A2F47D9" w14:textId="1B0A2DEF"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2</w:t>
            </w:r>
          </w:p>
        </w:tc>
        <w:tc>
          <w:tcPr>
            <w:tcW w:w="909" w:type="pct"/>
          </w:tcPr>
          <w:p w14:paraId="22E40EEC" w14:textId="0485F69C"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63 [62 - 64]</w:t>
            </w:r>
          </w:p>
        </w:tc>
        <w:tc>
          <w:tcPr>
            <w:tcW w:w="455" w:type="pct"/>
          </w:tcPr>
          <w:p w14:paraId="221D4B54" w14:textId="4E81FE08"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2:0</w:t>
            </w:r>
          </w:p>
        </w:tc>
        <w:tc>
          <w:tcPr>
            <w:tcW w:w="606" w:type="pct"/>
            <w:noWrap/>
          </w:tcPr>
          <w:p w14:paraId="58DF95F4" w14:textId="22210C64"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2:2</w:t>
            </w:r>
          </w:p>
        </w:tc>
        <w:tc>
          <w:tcPr>
            <w:tcW w:w="682" w:type="pct"/>
          </w:tcPr>
          <w:p w14:paraId="14889393" w14:textId="7EF71266" w:rsidR="00366CBE" w:rsidRPr="00107B3D" w:rsidRDefault="0001797F"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366CBE" w:rsidRPr="00107B3D" w14:paraId="378E36F2" w14:textId="77777777" w:rsidTr="0068107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417D8BA4" w14:textId="28B7DBE2" w:rsidR="00366CBE" w:rsidRPr="00107B3D" w:rsidRDefault="00207E8D" w:rsidP="001621DB">
            <w:pPr>
              <w:jc w:val="left"/>
              <w:rPr>
                <w:rFonts w:ascii="Helvetica Neue" w:eastAsiaTheme="minorHAnsi" w:hAnsi="Helvetica Neue"/>
                <w:color w:val="000000"/>
                <w:sz w:val="15"/>
                <w:szCs w:val="15"/>
              </w:rPr>
            </w:pPr>
            <w:r w:rsidRPr="00107B3D">
              <w:rPr>
                <w:rFonts w:ascii="Helvetica Neue" w:eastAsiaTheme="minorHAnsi" w:hAnsi="Helvetica Neue"/>
                <w:color w:val="000000"/>
                <w:sz w:val="15"/>
                <w:szCs w:val="15"/>
              </w:rPr>
              <w:t>Gaunt et al., 2017</w:t>
            </w:r>
            <w:r w:rsidR="00F87C46" w:rsidRPr="00107B3D">
              <w:rPr>
                <w:rFonts w:ascii="Helvetica Neue" w:eastAsiaTheme="minorHAnsi" w:hAnsi="Helvetica Neue"/>
                <w:color w:val="000000"/>
                <w:sz w:val="15"/>
                <w:szCs w:val="15"/>
              </w:rPr>
              <w:t xml:space="preserve"> </w:t>
            </w:r>
            <w:r w:rsidR="00D63407" w:rsidRPr="00107B3D">
              <w:rPr>
                <w:rFonts w:ascii="Helvetica Neue" w:hAnsi="Helvetica Neue"/>
                <w:color w:val="000000"/>
                <w:sz w:val="15"/>
                <w:szCs w:val="15"/>
              </w:rPr>
              <w:fldChar w:fldCharType="begin">
                <w:fldData xml:space="preserve">PEVuZE5vdGU+PENpdGU+PEF1dGhvcj5HYXVudDwvQXV0aG9yPjxZZWFyPjIwMTc8L1llYXI+PElE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HYXVudDwvQXV0aG9yPjxZZWFyPjIwMTc8L1llYXI+PElE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D63407" w:rsidRPr="00107B3D">
              <w:rPr>
                <w:rFonts w:ascii="Helvetica Neue" w:hAnsi="Helvetica Neue"/>
                <w:color w:val="000000"/>
                <w:sz w:val="15"/>
                <w:szCs w:val="15"/>
              </w:rPr>
            </w:r>
            <w:r w:rsidR="00D63407"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35</w:t>
            </w:r>
            <w:r w:rsidR="00D63407" w:rsidRPr="00107B3D">
              <w:rPr>
                <w:rFonts w:ascii="Helvetica Neue" w:hAnsi="Helvetica Neue"/>
                <w:color w:val="000000"/>
                <w:sz w:val="15"/>
                <w:szCs w:val="15"/>
              </w:rPr>
              <w:fldChar w:fldCharType="end"/>
            </w:r>
          </w:p>
        </w:tc>
        <w:tc>
          <w:tcPr>
            <w:tcW w:w="605" w:type="pct"/>
            <w:noWrap/>
          </w:tcPr>
          <w:p w14:paraId="0862E2E8" w14:textId="70626460"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54A786F7" w14:textId="005F1C50"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 xml:space="preserve">7 </w:t>
            </w:r>
            <w:proofErr w:type="spellStart"/>
            <w:r w:rsidRPr="00107B3D">
              <w:rPr>
                <w:rFonts w:ascii="Helvetica Neue" w:hAnsi="Helvetica Neue"/>
                <w:color w:val="000000"/>
                <w:sz w:val="15"/>
                <w:szCs w:val="15"/>
              </w:rPr>
              <w:t>mo</w:t>
            </w:r>
            <w:proofErr w:type="spellEnd"/>
          </w:p>
        </w:tc>
        <w:tc>
          <w:tcPr>
            <w:tcW w:w="455" w:type="pct"/>
          </w:tcPr>
          <w:p w14:paraId="39F1A3C6" w14:textId="01E05F57"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noWrap/>
          </w:tcPr>
          <w:p w14:paraId="0624A7F1" w14:textId="4360F2DA"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474B8731" w14:textId="67A8A746" w:rsidR="00366CBE"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D646FB" w:rsidRPr="00107B3D" w14:paraId="1AAA6CB5"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65DEBB14" w14:textId="0E0F070E" w:rsidR="00D646FB" w:rsidRPr="00107B3D" w:rsidRDefault="00D646FB" w:rsidP="001621DB">
            <w:pPr>
              <w:jc w:val="left"/>
              <w:rPr>
                <w:rFonts w:ascii="Helvetica Neue" w:eastAsiaTheme="minorHAnsi" w:hAnsi="Helvetica Neue"/>
                <w:color w:val="000000"/>
                <w:sz w:val="15"/>
                <w:szCs w:val="15"/>
              </w:rPr>
            </w:pPr>
            <w:r w:rsidRPr="00107B3D">
              <w:rPr>
                <w:rFonts w:ascii="Helvetica Neue" w:eastAsiaTheme="minorHAnsi" w:hAnsi="Helvetica Neue"/>
                <w:color w:val="000000"/>
                <w:sz w:val="15"/>
                <w:szCs w:val="15"/>
              </w:rPr>
              <w:t xml:space="preserve">Crowe et al., 2014 </w:t>
            </w:r>
            <w:r w:rsidRPr="00107B3D">
              <w:rPr>
                <w:rFonts w:ascii="Helvetica Neue" w:hAnsi="Helvetica Neue"/>
                <w:color w:val="000000"/>
                <w:sz w:val="15"/>
                <w:szCs w:val="15"/>
              </w:rPr>
              <w:fldChar w:fldCharType="begin">
                <w:fldData xml:space="preserve">PEVuZE5vdGU+PENpdGU+PEF1dGhvcj5Dcm93ZTwvQXV0aG9yPjxZZWFyPjIwMTQ8L1llYXI+PElE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Dcm93ZTwvQXV0aG9yPjxZZWFyPjIwMTQ8L1llYXI+PElE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Pr="00107B3D">
              <w:rPr>
                <w:rFonts w:ascii="Helvetica Neue" w:hAnsi="Helvetica Neue"/>
                <w:color w:val="000000"/>
                <w:sz w:val="15"/>
                <w:szCs w:val="15"/>
              </w:rPr>
            </w:r>
            <w:r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36</w:t>
            </w:r>
            <w:r w:rsidRPr="00107B3D">
              <w:rPr>
                <w:rFonts w:ascii="Helvetica Neue" w:hAnsi="Helvetica Neue"/>
                <w:color w:val="000000"/>
                <w:sz w:val="15"/>
                <w:szCs w:val="15"/>
              </w:rPr>
              <w:fldChar w:fldCharType="end"/>
            </w:r>
          </w:p>
        </w:tc>
        <w:tc>
          <w:tcPr>
            <w:tcW w:w="605" w:type="pct"/>
            <w:noWrap/>
          </w:tcPr>
          <w:p w14:paraId="2CBBCDF3" w14:textId="5659E630"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3BD8BB65" w14:textId="3486DAE0"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 xml:space="preserve">16 </w:t>
            </w:r>
            <w:proofErr w:type="spellStart"/>
            <w:r w:rsidRPr="00107B3D">
              <w:rPr>
                <w:rFonts w:ascii="Helvetica Neue" w:hAnsi="Helvetica Neue"/>
                <w:color w:val="000000"/>
                <w:sz w:val="15"/>
                <w:szCs w:val="15"/>
              </w:rPr>
              <w:t>mo</w:t>
            </w:r>
            <w:proofErr w:type="spellEnd"/>
          </w:p>
        </w:tc>
        <w:tc>
          <w:tcPr>
            <w:tcW w:w="455" w:type="pct"/>
          </w:tcPr>
          <w:p w14:paraId="0499DC8C" w14:textId="4E87FC9B"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noWrap/>
          </w:tcPr>
          <w:p w14:paraId="1DAEABF2" w14:textId="631C2D4E"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51072886" w14:textId="66DD56CC"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D646FB" w:rsidRPr="00107B3D" w14:paraId="4AF97464" w14:textId="77777777" w:rsidTr="0068107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17190EEF" w14:textId="63FE1C41" w:rsidR="00D646FB" w:rsidRPr="00107B3D" w:rsidRDefault="00D646FB" w:rsidP="001621DB">
            <w:pPr>
              <w:jc w:val="left"/>
              <w:rPr>
                <w:rFonts w:ascii="Helvetica Neue" w:eastAsiaTheme="minorHAnsi" w:hAnsi="Helvetica Neue"/>
                <w:color w:val="000000"/>
                <w:sz w:val="15"/>
                <w:szCs w:val="15"/>
              </w:rPr>
            </w:pPr>
            <w:proofErr w:type="spellStart"/>
            <w:r w:rsidRPr="00107B3D">
              <w:rPr>
                <w:rFonts w:ascii="Helvetica Neue" w:eastAsiaTheme="minorHAnsi" w:hAnsi="Helvetica Neue"/>
                <w:color w:val="000000"/>
                <w:sz w:val="15"/>
                <w:szCs w:val="15"/>
              </w:rPr>
              <w:t>Bektas</w:t>
            </w:r>
            <w:proofErr w:type="spellEnd"/>
            <w:r w:rsidRPr="00107B3D">
              <w:rPr>
                <w:rFonts w:ascii="Helvetica Neue" w:eastAsiaTheme="minorHAnsi" w:hAnsi="Helvetica Neue"/>
                <w:color w:val="000000"/>
                <w:sz w:val="15"/>
                <w:szCs w:val="15"/>
              </w:rPr>
              <w:t xml:space="preserve"> et al., 2013 </w:t>
            </w:r>
            <w:r w:rsidRPr="00107B3D">
              <w:rPr>
                <w:rFonts w:ascii="Helvetica Neue" w:hAnsi="Helvetica Neue"/>
                <w:color w:val="000000"/>
                <w:sz w:val="15"/>
                <w:szCs w:val="15"/>
              </w:rPr>
              <w:fldChar w:fldCharType="begin">
                <w:fldData xml:space="preserve">PEVuZE5vdGU+PENpdGU+PEF1dGhvcj5CZWt0YXM8L0F1dGhvcj48WWVhcj4yMDEzPC9ZZWFyPjxJ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CZWt0YXM8L0F1dGhvcj48WWVhcj4yMDEzPC9ZZWFyPjxJ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Pr="00107B3D">
              <w:rPr>
                <w:rFonts w:ascii="Helvetica Neue" w:hAnsi="Helvetica Neue"/>
                <w:color w:val="000000"/>
                <w:sz w:val="15"/>
                <w:szCs w:val="15"/>
              </w:rPr>
            </w:r>
            <w:r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37</w:t>
            </w:r>
            <w:r w:rsidRPr="00107B3D">
              <w:rPr>
                <w:rFonts w:ascii="Helvetica Neue" w:hAnsi="Helvetica Neue"/>
                <w:color w:val="000000"/>
                <w:sz w:val="15"/>
                <w:szCs w:val="15"/>
              </w:rPr>
              <w:fldChar w:fldCharType="end"/>
            </w:r>
          </w:p>
        </w:tc>
        <w:tc>
          <w:tcPr>
            <w:tcW w:w="605" w:type="pct"/>
            <w:noWrap/>
          </w:tcPr>
          <w:p w14:paraId="375E9CA0" w14:textId="529BB45E"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43AB69A3" w14:textId="0F8E631A"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 xml:space="preserve">19 </w:t>
            </w:r>
            <w:proofErr w:type="spellStart"/>
            <w:r w:rsidRPr="00107B3D">
              <w:rPr>
                <w:rFonts w:ascii="Helvetica Neue" w:hAnsi="Helvetica Neue"/>
                <w:color w:val="000000"/>
                <w:sz w:val="15"/>
                <w:szCs w:val="15"/>
              </w:rPr>
              <w:t>mo</w:t>
            </w:r>
            <w:proofErr w:type="spellEnd"/>
          </w:p>
        </w:tc>
        <w:tc>
          <w:tcPr>
            <w:tcW w:w="455" w:type="pct"/>
          </w:tcPr>
          <w:p w14:paraId="22005EF2" w14:textId="1C1146BC"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noWrap/>
          </w:tcPr>
          <w:p w14:paraId="03471D65" w14:textId="0E5B769B"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5A3F5700" w14:textId="3440D328"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ascii="Helvetica Neue" w:hAnsi="Helvetica Neue"/>
                <w:color w:val="000000"/>
                <w:sz w:val="15"/>
                <w:szCs w:val="15"/>
              </w:rPr>
              <w:t>U / U</w:t>
            </w:r>
            <w:r w:rsidR="00387CF5">
              <w:rPr>
                <w:rFonts w:ascii="Helvetica Neue" w:hAnsi="Helvetica Neue"/>
                <w:color w:val="000000"/>
                <w:sz w:val="15"/>
                <w:szCs w:val="15"/>
              </w:rPr>
              <w:t xml:space="preserve"> </w:t>
            </w:r>
            <w:r w:rsidR="00387CF5">
              <w:sym w:font="Wingdings" w:char="F0A9"/>
            </w:r>
          </w:p>
        </w:tc>
      </w:tr>
      <w:tr w:rsidR="00D646FB" w:rsidRPr="00107B3D" w14:paraId="2D797DEC"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5EF3058E" w14:textId="7752EBE5" w:rsidR="00D646FB" w:rsidRPr="00107B3D" w:rsidRDefault="00D646FB" w:rsidP="001621DB">
            <w:pPr>
              <w:jc w:val="left"/>
              <w:rPr>
                <w:rFonts w:ascii="Helvetica Neue" w:eastAsiaTheme="minorHAnsi" w:hAnsi="Helvetica Neue"/>
                <w:color w:val="000000"/>
                <w:sz w:val="15"/>
                <w:szCs w:val="15"/>
              </w:rPr>
            </w:pPr>
            <w:proofErr w:type="spellStart"/>
            <w:r w:rsidRPr="00107B3D">
              <w:rPr>
                <w:rFonts w:ascii="Helvetica Neue" w:eastAsiaTheme="minorHAnsi" w:hAnsi="Helvetica Neue"/>
                <w:color w:val="000000"/>
                <w:sz w:val="15"/>
                <w:szCs w:val="15"/>
              </w:rPr>
              <w:t>Iyer</w:t>
            </w:r>
            <w:proofErr w:type="spellEnd"/>
            <w:r w:rsidRPr="00107B3D">
              <w:rPr>
                <w:rFonts w:ascii="Helvetica Neue" w:eastAsiaTheme="minorHAnsi" w:hAnsi="Helvetica Neue"/>
                <w:color w:val="000000"/>
                <w:sz w:val="15"/>
                <w:szCs w:val="15"/>
              </w:rPr>
              <w:t xml:space="preserve"> et al., 2014 </w:t>
            </w:r>
            <w:r w:rsidRPr="00107B3D">
              <w:rPr>
                <w:rFonts w:ascii="Helvetica Neue" w:hAnsi="Helvetica Neue"/>
                <w:color w:val="000000"/>
                <w:sz w:val="15"/>
                <w:szCs w:val="15"/>
              </w:rPr>
              <w:fldChar w:fldCharType="begin">
                <w:fldData xml:space="preserve">PEVuZE5vdGU+PENpdGU+PEF1dGhvcj5JeWVyPC9BdXRob3I+PFllYXI+MjAxNDwvWWVhcj48SURU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JeWVyPC9BdXRob3I+PFllYXI+MjAxNDwvWWVhcj48SURU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Pr="00107B3D">
              <w:rPr>
                <w:rFonts w:ascii="Helvetica Neue" w:hAnsi="Helvetica Neue"/>
                <w:color w:val="000000"/>
                <w:sz w:val="15"/>
                <w:szCs w:val="15"/>
              </w:rPr>
            </w:r>
            <w:r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38</w:t>
            </w:r>
            <w:r w:rsidRPr="00107B3D">
              <w:rPr>
                <w:rFonts w:ascii="Helvetica Neue" w:hAnsi="Helvetica Neue"/>
                <w:color w:val="000000"/>
                <w:sz w:val="15"/>
                <w:szCs w:val="15"/>
              </w:rPr>
              <w:fldChar w:fldCharType="end"/>
            </w:r>
          </w:p>
        </w:tc>
        <w:tc>
          <w:tcPr>
            <w:tcW w:w="605" w:type="pct"/>
            <w:noWrap/>
          </w:tcPr>
          <w:p w14:paraId="2C2901A3" w14:textId="5A45A8A6"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3C309704" w14:textId="367ADE5B"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3</w:t>
            </w:r>
          </w:p>
        </w:tc>
        <w:tc>
          <w:tcPr>
            <w:tcW w:w="455" w:type="pct"/>
          </w:tcPr>
          <w:p w14:paraId="2F1E5543" w14:textId="009A62F9"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0</w:t>
            </w:r>
          </w:p>
        </w:tc>
        <w:tc>
          <w:tcPr>
            <w:tcW w:w="606" w:type="pct"/>
            <w:noWrap/>
          </w:tcPr>
          <w:p w14:paraId="39B9B8E4" w14:textId="79113A7F"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24F6DC98" w14:textId="4D352983"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D646FB" w:rsidRPr="00107B3D" w14:paraId="4B91EE2B" w14:textId="77777777" w:rsidTr="0068107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28E0A43F" w14:textId="39BC1B7C" w:rsidR="00D646FB" w:rsidRPr="00107B3D" w:rsidRDefault="00D646FB" w:rsidP="001621DB">
            <w:pPr>
              <w:jc w:val="left"/>
              <w:rPr>
                <w:rFonts w:ascii="Helvetica Neue" w:eastAsiaTheme="minorHAnsi" w:hAnsi="Helvetica Neue"/>
                <w:color w:val="000000"/>
                <w:sz w:val="15"/>
                <w:szCs w:val="15"/>
              </w:rPr>
            </w:pPr>
            <w:proofErr w:type="spellStart"/>
            <w:r w:rsidRPr="00107B3D">
              <w:rPr>
                <w:rFonts w:ascii="Helvetica Neue" w:eastAsiaTheme="minorHAnsi" w:hAnsi="Helvetica Neue"/>
                <w:color w:val="000000"/>
                <w:sz w:val="15"/>
                <w:szCs w:val="15"/>
              </w:rPr>
              <w:t>Deiva</w:t>
            </w:r>
            <w:proofErr w:type="spellEnd"/>
            <w:r w:rsidRPr="00107B3D">
              <w:rPr>
                <w:rFonts w:ascii="Helvetica Neue" w:eastAsiaTheme="minorHAnsi" w:hAnsi="Helvetica Neue"/>
                <w:color w:val="000000"/>
                <w:sz w:val="15"/>
                <w:szCs w:val="15"/>
              </w:rPr>
              <w:t xml:space="preserve"> et al., 2014 </w:t>
            </w:r>
            <w:r w:rsidRPr="00107B3D">
              <w:rPr>
                <w:rFonts w:ascii="Helvetica Neue" w:hAnsi="Helvetica Neue"/>
                <w:color w:val="000000"/>
                <w:sz w:val="15"/>
                <w:szCs w:val="15"/>
              </w:rPr>
              <w:fldChar w:fldCharType="begin">
                <w:fldData xml:space="preserve">PEVuZE5vdGU+PENpdGU+PEF1dGhvcj5EZWl2YTwvQXV0aG9yPjxZZWFyPjIwMTQ8L1llYXI+PElE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EZWl2YTwvQXV0aG9yPjxZZWFyPjIwMTQ8L1llYXI+PElE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Pr="00107B3D">
              <w:rPr>
                <w:rFonts w:ascii="Helvetica Neue" w:hAnsi="Helvetica Neue"/>
                <w:color w:val="000000"/>
                <w:sz w:val="15"/>
                <w:szCs w:val="15"/>
              </w:rPr>
            </w:r>
            <w:r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39</w:t>
            </w:r>
            <w:r w:rsidRPr="00107B3D">
              <w:rPr>
                <w:rFonts w:ascii="Helvetica Neue" w:hAnsi="Helvetica Neue"/>
                <w:color w:val="000000"/>
                <w:sz w:val="15"/>
                <w:szCs w:val="15"/>
              </w:rPr>
              <w:fldChar w:fldCharType="end"/>
            </w:r>
          </w:p>
        </w:tc>
        <w:tc>
          <w:tcPr>
            <w:tcW w:w="605" w:type="pct"/>
            <w:noWrap/>
          </w:tcPr>
          <w:p w14:paraId="4D09D2BD" w14:textId="47CE335B"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0CE66BF0" w14:textId="0AAC8CC6"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4</w:t>
            </w:r>
          </w:p>
        </w:tc>
        <w:tc>
          <w:tcPr>
            <w:tcW w:w="455" w:type="pct"/>
          </w:tcPr>
          <w:p w14:paraId="7EC79067" w14:textId="7EC99B6C"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noWrap/>
          </w:tcPr>
          <w:p w14:paraId="48FBC4CA" w14:textId="4FC21F29"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7DB95F82" w14:textId="4F166CE8"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ascii="Helvetica Neue" w:hAnsi="Helvetica Neue"/>
                <w:color w:val="000000"/>
                <w:sz w:val="15"/>
                <w:szCs w:val="15"/>
              </w:rPr>
              <w:t>U / U</w:t>
            </w:r>
            <w:r w:rsidR="00387CF5">
              <w:rPr>
                <w:rFonts w:ascii="Helvetica Neue" w:hAnsi="Helvetica Neue"/>
                <w:color w:val="000000"/>
                <w:sz w:val="15"/>
                <w:szCs w:val="15"/>
              </w:rPr>
              <w:t xml:space="preserve"> </w:t>
            </w:r>
            <w:r w:rsidR="00387CF5">
              <w:sym w:font="Wingdings" w:char="F0A9"/>
            </w:r>
          </w:p>
        </w:tc>
      </w:tr>
      <w:tr w:rsidR="00366CBE" w:rsidRPr="00107B3D" w14:paraId="489A3AA1"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14A70456" w14:textId="2336A095" w:rsidR="00366CBE" w:rsidRDefault="005A3446" w:rsidP="001621DB">
            <w:pPr>
              <w:jc w:val="left"/>
              <w:rPr>
                <w:rFonts w:ascii="Helvetica Neue" w:hAnsi="Helvetica Neue"/>
                <w:i w:val="0"/>
                <w:iCs w:val="0"/>
                <w:color w:val="000000"/>
                <w:sz w:val="15"/>
                <w:szCs w:val="15"/>
              </w:rPr>
            </w:pPr>
            <w:r w:rsidRPr="00107B3D">
              <w:rPr>
                <w:rFonts w:ascii="Helvetica Neue" w:eastAsiaTheme="minorHAnsi" w:hAnsi="Helvetica Neue"/>
                <w:color w:val="000000"/>
                <w:sz w:val="15"/>
                <w:szCs w:val="15"/>
              </w:rPr>
              <w:t>Barros et al., 2014</w:t>
            </w:r>
            <w:r w:rsidR="00F87C46" w:rsidRPr="00107B3D">
              <w:rPr>
                <w:rFonts w:ascii="Helvetica Neue" w:eastAsiaTheme="minorHAnsi" w:hAnsi="Helvetica Neue"/>
                <w:color w:val="000000"/>
                <w:sz w:val="15"/>
                <w:szCs w:val="15"/>
              </w:rPr>
              <w:t xml:space="preserve"> </w:t>
            </w:r>
            <w:r w:rsidR="00D63407" w:rsidRPr="00107B3D">
              <w:rPr>
                <w:rFonts w:ascii="Helvetica Neue" w:hAnsi="Helvetica Neue"/>
                <w:color w:val="000000"/>
                <w:sz w:val="15"/>
                <w:szCs w:val="15"/>
              </w:rPr>
              <w:fldChar w:fldCharType="begin">
                <w:fldData xml:space="preserve">PEVuZE5vdGU+PENpdGU+PEF1dGhvcj5CYXJyb3M8L0F1dGhvcj48WWVhcj4yMDE0PC9ZZWFyPjxJ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CYXJyb3M8L0F1dGhvcj48WWVhcj4yMDE0PC9ZZWFyPjxJ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D63407" w:rsidRPr="00107B3D">
              <w:rPr>
                <w:rFonts w:ascii="Helvetica Neue" w:hAnsi="Helvetica Neue"/>
                <w:color w:val="000000"/>
                <w:sz w:val="15"/>
                <w:szCs w:val="15"/>
              </w:rPr>
            </w:r>
            <w:r w:rsidR="00D63407"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40</w:t>
            </w:r>
            <w:r w:rsidR="00D63407" w:rsidRPr="00107B3D">
              <w:rPr>
                <w:rFonts w:ascii="Helvetica Neue" w:hAnsi="Helvetica Neue"/>
                <w:color w:val="000000"/>
                <w:sz w:val="15"/>
                <w:szCs w:val="15"/>
              </w:rPr>
              <w:fldChar w:fldCharType="end"/>
            </w:r>
          </w:p>
          <w:p w14:paraId="386ACFD9" w14:textId="3FE329CB" w:rsidR="00206BEC" w:rsidRPr="00107B3D" w:rsidRDefault="00206BEC" w:rsidP="001621DB">
            <w:pPr>
              <w:jc w:val="left"/>
              <w:rPr>
                <w:rFonts w:ascii="Helvetica Neue" w:eastAsiaTheme="minorHAnsi" w:hAnsi="Helvetica Neue"/>
                <w:color w:val="000000"/>
                <w:sz w:val="15"/>
                <w:szCs w:val="15"/>
              </w:rPr>
            </w:pPr>
            <w:r w:rsidRPr="00513AAB">
              <w:rPr>
                <w:rFonts w:ascii="Helvetica Neue" w:hAnsi="Helvetica Neue"/>
                <w:color w:val="000000"/>
                <w:sz w:val="15"/>
                <w:szCs w:val="15"/>
              </w:rPr>
              <w:t>Oxford University Hospitals (</w:t>
            </w:r>
            <w:r w:rsidR="00252697">
              <w:rPr>
                <w:rFonts w:ascii="Helvetica Neue" w:hAnsi="Helvetica Neue"/>
                <w:color w:val="000000"/>
                <w:sz w:val="15"/>
                <w:szCs w:val="15"/>
              </w:rPr>
              <w:t>68</w:t>
            </w:r>
            <w:r w:rsidRPr="00513AAB">
              <w:rPr>
                <w:rFonts w:ascii="Helvetica Neue" w:hAnsi="Helvetica Neue"/>
                <w:color w:val="000000"/>
                <w:sz w:val="15"/>
                <w:szCs w:val="15"/>
              </w:rPr>
              <w:t>)</w:t>
            </w:r>
          </w:p>
        </w:tc>
        <w:tc>
          <w:tcPr>
            <w:tcW w:w="605" w:type="pct"/>
            <w:noWrap/>
          </w:tcPr>
          <w:p w14:paraId="74B484B5" w14:textId="70318620"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4C53FB87" w14:textId="3268104A"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7</w:t>
            </w:r>
          </w:p>
        </w:tc>
        <w:tc>
          <w:tcPr>
            <w:tcW w:w="455" w:type="pct"/>
          </w:tcPr>
          <w:p w14:paraId="4CE559E9" w14:textId="547B935B"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0</w:t>
            </w:r>
          </w:p>
        </w:tc>
        <w:tc>
          <w:tcPr>
            <w:tcW w:w="606" w:type="pct"/>
            <w:noWrap/>
          </w:tcPr>
          <w:p w14:paraId="15B720C1" w14:textId="234777C0"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2D704F2D" w14:textId="55D547D7" w:rsidR="00366CBE"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2 / R</w:t>
            </w:r>
          </w:p>
        </w:tc>
      </w:tr>
      <w:tr w:rsidR="00366CBE" w:rsidRPr="00107B3D" w14:paraId="6743E056" w14:textId="77777777" w:rsidTr="0068107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5FC7FEB0" w14:textId="29BAA26A" w:rsidR="00366CBE" w:rsidRPr="00107B3D" w:rsidRDefault="005A3446" w:rsidP="001621DB">
            <w:pPr>
              <w:jc w:val="left"/>
              <w:rPr>
                <w:rFonts w:ascii="Helvetica Neue" w:eastAsiaTheme="minorHAnsi" w:hAnsi="Helvetica Neue"/>
                <w:color w:val="000000"/>
                <w:sz w:val="15"/>
                <w:szCs w:val="15"/>
              </w:rPr>
            </w:pPr>
            <w:r w:rsidRPr="00107B3D">
              <w:rPr>
                <w:rFonts w:ascii="Helvetica Neue" w:eastAsiaTheme="minorHAnsi" w:hAnsi="Helvetica Neue"/>
                <w:color w:val="000000"/>
                <w:sz w:val="15"/>
                <w:szCs w:val="15"/>
              </w:rPr>
              <w:t>Lee et al., 2016</w:t>
            </w:r>
            <w:r w:rsidR="00F87C46" w:rsidRPr="00107B3D">
              <w:rPr>
                <w:rFonts w:ascii="Helvetica Neue" w:eastAsiaTheme="minorHAnsi" w:hAnsi="Helvetica Neue"/>
                <w:color w:val="000000"/>
                <w:sz w:val="15"/>
                <w:szCs w:val="15"/>
              </w:rPr>
              <w:t xml:space="preserve"> </w:t>
            </w:r>
            <w:r w:rsidR="00D63407" w:rsidRPr="00107B3D">
              <w:rPr>
                <w:rFonts w:ascii="Helvetica Neue" w:hAnsi="Helvetica Neue"/>
                <w:color w:val="000000"/>
                <w:sz w:val="15"/>
                <w:szCs w:val="15"/>
              </w:rPr>
              <w:fldChar w:fldCharType="begin"/>
            </w:r>
            <w:r w:rsidR="007979F8">
              <w:rPr>
                <w:rFonts w:ascii="Helvetica Neue" w:hAnsi="Helvetica Neue"/>
                <w:color w:val="000000"/>
                <w:sz w:val="15"/>
                <w:szCs w:val="15"/>
              </w:rPr>
              <w:instrText xml:space="preserve"> ADDIN EN.CITE &lt;EndNote&gt;&lt;Cite&gt;&lt;Author&gt;Lee&lt;/Author&gt;&lt;Year&gt;2016&lt;/Year&gt;&lt;IDText&gt;Long-term and Strong Immunotherapy to Treat Anti-N-Methyl- D-Aspartate Receptor Encephalitis with Refractory Status Epilepticus&lt;/IDText&gt;&lt;DisplayText&gt;&lt;style face="superscript"&gt;41&lt;/style&gt;&lt;/DisplayText&gt;&lt;record&gt;&lt;dates&gt;&lt;pub-dates&gt;&lt;date&gt;Sep 15&lt;/date&gt;&lt;/pub-dates&gt;&lt;year&gt;2016&lt;/year&gt;&lt;/dates&gt;&lt;keywords&gt;&lt;keyword&gt;Adolescent&lt;/keyword&gt;&lt;keyword&gt;Anti-N-Methyl-D-Aspartate Receptor Encephalitis/*drug therapy&lt;/keyword&gt;&lt;keyword&gt;Drug Resistant Epilepsy/*drug therapy/etiology&lt;/keyword&gt;&lt;keyword&gt;Female&lt;/keyword&gt;&lt;keyword&gt;Humans&lt;/keyword&gt;&lt;keyword&gt;Immunotherapy/*methods&lt;/keyword&gt;&lt;keyword&gt;Status Epilepticus/*drug therapy/etiology&lt;/keyword&gt;&lt;/keywords&gt;&lt;urls&gt;&lt;related-urls&gt;&lt;url&gt;https://www.ncbi.nlm.nih.gov/pubmed/27854088&lt;/url&gt;&lt;/related-urls&gt;&lt;/urls&gt;&lt;isbn&gt;1028-768X (Print)&amp;#xD;1028-768X (Linking)&lt;/isbn&gt;&lt;titles&gt;&lt;title&gt;Long-term and Strong Immunotherapy to Treat Anti-N-Methyl- D-Aspartate Receptor Encephalitis with Refractory Status Epilepticus&lt;/title&gt;&lt;secondary-title&gt;Acta Neurol Taiwan&lt;/secondary-title&gt;&lt;/titles&gt;&lt;pages&gt;99-103&lt;/pages&gt;&lt;number&gt;3&lt;/number&gt;&lt;contributors&gt;&lt;authors&gt;&lt;author&gt;Lee, L. H.&lt;/author&gt;&lt;author&gt;Lu, C. J.&lt;/author&gt;&lt;/authors&gt;&lt;/contributors&gt;&lt;added-date format="utc"&gt;1543475104&lt;/added-date&gt;&lt;ref-type name="Journal Article"&gt;17&lt;/ref-type&gt;&lt;auth-address&gt;Department of Neurology, En Chu Kong Hospital, New Taipei City, Taiwan.&lt;/auth-address&gt;&lt;rec-number&gt;219&lt;/rec-number&gt;&lt;last-updated-date format="utc"&gt;1558484187&lt;/last-updated-date&gt;&lt;accession-num&gt;27854088&lt;/accession-num&gt;&lt;volume&gt;25&lt;/volume&gt;&lt;/record&gt;&lt;/Cite&gt;&lt;/EndNote&gt;</w:instrText>
            </w:r>
            <w:r w:rsidR="00D63407"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41</w:t>
            </w:r>
            <w:r w:rsidR="00D63407" w:rsidRPr="00107B3D">
              <w:rPr>
                <w:rFonts w:ascii="Helvetica Neue" w:hAnsi="Helvetica Neue"/>
                <w:color w:val="000000"/>
                <w:sz w:val="15"/>
                <w:szCs w:val="15"/>
              </w:rPr>
              <w:fldChar w:fldCharType="end"/>
            </w:r>
          </w:p>
        </w:tc>
        <w:tc>
          <w:tcPr>
            <w:tcW w:w="605" w:type="pct"/>
            <w:noWrap/>
          </w:tcPr>
          <w:p w14:paraId="16829BBA" w14:textId="4F914634"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pPr>
            <w:r w:rsidRPr="00107B3D">
              <w:rPr>
                <w:rFonts w:ascii="Helvetica Neue" w:hAnsi="Helvetica Neue"/>
                <w:color w:val="000000"/>
                <w:sz w:val="15"/>
                <w:szCs w:val="15"/>
              </w:rPr>
              <w:t>1</w:t>
            </w:r>
          </w:p>
        </w:tc>
        <w:tc>
          <w:tcPr>
            <w:tcW w:w="909" w:type="pct"/>
          </w:tcPr>
          <w:p w14:paraId="2B9CF6BA" w14:textId="778D2CC8"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pPr>
            <w:r w:rsidRPr="00107B3D">
              <w:rPr>
                <w:rFonts w:ascii="Helvetica Neue" w:hAnsi="Helvetica Neue"/>
                <w:color w:val="000000"/>
                <w:sz w:val="15"/>
                <w:szCs w:val="15"/>
              </w:rPr>
              <w:t>7</w:t>
            </w:r>
          </w:p>
        </w:tc>
        <w:tc>
          <w:tcPr>
            <w:tcW w:w="455" w:type="pct"/>
          </w:tcPr>
          <w:p w14:paraId="3FB21456" w14:textId="442A220C"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pPr>
            <w:r w:rsidRPr="00107B3D">
              <w:rPr>
                <w:rFonts w:ascii="Helvetica Neue" w:hAnsi="Helvetica Neue"/>
                <w:color w:val="000000"/>
                <w:sz w:val="15"/>
                <w:szCs w:val="15"/>
              </w:rPr>
              <w:t>0:1</w:t>
            </w:r>
          </w:p>
        </w:tc>
        <w:tc>
          <w:tcPr>
            <w:tcW w:w="606" w:type="pct"/>
            <w:noWrap/>
          </w:tcPr>
          <w:p w14:paraId="2DC30E1F" w14:textId="1B7B67B8"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pPr>
            <w:r w:rsidRPr="00107B3D">
              <w:rPr>
                <w:rFonts w:ascii="Helvetica Neue" w:hAnsi="Helvetica Neue"/>
                <w:color w:val="000000"/>
                <w:sz w:val="15"/>
                <w:szCs w:val="15"/>
              </w:rPr>
              <w:t>1:1</w:t>
            </w:r>
          </w:p>
        </w:tc>
        <w:tc>
          <w:tcPr>
            <w:tcW w:w="682" w:type="pct"/>
          </w:tcPr>
          <w:p w14:paraId="2F017DCD" w14:textId="3E27B1D7" w:rsidR="00366CBE"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U / U</w:t>
            </w:r>
            <w:r w:rsidR="00387CF5">
              <w:rPr>
                <w:rFonts w:ascii="Helvetica Neue" w:hAnsi="Helvetica Neue"/>
                <w:color w:val="000000"/>
                <w:sz w:val="15"/>
                <w:szCs w:val="15"/>
              </w:rPr>
              <w:t xml:space="preserve"> </w:t>
            </w:r>
            <w:r w:rsidR="00387CF5">
              <w:sym w:font="Wingdings" w:char="F0A9"/>
            </w:r>
          </w:p>
        </w:tc>
      </w:tr>
      <w:tr w:rsidR="00366CBE" w:rsidRPr="00107B3D" w14:paraId="37064EA7"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32022C4B" w14:textId="38C3DC55" w:rsidR="00366CBE" w:rsidRPr="00107B3D" w:rsidRDefault="005A3446" w:rsidP="001621DB">
            <w:pPr>
              <w:jc w:val="left"/>
              <w:rPr>
                <w:rFonts w:ascii="Helvetica Neue" w:eastAsiaTheme="minorHAnsi" w:hAnsi="Helvetica Neue"/>
                <w:color w:val="000000"/>
                <w:sz w:val="15"/>
                <w:szCs w:val="15"/>
              </w:rPr>
            </w:pPr>
            <w:proofErr w:type="spellStart"/>
            <w:r w:rsidRPr="00107B3D">
              <w:rPr>
                <w:rFonts w:ascii="Helvetica Neue" w:eastAsiaTheme="minorHAnsi" w:hAnsi="Helvetica Neue"/>
                <w:color w:val="000000"/>
                <w:sz w:val="15"/>
                <w:szCs w:val="15"/>
              </w:rPr>
              <w:t>Tamma</w:t>
            </w:r>
            <w:proofErr w:type="spellEnd"/>
            <w:r w:rsidRPr="00107B3D">
              <w:rPr>
                <w:rFonts w:ascii="Helvetica Neue" w:eastAsiaTheme="minorHAnsi" w:hAnsi="Helvetica Neue"/>
                <w:color w:val="000000"/>
                <w:sz w:val="15"/>
                <w:szCs w:val="15"/>
              </w:rPr>
              <w:t xml:space="preserve"> et al., 2011</w:t>
            </w:r>
            <w:r w:rsidR="00F87C46" w:rsidRPr="00107B3D">
              <w:rPr>
                <w:rFonts w:ascii="Helvetica Neue" w:eastAsiaTheme="minorHAnsi" w:hAnsi="Helvetica Neue"/>
                <w:color w:val="000000"/>
                <w:sz w:val="15"/>
                <w:szCs w:val="15"/>
              </w:rPr>
              <w:t xml:space="preserve"> </w:t>
            </w:r>
            <w:r w:rsidR="00D63407" w:rsidRPr="00107B3D">
              <w:rPr>
                <w:rFonts w:ascii="Helvetica Neue" w:hAnsi="Helvetica Neue"/>
                <w:color w:val="000000"/>
                <w:sz w:val="15"/>
                <w:szCs w:val="15"/>
              </w:rPr>
              <w:fldChar w:fldCharType="begin"/>
            </w:r>
            <w:r w:rsidR="007979F8">
              <w:rPr>
                <w:rFonts w:ascii="Helvetica Neue" w:hAnsi="Helvetica Neue"/>
                <w:color w:val="000000"/>
                <w:sz w:val="15"/>
                <w:szCs w:val="15"/>
              </w:rPr>
              <w:instrText xml:space="preserve"> ADDIN EN.CITE &lt;EndNote&gt;&lt;Cite&gt;&lt;Author&gt;Tamma&lt;/Author&gt;&lt;Year&gt;2011&lt;/Year&gt;&lt;IDText&gt;Behavior outbursts, orofacial dyskinesias, and CSF pleocytosis in a healthy child&lt;/IDText&gt;&lt;DisplayText&gt;&lt;style face="superscript"&gt;42&lt;/style&gt;&lt;/DisplayText&gt;&lt;record&gt;&lt;dates&gt;&lt;pub-dates&gt;&lt;date&gt;Jul&lt;/date&gt;&lt;/pub-dates&gt;&lt;year&gt;2011&lt;/year&gt;&lt;/dates&gt;&lt;keywords&gt;&lt;keyword&gt;*Aggression&lt;/keyword&gt;&lt;keyword&gt;Child&lt;/keyword&gt;&lt;keyword&gt;Child Behavior Disorders/*etiology&lt;/keyword&gt;&lt;keyword&gt;Encephalitis/*complications/*diagnosis/immunology&lt;/keyword&gt;&lt;keyword&gt;Humans&lt;/keyword&gt;&lt;keyword&gt;Leukocytosis/cerebrospinal fluid/*etiology&lt;/keyword&gt;&lt;keyword&gt;Male&lt;/keyword&gt;&lt;keyword&gt;Movement Disorders/*etiology&lt;/keyword&gt;&lt;keyword&gt;*Receptors, N-Methyl-D-Aspartate/immunology&lt;/keyword&gt;&lt;/keywords&gt;&lt;urls&gt;&lt;related-urls&gt;&lt;url&gt;https://www.ncbi.nlm.nih.gov/pubmed/21646261&lt;/url&gt;&lt;/related-urls&gt;&lt;/urls&gt;&lt;isbn&gt;1098-4275 (Electronic)&amp;#xD;0031-4005 (Linking)&lt;/isbn&gt;&lt;custom2&gt;PMC3124105&lt;/custom2&gt;&lt;titles&gt;&lt;title&gt;Behavior outbursts, orofacial dyskinesias, and CSF pleocytosis in a healthy child&lt;/title&gt;&lt;secondary-title&gt;Pediatrics&lt;/secondary-title&gt;&lt;/titles&gt;&lt;pages&gt;e242-5&lt;/pages&gt;&lt;number&gt;1&lt;/number&gt;&lt;contributors&gt;&lt;authors&gt;&lt;author&gt;Tamma, P. D.&lt;/author&gt;&lt;author&gt;Agwu, A. L.&lt;/author&gt;&lt;author&gt;Hartman, A. L.&lt;/author&gt;&lt;/authors&gt;&lt;/contributors&gt;&lt;added-date format="utc"&gt;1543475104&lt;/added-date&gt;&lt;ref-type name="Journal Article"&gt;17&lt;/ref-type&gt;&lt;auth-address&gt;Department of Pediatric Infectious Diseases, Johns Hopkins Medical Institution, 200 N Wolfe St, Suite 3150, Baltimore, MD 21287, USA. ptamma1@jhmi.edu&lt;/auth-address&gt;&lt;rec-number&gt;224&lt;/rec-number&gt;&lt;last-updated-date format="utc"&gt;1558484187&lt;/last-updated-date&gt;&lt;accession-num&gt;21646261&lt;/accession-num&gt;&lt;electronic-resource-num&gt;10.1542/peds.2010-3504&lt;/electronic-resource-num&gt;&lt;volume&gt;128&lt;/volume&gt;&lt;/record&gt;&lt;/Cite&gt;&lt;/EndNote&gt;</w:instrText>
            </w:r>
            <w:r w:rsidR="00D63407"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42</w:t>
            </w:r>
            <w:r w:rsidR="00D63407" w:rsidRPr="00107B3D">
              <w:rPr>
                <w:rFonts w:ascii="Helvetica Neue" w:hAnsi="Helvetica Neue"/>
                <w:color w:val="000000"/>
                <w:sz w:val="15"/>
                <w:szCs w:val="15"/>
              </w:rPr>
              <w:fldChar w:fldCharType="end"/>
            </w:r>
          </w:p>
        </w:tc>
        <w:tc>
          <w:tcPr>
            <w:tcW w:w="605" w:type="pct"/>
            <w:noWrap/>
          </w:tcPr>
          <w:p w14:paraId="186A060D" w14:textId="5E3EFFDE"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3676DB2B" w14:textId="16BD0232"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7</w:t>
            </w:r>
          </w:p>
        </w:tc>
        <w:tc>
          <w:tcPr>
            <w:tcW w:w="455" w:type="pct"/>
          </w:tcPr>
          <w:p w14:paraId="08C2CE2D" w14:textId="5622C769"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0</w:t>
            </w:r>
          </w:p>
        </w:tc>
        <w:tc>
          <w:tcPr>
            <w:tcW w:w="606" w:type="pct"/>
            <w:noWrap/>
          </w:tcPr>
          <w:p w14:paraId="346C47C0" w14:textId="7A1FB2E3"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39095B74" w14:textId="60816AEF" w:rsidR="00366CBE"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366CBE" w:rsidRPr="00107B3D" w14:paraId="5D17E260" w14:textId="77777777" w:rsidTr="0068107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08042A86" w14:textId="666FCAFF" w:rsidR="00366CBE" w:rsidRPr="00107B3D" w:rsidRDefault="005A3446" w:rsidP="001621DB">
            <w:pPr>
              <w:jc w:val="left"/>
              <w:rPr>
                <w:rFonts w:ascii="Helvetica Neue" w:eastAsiaTheme="minorHAnsi" w:hAnsi="Helvetica Neue"/>
                <w:color w:val="000000"/>
                <w:sz w:val="15"/>
                <w:szCs w:val="15"/>
              </w:rPr>
            </w:pPr>
            <w:proofErr w:type="spellStart"/>
            <w:r w:rsidRPr="00107B3D">
              <w:rPr>
                <w:rFonts w:ascii="Helvetica Neue" w:eastAsiaTheme="minorHAnsi" w:hAnsi="Helvetica Neue"/>
                <w:color w:val="000000"/>
                <w:sz w:val="15"/>
                <w:szCs w:val="15"/>
              </w:rPr>
              <w:t>Mitani</w:t>
            </w:r>
            <w:proofErr w:type="spellEnd"/>
            <w:r w:rsidRPr="00107B3D">
              <w:rPr>
                <w:rFonts w:ascii="Helvetica Neue" w:eastAsiaTheme="minorHAnsi" w:hAnsi="Helvetica Neue"/>
                <w:color w:val="000000"/>
                <w:sz w:val="15"/>
                <w:szCs w:val="15"/>
              </w:rPr>
              <w:t xml:space="preserve"> et al., 2013</w:t>
            </w:r>
            <w:r w:rsidR="00F87C46" w:rsidRPr="00107B3D">
              <w:rPr>
                <w:rFonts w:ascii="Helvetica Neue" w:eastAsiaTheme="minorHAnsi" w:hAnsi="Helvetica Neue"/>
                <w:color w:val="000000"/>
                <w:sz w:val="15"/>
                <w:szCs w:val="15"/>
              </w:rPr>
              <w:t xml:space="preserve"> </w:t>
            </w:r>
            <w:r w:rsidR="00D63407" w:rsidRPr="00107B3D">
              <w:rPr>
                <w:rFonts w:ascii="Helvetica Neue" w:hAnsi="Helvetica Neue"/>
                <w:color w:val="000000"/>
                <w:sz w:val="15"/>
                <w:szCs w:val="15"/>
              </w:rPr>
              <w:fldChar w:fldCharType="begin">
                <w:fldData xml:space="preserve">PEVuZE5vdGU+PENpdGU+PEF1dGhvcj5NaXRhbmk8L0F1dGhvcj48WWVhcj4yMDEzPC9ZZWFyPjxJ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NaXRhbmk8L0F1dGhvcj48WWVhcj4yMDEzPC9ZZWFyPjxJ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D63407" w:rsidRPr="00107B3D">
              <w:rPr>
                <w:rFonts w:ascii="Helvetica Neue" w:hAnsi="Helvetica Neue"/>
                <w:color w:val="000000"/>
                <w:sz w:val="15"/>
                <w:szCs w:val="15"/>
              </w:rPr>
            </w:r>
            <w:r w:rsidR="00D63407"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43</w:t>
            </w:r>
            <w:r w:rsidR="00D63407" w:rsidRPr="00107B3D">
              <w:rPr>
                <w:rFonts w:ascii="Helvetica Neue" w:hAnsi="Helvetica Neue"/>
                <w:color w:val="000000"/>
                <w:sz w:val="15"/>
                <w:szCs w:val="15"/>
              </w:rPr>
              <w:fldChar w:fldCharType="end"/>
            </w:r>
          </w:p>
        </w:tc>
        <w:tc>
          <w:tcPr>
            <w:tcW w:w="605" w:type="pct"/>
            <w:noWrap/>
          </w:tcPr>
          <w:p w14:paraId="22DFFF98" w14:textId="40136610"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065D2471" w14:textId="6EA6F06F"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8</w:t>
            </w:r>
          </w:p>
        </w:tc>
        <w:tc>
          <w:tcPr>
            <w:tcW w:w="455" w:type="pct"/>
          </w:tcPr>
          <w:p w14:paraId="3E4BBBB2" w14:textId="06CF6949"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0</w:t>
            </w:r>
          </w:p>
        </w:tc>
        <w:tc>
          <w:tcPr>
            <w:tcW w:w="606" w:type="pct"/>
            <w:noWrap/>
          </w:tcPr>
          <w:p w14:paraId="7A6C81CA" w14:textId="454B50F5"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2FBC1254" w14:textId="79FE7D04" w:rsidR="00366CBE"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ascii="Helvetica Neue" w:hAnsi="Helvetica Neue"/>
                <w:color w:val="000000"/>
                <w:sz w:val="15"/>
                <w:szCs w:val="15"/>
              </w:rPr>
              <w:t>U / U</w:t>
            </w:r>
            <w:r w:rsidR="00387CF5">
              <w:rPr>
                <w:rFonts w:ascii="Helvetica Neue" w:hAnsi="Helvetica Neue"/>
                <w:color w:val="000000"/>
                <w:sz w:val="15"/>
                <w:szCs w:val="15"/>
              </w:rPr>
              <w:t xml:space="preserve"> </w:t>
            </w:r>
            <w:r w:rsidR="00387CF5">
              <w:sym w:font="Wingdings" w:char="F0A9"/>
            </w:r>
          </w:p>
        </w:tc>
      </w:tr>
      <w:tr w:rsidR="00366CBE" w:rsidRPr="00107B3D" w14:paraId="56B55BB7"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3C8C3CAF" w14:textId="1B10D5FB" w:rsidR="00366CBE" w:rsidRDefault="005A3446" w:rsidP="001621DB">
            <w:pPr>
              <w:jc w:val="left"/>
              <w:rPr>
                <w:rFonts w:ascii="Helvetica Neue" w:hAnsi="Helvetica Neue"/>
                <w:i w:val="0"/>
                <w:iCs w:val="0"/>
                <w:color w:val="000000"/>
                <w:sz w:val="15"/>
                <w:szCs w:val="15"/>
              </w:rPr>
            </w:pPr>
            <w:r w:rsidRPr="00107B3D">
              <w:rPr>
                <w:rFonts w:ascii="Helvetica Neue" w:eastAsiaTheme="minorHAnsi" w:hAnsi="Helvetica Neue"/>
                <w:color w:val="000000"/>
                <w:sz w:val="15"/>
                <w:szCs w:val="15"/>
              </w:rPr>
              <w:t>Cai et al., 2018</w:t>
            </w:r>
            <w:r w:rsidR="00F87C46" w:rsidRPr="00107B3D">
              <w:rPr>
                <w:rFonts w:ascii="Helvetica Neue" w:eastAsiaTheme="minorHAnsi" w:hAnsi="Helvetica Neue"/>
                <w:color w:val="000000"/>
                <w:sz w:val="15"/>
                <w:szCs w:val="15"/>
              </w:rPr>
              <w:t xml:space="preserve"> </w:t>
            </w:r>
            <w:r w:rsidR="00D63407" w:rsidRPr="00107B3D">
              <w:rPr>
                <w:rFonts w:ascii="Helvetica Neue" w:hAnsi="Helvetica Neue"/>
                <w:color w:val="000000"/>
                <w:sz w:val="15"/>
                <w:szCs w:val="15"/>
              </w:rPr>
              <w:fldChar w:fldCharType="begin">
                <w:fldData xml:space="preserve">PEVuZE5vdGU+PENpdGU+PEF1dGhvcj5DYWk8L0F1dGhvcj48WWVhcj4yMDE4PC9ZZWFyPjxJRFRl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DYWk8L0F1dGhvcj48WWVhcj4yMDE4PC9ZZWFyPjxJRFRl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D63407" w:rsidRPr="00107B3D">
              <w:rPr>
                <w:rFonts w:ascii="Helvetica Neue" w:hAnsi="Helvetica Neue"/>
                <w:color w:val="000000"/>
                <w:sz w:val="15"/>
                <w:szCs w:val="15"/>
              </w:rPr>
            </w:r>
            <w:r w:rsidR="00D63407"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44</w:t>
            </w:r>
            <w:r w:rsidR="00D63407" w:rsidRPr="00107B3D">
              <w:rPr>
                <w:rFonts w:ascii="Helvetica Neue" w:hAnsi="Helvetica Neue"/>
                <w:color w:val="000000"/>
                <w:sz w:val="15"/>
                <w:szCs w:val="15"/>
              </w:rPr>
              <w:fldChar w:fldCharType="end"/>
            </w:r>
          </w:p>
          <w:p w14:paraId="7854701D" w14:textId="18F2FE22" w:rsidR="00206BEC" w:rsidRPr="00107B3D" w:rsidRDefault="00206BEC" w:rsidP="001621DB">
            <w:pPr>
              <w:jc w:val="left"/>
              <w:rPr>
                <w:rFonts w:ascii="Helvetica Neue" w:eastAsiaTheme="minorHAnsi" w:hAnsi="Helvetica Neue"/>
                <w:color w:val="000000"/>
                <w:sz w:val="15"/>
                <w:szCs w:val="15"/>
              </w:rPr>
            </w:pPr>
            <w:r w:rsidRPr="00513AAB">
              <w:rPr>
                <w:rFonts w:ascii="Helvetica Neue" w:hAnsi="Helvetica Neue"/>
                <w:color w:val="000000"/>
                <w:sz w:val="15"/>
                <w:szCs w:val="15"/>
              </w:rPr>
              <w:t>Peking Union Medical College Hospital</w:t>
            </w:r>
            <w:r>
              <w:rPr>
                <w:rFonts w:ascii="Helvetica Neue" w:hAnsi="Helvetica Neue"/>
                <w:color w:val="000000"/>
                <w:sz w:val="15"/>
                <w:szCs w:val="15"/>
              </w:rPr>
              <w:t xml:space="preserve"> (</w:t>
            </w:r>
            <w:r w:rsidR="00252697">
              <w:rPr>
                <w:rFonts w:ascii="Helvetica Neue" w:hAnsi="Helvetica Neue"/>
                <w:color w:val="000000"/>
                <w:sz w:val="15"/>
                <w:szCs w:val="15"/>
              </w:rPr>
              <w:t>166</w:t>
            </w:r>
            <w:r>
              <w:rPr>
                <w:rFonts w:ascii="Helvetica Neue" w:hAnsi="Helvetica Neue"/>
                <w:color w:val="000000"/>
                <w:sz w:val="15"/>
                <w:szCs w:val="15"/>
              </w:rPr>
              <w:t>)</w:t>
            </w:r>
          </w:p>
        </w:tc>
        <w:tc>
          <w:tcPr>
            <w:tcW w:w="605" w:type="pct"/>
            <w:noWrap/>
          </w:tcPr>
          <w:p w14:paraId="5A5DF04F" w14:textId="0B034AEA"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60D8F691" w14:textId="5D1625B7"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9</w:t>
            </w:r>
          </w:p>
        </w:tc>
        <w:tc>
          <w:tcPr>
            <w:tcW w:w="455" w:type="pct"/>
          </w:tcPr>
          <w:p w14:paraId="7E77F9C8" w14:textId="00DAB38C"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noWrap/>
          </w:tcPr>
          <w:p w14:paraId="5BB65714" w14:textId="24F076F4"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7D3789FB" w14:textId="0BBBDC2E" w:rsidR="00366CBE"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U / L</w:t>
            </w:r>
            <w:r w:rsidR="00387CF5">
              <w:rPr>
                <w:rFonts w:ascii="Helvetica Neue" w:hAnsi="Helvetica Neue"/>
                <w:color w:val="000000"/>
                <w:sz w:val="15"/>
                <w:szCs w:val="15"/>
              </w:rPr>
              <w:t xml:space="preserve"> </w:t>
            </w:r>
            <w:r w:rsidR="00387CF5">
              <w:sym w:font="Wingdings" w:char="F0A9"/>
            </w:r>
          </w:p>
        </w:tc>
      </w:tr>
      <w:tr w:rsidR="00366CBE" w:rsidRPr="00107B3D" w14:paraId="5A642EAE" w14:textId="77777777" w:rsidTr="0068107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068C6D4D" w14:textId="704BC9C5" w:rsidR="00366CBE" w:rsidRPr="00107B3D" w:rsidRDefault="00374DD6" w:rsidP="001621DB">
            <w:pPr>
              <w:jc w:val="left"/>
              <w:rPr>
                <w:rFonts w:ascii="Helvetica Neue" w:eastAsiaTheme="minorHAnsi" w:hAnsi="Helvetica Neue"/>
                <w:color w:val="000000"/>
                <w:sz w:val="15"/>
                <w:szCs w:val="15"/>
              </w:rPr>
            </w:pPr>
            <w:proofErr w:type="spellStart"/>
            <w:r w:rsidRPr="00107B3D">
              <w:rPr>
                <w:rFonts w:ascii="Helvetica Neue" w:eastAsiaTheme="minorHAnsi" w:hAnsi="Helvetica Neue"/>
                <w:color w:val="000000"/>
                <w:sz w:val="15"/>
                <w:szCs w:val="15"/>
              </w:rPr>
              <w:t>Korenke</w:t>
            </w:r>
            <w:proofErr w:type="spellEnd"/>
            <w:r w:rsidRPr="00107B3D">
              <w:rPr>
                <w:rFonts w:ascii="Helvetica Neue" w:eastAsiaTheme="minorHAnsi" w:hAnsi="Helvetica Neue"/>
                <w:color w:val="000000"/>
                <w:sz w:val="15"/>
                <w:szCs w:val="15"/>
              </w:rPr>
              <w:t xml:space="preserve"> et al., 2013</w:t>
            </w:r>
            <w:r w:rsidR="00F87C46" w:rsidRPr="00107B3D">
              <w:rPr>
                <w:rFonts w:ascii="Helvetica Neue" w:eastAsiaTheme="minorHAnsi" w:hAnsi="Helvetica Neue"/>
                <w:color w:val="000000"/>
                <w:sz w:val="15"/>
                <w:szCs w:val="15"/>
              </w:rPr>
              <w:t xml:space="preserve"> </w:t>
            </w:r>
            <w:r w:rsidR="00D63407" w:rsidRPr="00107B3D">
              <w:rPr>
                <w:rFonts w:ascii="Helvetica Neue" w:hAnsi="Helvetica Neue"/>
                <w:color w:val="000000"/>
                <w:sz w:val="15"/>
                <w:szCs w:val="15"/>
              </w:rPr>
              <w:fldChar w:fldCharType="begin">
                <w:fldData xml:space="preserve">PEVuZE5vdGU+PENpdGU+PEF1dGhvcj5Lb3JlbmtlPC9BdXRob3I+PFllYXI+MjAxMzwvWWVhcj48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Lb3JlbmtlPC9BdXRob3I+PFllYXI+MjAxMzwvWWVhcj48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D63407" w:rsidRPr="00107B3D">
              <w:rPr>
                <w:rFonts w:ascii="Helvetica Neue" w:hAnsi="Helvetica Neue"/>
                <w:color w:val="000000"/>
                <w:sz w:val="15"/>
                <w:szCs w:val="15"/>
              </w:rPr>
            </w:r>
            <w:r w:rsidR="00D63407"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45</w:t>
            </w:r>
            <w:r w:rsidR="00D63407" w:rsidRPr="00107B3D">
              <w:rPr>
                <w:rFonts w:ascii="Helvetica Neue" w:hAnsi="Helvetica Neue"/>
                <w:color w:val="000000"/>
                <w:sz w:val="15"/>
                <w:szCs w:val="15"/>
              </w:rPr>
              <w:fldChar w:fldCharType="end"/>
            </w:r>
          </w:p>
        </w:tc>
        <w:tc>
          <w:tcPr>
            <w:tcW w:w="605" w:type="pct"/>
            <w:noWrap/>
          </w:tcPr>
          <w:p w14:paraId="5449D313" w14:textId="21B32CC3"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2F337145" w14:textId="4864C4F8"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2</w:t>
            </w:r>
          </w:p>
        </w:tc>
        <w:tc>
          <w:tcPr>
            <w:tcW w:w="455" w:type="pct"/>
          </w:tcPr>
          <w:p w14:paraId="638D3716" w14:textId="62BC052E"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0</w:t>
            </w:r>
          </w:p>
        </w:tc>
        <w:tc>
          <w:tcPr>
            <w:tcW w:w="606" w:type="pct"/>
            <w:noWrap/>
          </w:tcPr>
          <w:p w14:paraId="3B872AB9" w14:textId="7461F163"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4B7ECBFB" w14:textId="35D58735" w:rsidR="00366CBE"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366CBE" w:rsidRPr="00107B3D" w14:paraId="62B34DBA"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505FA286" w14:textId="2E6BC4A0" w:rsidR="00366CBE" w:rsidRPr="00107B3D" w:rsidRDefault="00374DD6" w:rsidP="001621DB">
            <w:pPr>
              <w:jc w:val="left"/>
              <w:rPr>
                <w:rFonts w:ascii="Helvetica Neue" w:eastAsiaTheme="minorHAnsi" w:hAnsi="Helvetica Neue"/>
                <w:color w:val="000000"/>
                <w:sz w:val="15"/>
                <w:szCs w:val="15"/>
              </w:rPr>
            </w:pPr>
            <w:proofErr w:type="spellStart"/>
            <w:r w:rsidRPr="00107B3D">
              <w:rPr>
                <w:rFonts w:ascii="Helvetica Neue" w:eastAsiaTheme="minorHAnsi" w:hAnsi="Helvetica Neue"/>
                <w:color w:val="000000"/>
                <w:sz w:val="15"/>
                <w:szCs w:val="15"/>
              </w:rPr>
              <w:t>Elango</w:t>
            </w:r>
            <w:proofErr w:type="spellEnd"/>
            <w:r w:rsidRPr="00107B3D">
              <w:rPr>
                <w:rFonts w:ascii="Helvetica Neue" w:eastAsiaTheme="minorHAnsi" w:hAnsi="Helvetica Neue"/>
                <w:color w:val="000000"/>
                <w:sz w:val="15"/>
                <w:szCs w:val="15"/>
              </w:rPr>
              <w:t xml:space="preserve"> et al., 2016</w:t>
            </w:r>
            <w:r w:rsidR="00F87C46" w:rsidRPr="00107B3D">
              <w:rPr>
                <w:rFonts w:ascii="Helvetica Neue" w:eastAsiaTheme="minorHAnsi" w:hAnsi="Helvetica Neue"/>
                <w:color w:val="000000"/>
                <w:sz w:val="15"/>
                <w:szCs w:val="15"/>
              </w:rPr>
              <w:t xml:space="preserve"> </w:t>
            </w:r>
            <w:r w:rsidR="00D63407" w:rsidRPr="00107B3D">
              <w:rPr>
                <w:rFonts w:ascii="Helvetica Neue" w:hAnsi="Helvetica Neue"/>
                <w:color w:val="000000"/>
                <w:sz w:val="15"/>
                <w:szCs w:val="15"/>
              </w:rPr>
              <w:fldChar w:fldCharType="begin">
                <w:fldData xml:space="preserve">PEVuZE5vdGU+PENpdGU+PEF1dGhvcj5FbGFuZ288L0F1dGhvcj48WWVhcj4yMDE2PC9ZZWFyPjxJ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=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FbGFuZ288L0F1dGhvcj48WWVhcj4yMDE2PC9ZZWFyPjxJ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=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D63407" w:rsidRPr="00107B3D">
              <w:rPr>
                <w:rFonts w:ascii="Helvetica Neue" w:hAnsi="Helvetica Neue"/>
                <w:color w:val="000000"/>
                <w:sz w:val="15"/>
                <w:szCs w:val="15"/>
              </w:rPr>
            </w:r>
            <w:r w:rsidR="00D63407"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46</w:t>
            </w:r>
            <w:r w:rsidR="00D63407" w:rsidRPr="00107B3D">
              <w:rPr>
                <w:rFonts w:ascii="Helvetica Neue" w:hAnsi="Helvetica Neue"/>
                <w:color w:val="000000"/>
                <w:sz w:val="15"/>
                <w:szCs w:val="15"/>
              </w:rPr>
              <w:fldChar w:fldCharType="end"/>
            </w:r>
          </w:p>
        </w:tc>
        <w:tc>
          <w:tcPr>
            <w:tcW w:w="605" w:type="pct"/>
            <w:noWrap/>
          </w:tcPr>
          <w:p w14:paraId="7FEADC4C" w14:textId="141CDD54"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701245D8" w14:textId="325E1CB0"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3</w:t>
            </w:r>
          </w:p>
        </w:tc>
        <w:tc>
          <w:tcPr>
            <w:tcW w:w="455" w:type="pct"/>
          </w:tcPr>
          <w:p w14:paraId="080E6197" w14:textId="317C827D"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noWrap/>
          </w:tcPr>
          <w:p w14:paraId="2AC2838C" w14:textId="6944691C"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033D535A" w14:textId="29F569AF" w:rsidR="00366CBE"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D646FB" w:rsidRPr="00107B3D" w14:paraId="61B9D52C" w14:textId="77777777" w:rsidTr="0068107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7F1D75E0" w14:textId="7D1C931D" w:rsidR="00D646FB" w:rsidRPr="00107B3D" w:rsidRDefault="00D646FB" w:rsidP="001621DB">
            <w:pPr>
              <w:jc w:val="left"/>
              <w:rPr>
                <w:rFonts w:ascii="Helvetica Neue" w:eastAsiaTheme="minorHAnsi" w:hAnsi="Helvetica Neue"/>
                <w:color w:val="000000"/>
                <w:sz w:val="15"/>
                <w:szCs w:val="15"/>
              </w:rPr>
            </w:pPr>
            <w:proofErr w:type="spellStart"/>
            <w:r w:rsidRPr="00107B3D">
              <w:rPr>
                <w:rFonts w:ascii="Helvetica Neue" w:eastAsiaTheme="minorHAnsi" w:hAnsi="Helvetica Neue"/>
                <w:color w:val="000000"/>
                <w:sz w:val="15"/>
                <w:szCs w:val="15"/>
              </w:rPr>
              <w:t>Babiker</w:t>
            </w:r>
            <w:proofErr w:type="spellEnd"/>
            <w:r w:rsidRPr="00107B3D">
              <w:rPr>
                <w:rFonts w:ascii="Helvetica Neue" w:eastAsiaTheme="minorHAnsi" w:hAnsi="Helvetica Neue"/>
                <w:color w:val="000000"/>
                <w:sz w:val="15"/>
                <w:szCs w:val="15"/>
              </w:rPr>
              <w:t xml:space="preserve"> et al., 2015 </w:t>
            </w:r>
            <w:r w:rsidRPr="00107B3D">
              <w:rPr>
                <w:rFonts w:ascii="Helvetica Neue" w:hAnsi="Helvetica Neue"/>
                <w:color w:val="000000"/>
                <w:sz w:val="15"/>
                <w:szCs w:val="15"/>
              </w:rPr>
              <w:fldChar w:fldCharType="begin">
                <w:fldData xml:space="preserve">PEVuZE5vdGU+PENpdGU+PEF1dGhvcj5CYWJpa2VyPC9BdXRob3I+PFllYXI+MjAxNTwvWWVhcj48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=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CYWJpa2VyPC9BdXRob3I+PFllYXI+MjAxNTwvWWVhcj48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=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Pr="00107B3D">
              <w:rPr>
                <w:rFonts w:ascii="Helvetica Neue" w:hAnsi="Helvetica Neue"/>
                <w:color w:val="000000"/>
                <w:sz w:val="15"/>
                <w:szCs w:val="15"/>
              </w:rPr>
            </w:r>
            <w:r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47</w:t>
            </w:r>
            <w:r w:rsidRPr="00107B3D">
              <w:rPr>
                <w:rFonts w:ascii="Helvetica Neue" w:hAnsi="Helvetica Neue"/>
                <w:color w:val="000000"/>
                <w:sz w:val="15"/>
                <w:szCs w:val="15"/>
              </w:rPr>
              <w:fldChar w:fldCharType="end"/>
            </w:r>
          </w:p>
        </w:tc>
        <w:tc>
          <w:tcPr>
            <w:tcW w:w="605" w:type="pct"/>
            <w:noWrap/>
          </w:tcPr>
          <w:p w14:paraId="284010DB" w14:textId="1F10256C"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3CD36C6A" w14:textId="2BE7B3FC"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5</w:t>
            </w:r>
          </w:p>
        </w:tc>
        <w:tc>
          <w:tcPr>
            <w:tcW w:w="455" w:type="pct"/>
          </w:tcPr>
          <w:p w14:paraId="15F2E398" w14:textId="119AC146"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noWrap/>
          </w:tcPr>
          <w:p w14:paraId="221203D4" w14:textId="772A7E65"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2829AC0A" w14:textId="65A70D97"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D646FB" w:rsidRPr="00107B3D" w14:paraId="1696BDAF"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3133D526" w14:textId="57544C40" w:rsidR="00D646FB" w:rsidRPr="00107B3D" w:rsidRDefault="00D646FB" w:rsidP="001621DB">
            <w:pPr>
              <w:jc w:val="left"/>
              <w:rPr>
                <w:rFonts w:ascii="Helvetica Neue" w:eastAsiaTheme="minorHAnsi" w:hAnsi="Helvetica Neue"/>
                <w:color w:val="000000"/>
                <w:sz w:val="15"/>
                <w:szCs w:val="15"/>
              </w:rPr>
            </w:pPr>
            <w:proofErr w:type="spellStart"/>
            <w:r w:rsidRPr="00107B3D">
              <w:rPr>
                <w:rFonts w:ascii="Helvetica Neue" w:eastAsiaTheme="minorHAnsi" w:hAnsi="Helvetica Neue"/>
                <w:color w:val="000000"/>
                <w:sz w:val="15"/>
                <w:szCs w:val="15"/>
              </w:rPr>
              <w:t>Kevere</w:t>
            </w:r>
            <w:proofErr w:type="spellEnd"/>
            <w:r w:rsidRPr="00107B3D">
              <w:rPr>
                <w:rFonts w:ascii="Helvetica Neue" w:eastAsiaTheme="minorHAnsi" w:hAnsi="Helvetica Neue"/>
                <w:color w:val="000000"/>
                <w:sz w:val="15"/>
                <w:szCs w:val="15"/>
              </w:rPr>
              <w:t xml:space="preserve"> et al., 2015 </w:t>
            </w:r>
            <w:r w:rsidRPr="00107B3D">
              <w:rPr>
                <w:rFonts w:ascii="Helvetica Neue" w:hAnsi="Helvetica Neue"/>
                <w:color w:val="000000"/>
                <w:sz w:val="15"/>
                <w:szCs w:val="15"/>
              </w:rPr>
              <w:fldChar w:fldCharType="begin">
                <w:fldData xml:space="preserve">PEVuZE5vdGU+PENpdGU+PEF1dGhvcj5LZXZlcmU8L0F1dGhvcj48WWVhcj4yMDE1PC9ZZWFyPjxJ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LZXZlcmU8L0F1dGhvcj48WWVhcj4yMDE1PC9ZZWFyPjxJ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Pr="00107B3D">
              <w:rPr>
                <w:rFonts w:ascii="Helvetica Neue" w:hAnsi="Helvetica Neue"/>
                <w:color w:val="000000"/>
                <w:sz w:val="15"/>
                <w:szCs w:val="15"/>
              </w:rPr>
            </w:r>
            <w:r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48</w:t>
            </w:r>
            <w:r w:rsidRPr="00107B3D">
              <w:rPr>
                <w:rFonts w:ascii="Helvetica Neue" w:hAnsi="Helvetica Neue"/>
                <w:color w:val="000000"/>
                <w:sz w:val="15"/>
                <w:szCs w:val="15"/>
              </w:rPr>
              <w:fldChar w:fldCharType="end"/>
            </w:r>
          </w:p>
        </w:tc>
        <w:tc>
          <w:tcPr>
            <w:tcW w:w="605" w:type="pct"/>
            <w:noWrap/>
          </w:tcPr>
          <w:p w14:paraId="2C84D651" w14:textId="345DFCC7"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7F1EAE26" w14:textId="53F14206"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5</w:t>
            </w:r>
          </w:p>
        </w:tc>
        <w:tc>
          <w:tcPr>
            <w:tcW w:w="455" w:type="pct"/>
          </w:tcPr>
          <w:p w14:paraId="570BE802" w14:textId="3DA1E444"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noWrap/>
          </w:tcPr>
          <w:p w14:paraId="7ED06678" w14:textId="614FE47B"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1BF81051" w14:textId="1353608E"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D646FB" w:rsidRPr="00107B3D" w14:paraId="46EA800E" w14:textId="77777777" w:rsidTr="0068107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2FF79647" w14:textId="3241A0CD" w:rsidR="00D646FB" w:rsidRPr="00107B3D" w:rsidRDefault="00D646FB" w:rsidP="001621DB">
            <w:pPr>
              <w:jc w:val="left"/>
              <w:rPr>
                <w:rFonts w:ascii="Helvetica Neue" w:eastAsiaTheme="minorHAnsi" w:hAnsi="Helvetica Neue"/>
                <w:color w:val="000000"/>
                <w:sz w:val="15"/>
                <w:szCs w:val="15"/>
              </w:rPr>
            </w:pPr>
            <w:proofErr w:type="spellStart"/>
            <w:r w:rsidRPr="00107B3D">
              <w:rPr>
                <w:rFonts w:ascii="Helvetica Neue" w:eastAsiaTheme="minorHAnsi" w:hAnsi="Helvetica Neue"/>
                <w:color w:val="000000"/>
                <w:sz w:val="15"/>
                <w:szCs w:val="15"/>
              </w:rPr>
              <w:t>Rangseekajee</w:t>
            </w:r>
            <w:proofErr w:type="spellEnd"/>
            <w:r w:rsidRPr="00107B3D">
              <w:rPr>
                <w:rFonts w:ascii="Helvetica Neue" w:eastAsiaTheme="minorHAnsi" w:hAnsi="Helvetica Neue"/>
                <w:color w:val="000000"/>
                <w:sz w:val="15"/>
                <w:szCs w:val="15"/>
              </w:rPr>
              <w:t xml:space="preserve"> et al., 2015 </w:t>
            </w:r>
            <w:r w:rsidRPr="00107B3D">
              <w:rPr>
                <w:rFonts w:ascii="Helvetica Neue" w:hAnsi="Helvetica Neue"/>
                <w:color w:val="000000"/>
                <w:sz w:val="15"/>
                <w:szCs w:val="15"/>
              </w:rPr>
              <w:fldChar w:fldCharType="begin">
                <w:fldData xml:space="preserve">PEVuZE5vdGU+PENpdGU+PEF1dGhvcj5SYW5nc2Vla2FqZWU8L0F1dGhvcj48WWVhcj4yMDE1PC9Z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SYW5nc2Vla2FqZWU8L0F1dGhvcj48WWVhcj4yMDE1PC9Z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Pr="00107B3D">
              <w:rPr>
                <w:rFonts w:ascii="Helvetica Neue" w:hAnsi="Helvetica Neue"/>
                <w:color w:val="000000"/>
                <w:sz w:val="15"/>
                <w:szCs w:val="15"/>
              </w:rPr>
            </w:r>
            <w:r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49</w:t>
            </w:r>
            <w:r w:rsidRPr="00107B3D">
              <w:rPr>
                <w:rFonts w:ascii="Helvetica Neue" w:hAnsi="Helvetica Neue"/>
                <w:color w:val="000000"/>
                <w:sz w:val="15"/>
                <w:szCs w:val="15"/>
              </w:rPr>
              <w:fldChar w:fldCharType="end"/>
            </w:r>
          </w:p>
        </w:tc>
        <w:tc>
          <w:tcPr>
            <w:tcW w:w="605" w:type="pct"/>
            <w:noWrap/>
          </w:tcPr>
          <w:p w14:paraId="484CE202" w14:textId="37425644"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488733C1" w14:textId="63425D2B"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5</w:t>
            </w:r>
          </w:p>
        </w:tc>
        <w:tc>
          <w:tcPr>
            <w:tcW w:w="455" w:type="pct"/>
          </w:tcPr>
          <w:p w14:paraId="05D94277" w14:textId="219BE6CC"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noWrap/>
          </w:tcPr>
          <w:p w14:paraId="7AD7906A" w14:textId="7DECE08A"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3ACC33C2" w14:textId="5C13E594"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D646FB" w:rsidRPr="00107B3D" w14:paraId="738C6124"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2D3F661D" w14:textId="36B4CB45" w:rsidR="00D646FB" w:rsidRPr="00107B3D" w:rsidRDefault="00D646FB" w:rsidP="001621DB">
            <w:pPr>
              <w:jc w:val="left"/>
              <w:rPr>
                <w:rFonts w:ascii="Helvetica Neue" w:eastAsiaTheme="minorHAnsi" w:hAnsi="Helvetica Neue"/>
                <w:color w:val="000000"/>
                <w:sz w:val="15"/>
                <w:szCs w:val="15"/>
              </w:rPr>
            </w:pPr>
            <w:proofErr w:type="spellStart"/>
            <w:r w:rsidRPr="00107B3D">
              <w:rPr>
                <w:rFonts w:ascii="Helvetica Neue" w:eastAsiaTheme="minorHAnsi" w:hAnsi="Helvetica Neue"/>
                <w:color w:val="000000"/>
                <w:sz w:val="15"/>
                <w:szCs w:val="15"/>
              </w:rPr>
              <w:t>Ubod</w:t>
            </w:r>
            <w:proofErr w:type="spellEnd"/>
            <w:r w:rsidRPr="00107B3D">
              <w:rPr>
                <w:rFonts w:ascii="Helvetica Neue" w:eastAsiaTheme="minorHAnsi" w:hAnsi="Helvetica Neue"/>
                <w:color w:val="000000"/>
                <w:sz w:val="15"/>
                <w:szCs w:val="15"/>
              </w:rPr>
              <w:t xml:space="preserve"> et al., 2016 </w:t>
            </w:r>
            <w:r w:rsidRPr="00107B3D">
              <w:rPr>
                <w:rFonts w:ascii="Helvetica Neue" w:hAnsi="Helvetica Neue"/>
                <w:color w:val="000000"/>
                <w:sz w:val="15"/>
                <w:szCs w:val="15"/>
              </w:rPr>
              <w:fldChar w:fldCharType="begin">
                <w:fldData xml:space="preserve">PEVuZE5vdGU+PENpdGU+PEF1dGhvcj5VYm9kPC9BdXRob3I+PFllYXI+MjAxNjwvWWVhcj48SURU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VYm9kPC9BdXRob3I+PFllYXI+MjAxNjwvWWVhcj48SURU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Pr="00107B3D">
              <w:rPr>
                <w:rFonts w:ascii="Helvetica Neue" w:hAnsi="Helvetica Neue"/>
                <w:color w:val="000000"/>
                <w:sz w:val="15"/>
                <w:szCs w:val="15"/>
              </w:rPr>
            </w:r>
            <w:r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50</w:t>
            </w:r>
            <w:r w:rsidRPr="00107B3D">
              <w:rPr>
                <w:rFonts w:ascii="Helvetica Neue" w:hAnsi="Helvetica Neue"/>
                <w:color w:val="000000"/>
                <w:sz w:val="15"/>
                <w:szCs w:val="15"/>
              </w:rPr>
              <w:fldChar w:fldCharType="end"/>
            </w:r>
          </w:p>
        </w:tc>
        <w:tc>
          <w:tcPr>
            <w:tcW w:w="605" w:type="pct"/>
            <w:noWrap/>
          </w:tcPr>
          <w:p w14:paraId="743D35E2" w14:textId="335074D2"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6B4906A6" w14:textId="489CD361"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5</w:t>
            </w:r>
          </w:p>
        </w:tc>
        <w:tc>
          <w:tcPr>
            <w:tcW w:w="455" w:type="pct"/>
          </w:tcPr>
          <w:p w14:paraId="6B910FB4" w14:textId="3AEB6677"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0</w:t>
            </w:r>
          </w:p>
        </w:tc>
        <w:tc>
          <w:tcPr>
            <w:tcW w:w="606" w:type="pct"/>
            <w:noWrap/>
          </w:tcPr>
          <w:p w14:paraId="371460E8" w14:textId="2B83BF60"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23D66924" w14:textId="01F33FCD"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D646FB" w:rsidRPr="00107B3D" w14:paraId="358D00F4" w14:textId="77777777" w:rsidTr="0068107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6B77A4D3" w14:textId="79E2FB1E" w:rsidR="00D646FB" w:rsidRPr="00107B3D" w:rsidRDefault="00D646FB" w:rsidP="001621DB">
            <w:pPr>
              <w:jc w:val="left"/>
              <w:rPr>
                <w:rFonts w:ascii="Helvetica Neue" w:eastAsiaTheme="minorHAnsi" w:hAnsi="Helvetica Neue"/>
                <w:color w:val="000000"/>
                <w:sz w:val="15"/>
                <w:szCs w:val="15"/>
              </w:rPr>
            </w:pPr>
            <w:r w:rsidRPr="00107B3D">
              <w:rPr>
                <w:rFonts w:ascii="Helvetica Neue" w:eastAsiaTheme="minorHAnsi" w:hAnsi="Helvetica Neue"/>
                <w:color w:val="000000"/>
                <w:sz w:val="15"/>
                <w:szCs w:val="15"/>
              </w:rPr>
              <w:t xml:space="preserve">Wang et al., 2016 </w:t>
            </w:r>
            <w:r w:rsidRPr="00107B3D">
              <w:rPr>
                <w:rFonts w:ascii="Helvetica Neue" w:hAnsi="Helvetica Neue"/>
                <w:color w:val="000000"/>
                <w:sz w:val="15"/>
                <w:szCs w:val="15"/>
              </w:rPr>
              <w:fldChar w:fldCharType="begin">
                <w:fldData xml:space="preserve">PEVuZE5vdGU+PENpdGU+PEF1dGhvcj5XYW5nPC9BdXRob3I+PFllYXI+MjAxNjwvWWVhcj48SURU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XYW5nPC9BdXRob3I+PFllYXI+MjAxNjwvWWVhcj48SURU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Pr="00107B3D">
              <w:rPr>
                <w:rFonts w:ascii="Helvetica Neue" w:hAnsi="Helvetica Neue"/>
                <w:color w:val="000000"/>
                <w:sz w:val="15"/>
                <w:szCs w:val="15"/>
              </w:rPr>
            </w:r>
            <w:r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51</w:t>
            </w:r>
            <w:r w:rsidRPr="00107B3D">
              <w:rPr>
                <w:rFonts w:ascii="Helvetica Neue" w:hAnsi="Helvetica Neue"/>
                <w:color w:val="000000"/>
                <w:sz w:val="15"/>
                <w:szCs w:val="15"/>
              </w:rPr>
              <w:fldChar w:fldCharType="end"/>
            </w:r>
          </w:p>
        </w:tc>
        <w:tc>
          <w:tcPr>
            <w:tcW w:w="605" w:type="pct"/>
            <w:noWrap/>
          </w:tcPr>
          <w:p w14:paraId="67FB3181" w14:textId="2ED03174"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2AA70FA3" w14:textId="7443317E"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5</w:t>
            </w:r>
          </w:p>
        </w:tc>
        <w:tc>
          <w:tcPr>
            <w:tcW w:w="455" w:type="pct"/>
          </w:tcPr>
          <w:p w14:paraId="660F97A9" w14:textId="24C7F6CF"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noWrap/>
          </w:tcPr>
          <w:p w14:paraId="7F3A181D" w14:textId="07212C8B"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72BC1C0D" w14:textId="6C995A1B"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ascii="Helvetica Neue" w:hAnsi="Helvetica Neue"/>
                <w:color w:val="000000"/>
                <w:sz w:val="15"/>
                <w:szCs w:val="15"/>
              </w:rPr>
              <w:t>U / U</w:t>
            </w:r>
            <w:r w:rsidR="00872C39">
              <w:rPr>
                <w:rFonts w:ascii="Helvetica Neue" w:hAnsi="Helvetica Neue"/>
                <w:color w:val="000000"/>
                <w:sz w:val="15"/>
                <w:szCs w:val="15"/>
              </w:rPr>
              <w:t xml:space="preserve"> </w:t>
            </w:r>
            <w:r w:rsidR="00872C39">
              <w:sym w:font="Wingdings" w:char="F0A9"/>
            </w:r>
          </w:p>
        </w:tc>
      </w:tr>
      <w:tr w:rsidR="00D646FB" w:rsidRPr="00107B3D" w14:paraId="119266DF"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310F26E2" w14:textId="612F5177" w:rsidR="00D646FB" w:rsidRPr="00107B3D" w:rsidRDefault="00D646FB" w:rsidP="001621DB">
            <w:pPr>
              <w:jc w:val="left"/>
              <w:rPr>
                <w:rFonts w:ascii="Helvetica Neue" w:eastAsiaTheme="minorHAnsi" w:hAnsi="Helvetica Neue"/>
                <w:color w:val="000000"/>
                <w:sz w:val="15"/>
                <w:szCs w:val="15"/>
              </w:rPr>
            </w:pPr>
            <w:proofErr w:type="spellStart"/>
            <w:r w:rsidRPr="00107B3D">
              <w:rPr>
                <w:rFonts w:ascii="Helvetica Neue" w:eastAsiaTheme="minorHAnsi" w:hAnsi="Helvetica Neue"/>
                <w:color w:val="000000"/>
                <w:sz w:val="15"/>
                <w:szCs w:val="15"/>
              </w:rPr>
              <w:t>Dasyam</w:t>
            </w:r>
            <w:proofErr w:type="spellEnd"/>
            <w:r w:rsidRPr="00107B3D">
              <w:rPr>
                <w:rFonts w:ascii="Helvetica Neue" w:eastAsiaTheme="minorHAnsi" w:hAnsi="Helvetica Neue"/>
                <w:color w:val="000000"/>
                <w:sz w:val="15"/>
                <w:szCs w:val="15"/>
              </w:rPr>
              <w:t xml:space="preserve"> et al., 2014 </w:t>
            </w:r>
            <w:r w:rsidRPr="00107B3D">
              <w:rPr>
                <w:rFonts w:ascii="Helvetica Neue" w:hAnsi="Helvetica Neue"/>
                <w:color w:val="000000"/>
                <w:sz w:val="15"/>
                <w:szCs w:val="15"/>
              </w:rPr>
              <w:fldChar w:fldCharType="begin">
                <w:fldData xml:space="preserve">PEVuZE5vdGU+PENpdGU+PEF1dGhvcj5EYXN5YW08L0F1dGhvcj48WWVhcj4yMDE0PC9ZZWFyPjxJ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EYXN5YW08L0F1dGhvcj48WWVhcj4yMDE0PC9ZZWFyPjxJ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Pr="00107B3D">
              <w:rPr>
                <w:rFonts w:ascii="Helvetica Neue" w:hAnsi="Helvetica Neue"/>
                <w:color w:val="000000"/>
                <w:sz w:val="15"/>
                <w:szCs w:val="15"/>
              </w:rPr>
            </w:r>
            <w:r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52</w:t>
            </w:r>
            <w:r w:rsidRPr="00107B3D">
              <w:rPr>
                <w:rFonts w:ascii="Helvetica Neue" w:hAnsi="Helvetica Neue"/>
                <w:color w:val="000000"/>
                <w:sz w:val="15"/>
                <w:szCs w:val="15"/>
              </w:rPr>
              <w:fldChar w:fldCharType="end"/>
            </w:r>
          </w:p>
        </w:tc>
        <w:tc>
          <w:tcPr>
            <w:tcW w:w="605" w:type="pct"/>
            <w:noWrap/>
          </w:tcPr>
          <w:p w14:paraId="2D537FA6" w14:textId="6DCC59B7"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7754CB15" w14:textId="6E9B7B38"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7</w:t>
            </w:r>
          </w:p>
        </w:tc>
        <w:tc>
          <w:tcPr>
            <w:tcW w:w="455" w:type="pct"/>
          </w:tcPr>
          <w:p w14:paraId="0AFFE549" w14:textId="03267044"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noWrap/>
          </w:tcPr>
          <w:p w14:paraId="160BD05A" w14:textId="42A1944F"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5E44D453" w14:textId="21726998"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D646FB" w:rsidRPr="00107B3D" w14:paraId="649F818C" w14:textId="77777777" w:rsidTr="0068107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38813003" w14:textId="0598B25C" w:rsidR="00D646FB" w:rsidRPr="00107B3D" w:rsidRDefault="00D646FB" w:rsidP="001621DB">
            <w:pPr>
              <w:jc w:val="left"/>
              <w:rPr>
                <w:rFonts w:ascii="Helvetica Neue" w:eastAsiaTheme="minorHAnsi" w:hAnsi="Helvetica Neue"/>
                <w:color w:val="000000"/>
                <w:sz w:val="15"/>
                <w:szCs w:val="15"/>
              </w:rPr>
            </w:pPr>
            <w:proofErr w:type="spellStart"/>
            <w:r w:rsidRPr="00107B3D">
              <w:rPr>
                <w:rFonts w:ascii="Helvetica Neue" w:eastAsiaTheme="minorHAnsi" w:hAnsi="Helvetica Neue"/>
                <w:color w:val="000000"/>
                <w:sz w:val="15"/>
                <w:szCs w:val="15"/>
              </w:rPr>
              <w:t>Nastase</w:t>
            </w:r>
            <w:proofErr w:type="spellEnd"/>
            <w:r w:rsidRPr="00107B3D">
              <w:rPr>
                <w:rFonts w:ascii="Helvetica Neue" w:eastAsiaTheme="minorHAnsi" w:hAnsi="Helvetica Neue"/>
                <w:color w:val="000000"/>
                <w:sz w:val="15"/>
                <w:szCs w:val="15"/>
              </w:rPr>
              <w:t xml:space="preserve"> et al., 2012 </w:t>
            </w:r>
            <w:r w:rsidRPr="00107B3D">
              <w:rPr>
                <w:rFonts w:ascii="Helvetica Neue" w:hAnsi="Helvetica Neue"/>
                <w:color w:val="000000"/>
                <w:sz w:val="15"/>
                <w:szCs w:val="15"/>
              </w:rPr>
              <w:fldChar w:fldCharType="begin">
                <w:fldData xml:space="preserve">PEVuZE5vdGU+PENpdGU+PEF1dGhvcj5OYXN0YXNlPC9BdXRob3I+PFllYXI+MjAxMjwvWWVhcj48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OYXN0YXNlPC9BdXRob3I+PFllYXI+MjAxMjwvWWVhcj48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Pr="00107B3D">
              <w:rPr>
                <w:rFonts w:ascii="Helvetica Neue" w:hAnsi="Helvetica Neue"/>
                <w:color w:val="000000"/>
                <w:sz w:val="15"/>
                <w:szCs w:val="15"/>
              </w:rPr>
            </w:r>
            <w:r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53</w:t>
            </w:r>
            <w:r w:rsidRPr="00107B3D">
              <w:rPr>
                <w:rFonts w:ascii="Helvetica Neue" w:hAnsi="Helvetica Neue"/>
                <w:color w:val="000000"/>
                <w:sz w:val="15"/>
                <w:szCs w:val="15"/>
              </w:rPr>
              <w:fldChar w:fldCharType="end"/>
            </w:r>
          </w:p>
        </w:tc>
        <w:tc>
          <w:tcPr>
            <w:tcW w:w="605" w:type="pct"/>
            <w:noWrap/>
          </w:tcPr>
          <w:p w14:paraId="4F1BA301" w14:textId="0C6A82EC"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724934E0" w14:textId="7CC252C3"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8</w:t>
            </w:r>
          </w:p>
        </w:tc>
        <w:tc>
          <w:tcPr>
            <w:tcW w:w="455" w:type="pct"/>
          </w:tcPr>
          <w:p w14:paraId="7D7E7B91" w14:textId="5531632D"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noWrap/>
          </w:tcPr>
          <w:p w14:paraId="7857762A" w14:textId="1171CCAC"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4E5D1946" w14:textId="514BAA1D"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D646FB" w:rsidRPr="00107B3D" w14:paraId="0D79D0DB"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2AA8D5ED" w14:textId="77BCD969" w:rsidR="00D646FB" w:rsidRPr="00107B3D" w:rsidRDefault="00D646FB" w:rsidP="001621DB">
            <w:pPr>
              <w:jc w:val="left"/>
              <w:rPr>
                <w:rFonts w:ascii="Helvetica Neue" w:hAnsi="Helvetica Neue"/>
                <w:color w:val="000000"/>
                <w:sz w:val="15"/>
                <w:szCs w:val="15"/>
              </w:rPr>
            </w:pPr>
            <w:r w:rsidRPr="00107B3D">
              <w:rPr>
                <w:rFonts w:ascii="Helvetica Neue" w:hAnsi="Helvetica Neue"/>
                <w:color w:val="000000"/>
                <w:sz w:val="15"/>
                <w:szCs w:val="15"/>
              </w:rPr>
              <w:t xml:space="preserve">Pereira, et al. 2016 </w:t>
            </w:r>
            <w:r w:rsidRPr="00107B3D">
              <w:rPr>
                <w:rFonts w:ascii="Helvetica Neue" w:hAnsi="Helvetica Neue"/>
                <w:color w:val="000000"/>
                <w:sz w:val="15"/>
                <w:szCs w:val="15"/>
              </w:rPr>
              <w:fldChar w:fldCharType="begin">
                <w:fldData xml:space="preserve">PEVuZE5vdGU+PENpdGU+PEF1dGhvcj5QZXJlaXJhPC9BdXRob3I+PFllYXI+MjAxNjwvWWVhcj48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QZXJlaXJhPC9BdXRob3I+PFllYXI+MjAxNjwvWWVhcj48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Pr="00107B3D">
              <w:rPr>
                <w:rFonts w:ascii="Helvetica Neue" w:hAnsi="Helvetica Neue"/>
                <w:color w:val="000000"/>
                <w:sz w:val="15"/>
                <w:szCs w:val="15"/>
              </w:rPr>
            </w:r>
            <w:r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54</w:t>
            </w:r>
            <w:r w:rsidRPr="00107B3D">
              <w:rPr>
                <w:rFonts w:ascii="Helvetica Neue" w:hAnsi="Helvetica Neue"/>
                <w:color w:val="000000"/>
                <w:sz w:val="15"/>
                <w:szCs w:val="15"/>
              </w:rPr>
              <w:fldChar w:fldCharType="end"/>
            </w:r>
          </w:p>
        </w:tc>
        <w:tc>
          <w:tcPr>
            <w:tcW w:w="605" w:type="pct"/>
            <w:noWrap/>
          </w:tcPr>
          <w:p w14:paraId="2A23B400" w14:textId="794ED89C"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107B3D">
              <w:rPr>
                <w:rFonts w:ascii="Helvetica Neue" w:hAnsi="Helvetica Neue"/>
                <w:color w:val="000000"/>
                <w:sz w:val="15"/>
                <w:szCs w:val="15"/>
              </w:rPr>
              <w:t>1</w:t>
            </w:r>
          </w:p>
        </w:tc>
        <w:tc>
          <w:tcPr>
            <w:tcW w:w="909" w:type="pct"/>
          </w:tcPr>
          <w:p w14:paraId="36BD21BE" w14:textId="60D8CF35"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107B3D">
              <w:rPr>
                <w:rFonts w:ascii="Helvetica Neue" w:hAnsi="Helvetica Neue"/>
                <w:color w:val="000000"/>
                <w:sz w:val="15"/>
                <w:szCs w:val="15"/>
              </w:rPr>
              <w:t>18</w:t>
            </w:r>
          </w:p>
        </w:tc>
        <w:tc>
          <w:tcPr>
            <w:tcW w:w="455" w:type="pct"/>
          </w:tcPr>
          <w:p w14:paraId="10C44347" w14:textId="78920BE0"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107B3D">
              <w:rPr>
                <w:rFonts w:ascii="Helvetica Neue" w:hAnsi="Helvetica Neue"/>
                <w:color w:val="000000"/>
                <w:sz w:val="15"/>
                <w:szCs w:val="15"/>
              </w:rPr>
              <w:t>0:1</w:t>
            </w:r>
          </w:p>
        </w:tc>
        <w:tc>
          <w:tcPr>
            <w:tcW w:w="606" w:type="pct"/>
            <w:noWrap/>
          </w:tcPr>
          <w:p w14:paraId="5455B8AF" w14:textId="15DE9899"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107B3D">
              <w:rPr>
                <w:rFonts w:ascii="Helvetica Neue" w:hAnsi="Helvetica Neue"/>
                <w:color w:val="000000"/>
                <w:sz w:val="15"/>
                <w:szCs w:val="15"/>
              </w:rPr>
              <w:t>1:1</w:t>
            </w:r>
          </w:p>
        </w:tc>
        <w:tc>
          <w:tcPr>
            <w:tcW w:w="682" w:type="pct"/>
          </w:tcPr>
          <w:p w14:paraId="779AECC2" w14:textId="056030A9"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U / U</w:t>
            </w:r>
          </w:p>
        </w:tc>
      </w:tr>
    </w:tbl>
    <w:p w14:paraId="635D3DD5" w14:textId="70068056" w:rsidR="00366CBE" w:rsidRPr="00107B3D" w:rsidRDefault="00366CBE" w:rsidP="001621DB"/>
    <w:p w14:paraId="44765129" w14:textId="77777777" w:rsidR="00366CBE" w:rsidRPr="00107B3D" w:rsidRDefault="00366CBE" w:rsidP="001621DB">
      <w:r w:rsidRPr="00107B3D">
        <w:br w:type="page"/>
      </w:r>
    </w:p>
    <w:p w14:paraId="0A147DB8" w14:textId="4B1881EB" w:rsidR="00366CBE" w:rsidRDefault="00671B15" w:rsidP="001621DB">
      <w:r>
        <w:lastRenderedPageBreak/>
        <w:t>Appendix 1</w:t>
      </w:r>
      <w:r w:rsidR="00366CBE" w:rsidRPr="00107B3D">
        <w:t xml:space="preserve"> (continued)</w:t>
      </w:r>
    </w:p>
    <w:p w14:paraId="063CF3C2" w14:textId="77777777" w:rsidR="001621DB" w:rsidRPr="00107B3D" w:rsidRDefault="001621DB" w:rsidP="001621DB"/>
    <w:tbl>
      <w:tblPr>
        <w:tblStyle w:val="PlainTable5"/>
        <w:tblW w:w="5000" w:type="pct"/>
        <w:jc w:val="center"/>
        <w:tblLayout w:type="fixed"/>
        <w:tblLook w:val="04A0" w:firstRow="1" w:lastRow="0" w:firstColumn="1" w:lastColumn="0" w:noHBand="0" w:noVBand="1"/>
      </w:tblPr>
      <w:tblGrid>
        <w:gridCol w:w="3262"/>
        <w:gridCol w:w="1133"/>
        <w:gridCol w:w="1702"/>
        <w:gridCol w:w="852"/>
        <w:gridCol w:w="1134"/>
        <w:gridCol w:w="1277"/>
      </w:tblGrid>
      <w:tr w:rsidR="001621DB" w:rsidRPr="00107B3D" w14:paraId="1025304E" w14:textId="77777777" w:rsidTr="005440E4">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100" w:firstRow="0" w:lastRow="0" w:firstColumn="1" w:lastColumn="0" w:oddVBand="0" w:evenVBand="0" w:oddHBand="0" w:evenHBand="0" w:firstRowFirstColumn="1" w:firstRowLastColumn="0" w:lastRowFirstColumn="0" w:lastRowLastColumn="0"/>
            <w:tcW w:w="1743" w:type="pct"/>
            <w:vMerge w:val="restart"/>
            <w:tcBorders>
              <w:bottom w:val="single" w:sz="4" w:space="0" w:color="auto"/>
              <w:right w:val="single" w:sz="4" w:space="0" w:color="auto"/>
            </w:tcBorders>
            <w:vAlign w:val="bottom"/>
          </w:tcPr>
          <w:p w14:paraId="248C5F58" w14:textId="77777777" w:rsidR="001621DB" w:rsidRPr="00107B3D" w:rsidRDefault="001621DB" w:rsidP="005440E4">
            <w:pPr>
              <w:jc w:val="center"/>
              <w:rPr>
                <w:rFonts w:eastAsia="Times New Roman"/>
                <w:i w:val="0"/>
                <w:sz w:val="24"/>
              </w:rPr>
            </w:pPr>
            <w:r w:rsidRPr="00107B3D">
              <w:rPr>
                <w:rFonts w:eastAsia="Times New Roman"/>
                <w:i w:val="0"/>
                <w:sz w:val="24"/>
              </w:rPr>
              <w:t>Reference</w:t>
            </w:r>
            <w:r>
              <w:rPr>
                <w:rFonts w:eastAsia="Times New Roman"/>
                <w:i w:val="0"/>
                <w:sz w:val="24"/>
              </w:rPr>
              <w:t xml:space="preserve"> / Testing Location (</w:t>
            </w:r>
            <w:proofErr w:type="spellStart"/>
            <w:r>
              <w:rPr>
                <w:rFonts w:eastAsia="Times New Roman"/>
                <w:i w:val="0"/>
                <w:sz w:val="24"/>
              </w:rPr>
              <w:t>SCImago</w:t>
            </w:r>
            <w:proofErr w:type="spellEnd"/>
            <w:r>
              <w:rPr>
                <w:rFonts w:eastAsia="Times New Roman"/>
                <w:i w:val="0"/>
                <w:sz w:val="24"/>
              </w:rPr>
              <w:t xml:space="preserve"> Rank of 271)</w:t>
            </w:r>
          </w:p>
        </w:tc>
        <w:tc>
          <w:tcPr>
            <w:tcW w:w="605" w:type="pct"/>
            <w:vMerge w:val="restart"/>
            <w:tcBorders>
              <w:left w:val="single" w:sz="4" w:space="0" w:color="auto"/>
            </w:tcBorders>
            <w:noWrap/>
            <w:vAlign w:val="bottom"/>
          </w:tcPr>
          <w:p w14:paraId="38326DDD" w14:textId="77777777" w:rsidR="001621DB" w:rsidRPr="00107B3D" w:rsidRDefault="001621DB" w:rsidP="005440E4">
            <w:pPr>
              <w:jc w:val="center"/>
              <w:cnfStyle w:val="100000000000" w:firstRow="1" w:lastRow="0" w:firstColumn="0" w:lastColumn="0" w:oddVBand="0" w:evenVBand="0" w:oddHBand="0" w:evenHBand="0" w:firstRowFirstColumn="0" w:firstRowLastColumn="0" w:lastRowFirstColumn="0" w:lastRowLastColumn="0"/>
              <w:rPr>
                <w:rFonts w:eastAsia="Times New Roman"/>
                <w:i w:val="0"/>
                <w:sz w:val="24"/>
              </w:rPr>
            </w:pPr>
            <w:r w:rsidRPr="00107B3D">
              <w:rPr>
                <w:rFonts w:eastAsia="Times New Roman"/>
                <w:i w:val="0"/>
                <w:sz w:val="24"/>
              </w:rPr>
              <w:t>Paired samples (</w:t>
            </w:r>
            <w:r>
              <w:rPr>
                <w:rFonts w:eastAsia="Times New Roman"/>
                <w:i w:val="0"/>
                <w:sz w:val="24"/>
              </w:rPr>
              <w:t>n</w:t>
            </w:r>
            <w:r w:rsidRPr="00107B3D">
              <w:rPr>
                <w:rFonts w:eastAsia="Times New Roman"/>
                <w:i w:val="0"/>
                <w:sz w:val="24"/>
              </w:rPr>
              <w:t>)</w:t>
            </w:r>
          </w:p>
        </w:tc>
        <w:tc>
          <w:tcPr>
            <w:tcW w:w="909" w:type="pct"/>
            <w:vMerge w:val="restart"/>
            <w:vAlign w:val="bottom"/>
          </w:tcPr>
          <w:p w14:paraId="01AD8849" w14:textId="77777777" w:rsidR="001621DB" w:rsidRPr="00107B3D" w:rsidRDefault="001621DB" w:rsidP="005440E4">
            <w:pPr>
              <w:jc w:val="center"/>
              <w:cnfStyle w:val="100000000000" w:firstRow="1" w:lastRow="0" w:firstColumn="0" w:lastColumn="0" w:oddVBand="0" w:evenVBand="0" w:oddHBand="0" w:evenHBand="0" w:firstRowFirstColumn="0" w:firstRowLastColumn="0" w:lastRowFirstColumn="0" w:lastRowLastColumn="0"/>
              <w:rPr>
                <w:rFonts w:eastAsia="Times New Roman"/>
                <w:iCs w:val="0"/>
                <w:sz w:val="24"/>
              </w:rPr>
            </w:pPr>
            <w:r w:rsidRPr="00107B3D">
              <w:rPr>
                <w:rFonts w:eastAsia="Times New Roman"/>
                <w:i w:val="0"/>
                <w:sz w:val="24"/>
              </w:rPr>
              <w:t>Age (median [range])</w:t>
            </w:r>
          </w:p>
        </w:tc>
        <w:tc>
          <w:tcPr>
            <w:tcW w:w="455" w:type="pct"/>
            <w:vMerge w:val="restart"/>
            <w:vAlign w:val="bottom"/>
          </w:tcPr>
          <w:p w14:paraId="7952198E" w14:textId="77777777" w:rsidR="001621DB" w:rsidRPr="00107B3D" w:rsidRDefault="001621DB" w:rsidP="005440E4">
            <w:pPr>
              <w:jc w:val="center"/>
              <w:cnfStyle w:val="100000000000" w:firstRow="1" w:lastRow="0" w:firstColumn="0" w:lastColumn="0" w:oddVBand="0" w:evenVBand="0" w:oddHBand="0" w:evenHBand="0" w:firstRowFirstColumn="0" w:firstRowLastColumn="0" w:lastRowFirstColumn="0" w:lastRowLastColumn="0"/>
              <w:rPr>
                <w:rFonts w:eastAsia="Times New Roman"/>
                <w:i w:val="0"/>
                <w:sz w:val="24"/>
              </w:rPr>
            </w:pPr>
            <w:proofErr w:type="gramStart"/>
            <w:r w:rsidRPr="00107B3D">
              <w:rPr>
                <w:rFonts w:eastAsia="Times New Roman"/>
                <w:i w:val="0"/>
                <w:sz w:val="24"/>
              </w:rPr>
              <w:t>M:F</w:t>
            </w:r>
            <w:proofErr w:type="gramEnd"/>
          </w:p>
        </w:tc>
        <w:tc>
          <w:tcPr>
            <w:tcW w:w="1288" w:type="pct"/>
            <w:gridSpan w:val="2"/>
            <w:noWrap/>
            <w:vAlign w:val="bottom"/>
          </w:tcPr>
          <w:p w14:paraId="5DAB4FE7" w14:textId="77777777" w:rsidR="001621DB" w:rsidRPr="00107B3D" w:rsidRDefault="001621DB" w:rsidP="005440E4">
            <w:pPr>
              <w:jc w:val="center"/>
              <w:cnfStyle w:val="100000000000" w:firstRow="1" w:lastRow="0" w:firstColumn="0" w:lastColumn="0" w:oddVBand="0" w:evenVBand="0" w:oddHBand="0" w:evenHBand="0" w:firstRowFirstColumn="0" w:firstRowLastColumn="0" w:lastRowFirstColumn="0" w:lastRowLastColumn="0"/>
              <w:rPr>
                <w:rFonts w:eastAsia="Times New Roman"/>
                <w:i w:val="0"/>
                <w:iCs w:val="0"/>
                <w:sz w:val="24"/>
              </w:rPr>
            </w:pPr>
            <w:r w:rsidRPr="00107B3D">
              <w:rPr>
                <w:rFonts w:eastAsia="Times New Roman"/>
                <w:i w:val="0"/>
                <w:sz w:val="24"/>
              </w:rPr>
              <w:t>NMDAR antibody testing</w:t>
            </w:r>
          </w:p>
        </w:tc>
      </w:tr>
      <w:tr w:rsidR="001621DB" w:rsidRPr="00107B3D" w14:paraId="2DE434C8" w14:textId="77777777" w:rsidTr="005440E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743" w:type="pct"/>
            <w:vMerge/>
            <w:tcBorders>
              <w:top w:val="single" w:sz="4" w:space="0" w:color="7F7F7F" w:themeColor="text1" w:themeTint="80"/>
              <w:bottom w:val="single" w:sz="4" w:space="0" w:color="auto"/>
              <w:right w:val="single" w:sz="4" w:space="0" w:color="auto"/>
            </w:tcBorders>
            <w:vAlign w:val="bottom"/>
          </w:tcPr>
          <w:p w14:paraId="7DBADC93" w14:textId="77777777" w:rsidR="001621DB" w:rsidRPr="00107B3D" w:rsidRDefault="001621DB" w:rsidP="005440E4">
            <w:pPr>
              <w:jc w:val="center"/>
              <w:rPr>
                <w:rFonts w:eastAsia="Times New Roman"/>
                <w:i w:val="0"/>
                <w:sz w:val="24"/>
              </w:rPr>
            </w:pPr>
          </w:p>
        </w:tc>
        <w:tc>
          <w:tcPr>
            <w:tcW w:w="605" w:type="pct"/>
            <w:vMerge/>
            <w:tcBorders>
              <w:left w:val="single" w:sz="4" w:space="0" w:color="auto"/>
              <w:bottom w:val="single" w:sz="4" w:space="0" w:color="auto"/>
            </w:tcBorders>
            <w:noWrap/>
            <w:vAlign w:val="bottom"/>
            <w:hideMark/>
          </w:tcPr>
          <w:p w14:paraId="04ACF51B" w14:textId="77777777" w:rsidR="001621DB" w:rsidRPr="00107B3D" w:rsidRDefault="001621DB" w:rsidP="005440E4">
            <w:pPr>
              <w:jc w:val="center"/>
              <w:cnfStyle w:val="000000100000" w:firstRow="0" w:lastRow="0" w:firstColumn="0" w:lastColumn="0" w:oddVBand="0" w:evenVBand="0" w:oddHBand="1" w:evenHBand="0" w:firstRowFirstColumn="0" w:firstRowLastColumn="0" w:lastRowFirstColumn="0" w:lastRowLastColumn="0"/>
              <w:rPr>
                <w:rFonts w:eastAsia="Times New Roman"/>
              </w:rPr>
            </w:pPr>
          </w:p>
        </w:tc>
        <w:tc>
          <w:tcPr>
            <w:tcW w:w="909" w:type="pct"/>
            <w:vMerge/>
            <w:tcBorders>
              <w:bottom w:val="single" w:sz="4" w:space="0" w:color="auto"/>
            </w:tcBorders>
            <w:vAlign w:val="bottom"/>
          </w:tcPr>
          <w:p w14:paraId="7A43D077" w14:textId="77777777" w:rsidR="001621DB" w:rsidRPr="00107B3D" w:rsidRDefault="001621DB" w:rsidP="005440E4">
            <w:pPr>
              <w:jc w:val="center"/>
              <w:cnfStyle w:val="000000100000" w:firstRow="0" w:lastRow="0" w:firstColumn="0" w:lastColumn="0" w:oddVBand="0" w:evenVBand="0" w:oddHBand="1" w:evenHBand="0" w:firstRowFirstColumn="0" w:firstRowLastColumn="0" w:lastRowFirstColumn="0" w:lastRowLastColumn="0"/>
              <w:rPr>
                <w:rFonts w:eastAsia="Times New Roman"/>
              </w:rPr>
            </w:pPr>
          </w:p>
        </w:tc>
        <w:tc>
          <w:tcPr>
            <w:tcW w:w="455" w:type="pct"/>
            <w:vMerge/>
            <w:tcBorders>
              <w:bottom w:val="single" w:sz="4" w:space="0" w:color="auto"/>
            </w:tcBorders>
            <w:vAlign w:val="bottom"/>
          </w:tcPr>
          <w:p w14:paraId="16A16643" w14:textId="77777777" w:rsidR="001621DB" w:rsidRPr="00107B3D" w:rsidRDefault="001621DB" w:rsidP="005440E4">
            <w:pPr>
              <w:jc w:val="center"/>
              <w:cnfStyle w:val="000000100000" w:firstRow="0" w:lastRow="0" w:firstColumn="0" w:lastColumn="0" w:oddVBand="0" w:evenVBand="0" w:oddHBand="1" w:evenHBand="0" w:firstRowFirstColumn="0" w:firstRowLastColumn="0" w:lastRowFirstColumn="0" w:lastRowLastColumn="0"/>
              <w:rPr>
                <w:rFonts w:eastAsia="Times New Roman"/>
              </w:rPr>
            </w:pPr>
          </w:p>
        </w:tc>
        <w:tc>
          <w:tcPr>
            <w:tcW w:w="606" w:type="pct"/>
            <w:tcBorders>
              <w:bottom w:val="single" w:sz="4" w:space="0" w:color="auto"/>
            </w:tcBorders>
            <w:noWrap/>
            <w:vAlign w:val="bottom"/>
            <w:hideMark/>
          </w:tcPr>
          <w:p w14:paraId="48DCC3B9" w14:textId="77777777" w:rsidR="001621DB" w:rsidRPr="00107B3D" w:rsidRDefault="001621DB" w:rsidP="005440E4">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eastAsia="Times New Roman"/>
              </w:rPr>
              <w:t>Serum +: CSF +</w:t>
            </w:r>
          </w:p>
        </w:tc>
        <w:tc>
          <w:tcPr>
            <w:tcW w:w="682" w:type="pct"/>
            <w:tcBorders>
              <w:bottom w:val="single" w:sz="4" w:space="0" w:color="auto"/>
            </w:tcBorders>
            <w:vAlign w:val="bottom"/>
          </w:tcPr>
          <w:p w14:paraId="584D7090" w14:textId="77777777" w:rsidR="001621DB" w:rsidRPr="00107B3D" w:rsidRDefault="001621DB" w:rsidP="005440E4">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eastAsia="Times New Roman"/>
              </w:rPr>
              <w:t>Technique</w:t>
            </w:r>
            <w:r>
              <w:rPr>
                <w:rFonts w:eastAsia="Times New Roman"/>
              </w:rPr>
              <w:t xml:space="preserve"> / Test Site</w:t>
            </w:r>
          </w:p>
        </w:tc>
      </w:tr>
      <w:tr w:rsidR="00366CBE" w:rsidRPr="00107B3D" w14:paraId="4E77721C" w14:textId="77777777" w:rsidTr="001621DB">
        <w:trPr>
          <w:trHeight w:val="320"/>
          <w:jc w:val="center"/>
        </w:trPr>
        <w:tc>
          <w:tcPr>
            <w:cnfStyle w:val="001000000000" w:firstRow="0" w:lastRow="0" w:firstColumn="1" w:lastColumn="0" w:oddVBand="0" w:evenVBand="0" w:oddHBand="0" w:evenHBand="0" w:firstRowFirstColumn="0" w:firstRowLastColumn="0" w:lastRowFirstColumn="0" w:lastRowLastColumn="0"/>
            <w:tcW w:w="1743" w:type="pct"/>
            <w:vMerge/>
            <w:tcBorders>
              <w:top w:val="single" w:sz="4" w:space="0" w:color="7F7F7F" w:themeColor="text1" w:themeTint="80"/>
              <w:bottom w:val="single" w:sz="4" w:space="0" w:color="auto"/>
              <w:right w:val="single" w:sz="4" w:space="0" w:color="auto"/>
            </w:tcBorders>
            <w:vAlign w:val="bottom"/>
          </w:tcPr>
          <w:p w14:paraId="538E255F" w14:textId="77777777" w:rsidR="00366CBE" w:rsidRPr="00107B3D" w:rsidRDefault="00366CBE" w:rsidP="001621DB">
            <w:pPr>
              <w:jc w:val="center"/>
              <w:rPr>
                <w:rFonts w:eastAsia="Times New Roman"/>
                <w:i w:val="0"/>
                <w:sz w:val="24"/>
              </w:rPr>
            </w:pPr>
          </w:p>
        </w:tc>
        <w:tc>
          <w:tcPr>
            <w:tcW w:w="605" w:type="pct"/>
            <w:vMerge/>
            <w:tcBorders>
              <w:left w:val="single" w:sz="4" w:space="0" w:color="auto"/>
              <w:bottom w:val="single" w:sz="4" w:space="0" w:color="auto"/>
            </w:tcBorders>
            <w:noWrap/>
            <w:vAlign w:val="bottom"/>
          </w:tcPr>
          <w:p w14:paraId="0F3C9524" w14:textId="77777777"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p>
        </w:tc>
        <w:tc>
          <w:tcPr>
            <w:tcW w:w="909" w:type="pct"/>
            <w:vMerge/>
            <w:tcBorders>
              <w:bottom w:val="single" w:sz="4" w:space="0" w:color="auto"/>
            </w:tcBorders>
            <w:vAlign w:val="bottom"/>
          </w:tcPr>
          <w:p w14:paraId="22324193" w14:textId="77777777"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p>
        </w:tc>
        <w:tc>
          <w:tcPr>
            <w:tcW w:w="455" w:type="pct"/>
            <w:vMerge/>
            <w:tcBorders>
              <w:bottom w:val="single" w:sz="4" w:space="0" w:color="auto"/>
            </w:tcBorders>
            <w:vAlign w:val="bottom"/>
          </w:tcPr>
          <w:p w14:paraId="7D0A606B" w14:textId="77777777"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p>
        </w:tc>
        <w:tc>
          <w:tcPr>
            <w:tcW w:w="606" w:type="pct"/>
            <w:tcBorders>
              <w:bottom w:val="single" w:sz="4" w:space="0" w:color="auto"/>
            </w:tcBorders>
            <w:noWrap/>
            <w:vAlign w:val="bottom"/>
          </w:tcPr>
          <w:p w14:paraId="1221D5AC" w14:textId="14DE05AC"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p>
        </w:tc>
        <w:tc>
          <w:tcPr>
            <w:tcW w:w="682" w:type="pct"/>
            <w:tcBorders>
              <w:bottom w:val="single" w:sz="4" w:space="0" w:color="auto"/>
            </w:tcBorders>
            <w:vAlign w:val="bottom"/>
          </w:tcPr>
          <w:p w14:paraId="370ED112" w14:textId="7870A7B0"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p>
        </w:tc>
      </w:tr>
      <w:tr w:rsidR="00366CBE" w:rsidRPr="00107B3D" w14:paraId="70C18BD2" w14:textId="77777777" w:rsidTr="0068107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43" w:type="pct"/>
            <w:tcBorders>
              <w:top w:val="single" w:sz="4" w:space="0" w:color="auto"/>
            </w:tcBorders>
          </w:tcPr>
          <w:p w14:paraId="57617C74" w14:textId="62447BA5" w:rsidR="00366CBE" w:rsidRPr="00107B3D" w:rsidRDefault="001C7612" w:rsidP="001621DB">
            <w:pPr>
              <w:jc w:val="left"/>
              <w:rPr>
                <w:rFonts w:ascii="Helvetica Neue" w:eastAsiaTheme="minorHAnsi" w:hAnsi="Helvetica Neue"/>
                <w:color w:val="000000"/>
                <w:sz w:val="15"/>
                <w:szCs w:val="15"/>
              </w:rPr>
            </w:pPr>
            <w:r w:rsidRPr="00107B3D">
              <w:rPr>
                <w:rFonts w:ascii="Helvetica Neue" w:eastAsiaTheme="minorHAnsi" w:hAnsi="Helvetica Neue"/>
                <w:color w:val="000000"/>
                <w:sz w:val="15"/>
                <w:szCs w:val="15"/>
              </w:rPr>
              <w:t>Sousa et al., 2014</w:t>
            </w:r>
            <w:r w:rsidR="00F87C46" w:rsidRPr="00107B3D">
              <w:rPr>
                <w:rFonts w:ascii="Helvetica Neue" w:eastAsiaTheme="minorHAnsi" w:hAnsi="Helvetica Neue"/>
                <w:color w:val="000000"/>
                <w:sz w:val="15"/>
                <w:szCs w:val="15"/>
              </w:rPr>
              <w:t xml:space="preserve"> </w:t>
            </w:r>
            <w:r w:rsidR="00D63407" w:rsidRPr="00107B3D">
              <w:rPr>
                <w:rFonts w:ascii="Helvetica Neue" w:hAnsi="Helvetica Neue"/>
                <w:color w:val="000000"/>
                <w:sz w:val="15"/>
                <w:szCs w:val="15"/>
              </w:rPr>
              <w:fldChar w:fldCharType="begin">
                <w:fldData xml:space="preserve">PEVuZE5vdGU+PENpdGU+PEF1dGhvcj5Tb3VzYTwvQXV0aG9yPjxZZWFyPjIwMTQ8L1llYXI+PElE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Tb3VzYTwvQXV0aG9yPjxZZWFyPjIwMTQ8L1llYXI+PElE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D63407" w:rsidRPr="00107B3D">
              <w:rPr>
                <w:rFonts w:ascii="Helvetica Neue" w:hAnsi="Helvetica Neue"/>
                <w:color w:val="000000"/>
                <w:sz w:val="15"/>
                <w:szCs w:val="15"/>
              </w:rPr>
            </w:r>
            <w:r w:rsidR="00D63407"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55</w:t>
            </w:r>
            <w:r w:rsidR="00D63407" w:rsidRPr="00107B3D">
              <w:rPr>
                <w:rFonts w:ascii="Helvetica Neue" w:hAnsi="Helvetica Neue"/>
                <w:color w:val="000000"/>
                <w:sz w:val="15"/>
                <w:szCs w:val="15"/>
              </w:rPr>
              <w:fldChar w:fldCharType="end"/>
            </w:r>
          </w:p>
        </w:tc>
        <w:tc>
          <w:tcPr>
            <w:tcW w:w="605" w:type="pct"/>
            <w:tcBorders>
              <w:top w:val="single" w:sz="4" w:space="0" w:color="auto"/>
            </w:tcBorders>
            <w:noWrap/>
            <w:hideMark/>
          </w:tcPr>
          <w:p w14:paraId="51F057A4" w14:textId="49150EC4"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Borders>
              <w:top w:val="single" w:sz="4" w:space="0" w:color="auto"/>
            </w:tcBorders>
          </w:tcPr>
          <w:p w14:paraId="0C5EFED4" w14:textId="1AAB2256"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8</w:t>
            </w:r>
          </w:p>
        </w:tc>
        <w:tc>
          <w:tcPr>
            <w:tcW w:w="455" w:type="pct"/>
            <w:tcBorders>
              <w:top w:val="single" w:sz="4" w:space="0" w:color="auto"/>
            </w:tcBorders>
          </w:tcPr>
          <w:p w14:paraId="3362D319" w14:textId="69E709B5"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tcBorders>
              <w:top w:val="single" w:sz="4" w:space="0" w:color="auto"/>
            </w:tcBorders>
            <w:noWrap/>
            <w:hideMark/>
          </w:tcPr>
          <w:p w14:paraId="714935E1" w14:textId="5925624F"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Borders>
              <w:top w:val="single" w:sz="4" w:space="0" w:color="auto"/>
            </w:tcBorders>
          </w:tcPr>
          <w:p w14:paraId="20A4E3BD" w14:textId="2D02C863" w:rsidR="00366CBE"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366CBE" w:rsidRPr="00107B3D" w14:paraId="082F8130"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4C1DE00A" w14:textId="416ABA97" w:rsidR="00366CBE" w:rsidRPr="00107B3D" w:rsidRDefault="001B1A25" w:rsidP="001621DB">
            <w:pPr>
              <w:jc w:val="left"/>
              <w:rPr>
                <w:rFonts w:ascii="Helvetica Neue" w:eastAsiaTheme="minorHAnsi" w:hAnsi="Helvetica Neue"/>
                <w:color w:val="000000"/>
                <w:sz w:val="15"/>
                <w:szCs w:val="15"/>
              </w:rPr>
            </w:pPr>
            <w:r w:rsidRPr="00107B3D">
              <w:rPr>
                <w:rFonts w:ascii="Helvetica Neue" w:eastAsiaTheme="minorHAnsi" w:hAnsi="Helvetica Neue"/>
                <w:color w:val="000000"/>
                <w:sz w:val="15"/>
                <w:szCs w:val="15"/>
              </w:rPr>
              <w:t>Gutierrez-Zuniga et al., 2016</w:t>
            </w:r>
            <w:r w:rsidR="00F87C46" w:rsidRPr="00107B3D">
              <w:rPr>
                <w:rFonts w:ascii="Helvetica Neue" w:eastAsiaTheme="minorHAnsi" w:hAnsi="Helvetica Neue"/>
                <w:color w:val="000000"/>
                <w:sz w:val="15"/>
                <w:szCs w:val="15"/>
              </w:rPr>
              <w:t xml:space="preserve"> </w:t>
            </w:r>
            <w:r w:rsidR="00D63407" w:rsidRPr="00107B3D">
              <w:rPr>
                <w:rFonts w:ascii="Helvetica Neue" w:hAnsi="Helvetica Neue"/>
                <w:color w:val="000000"/>
                <w:sz w:val="15"/>
                <w:szCs w:val="15"/>
              </w:rPr>
              <w:fldChar w:fldCharType="begin">
                <w:fldData xml:space="preserve">PEVuZE5vdGU+PENpdGU+PEF1dGhvcj5HdXRpZXJyZXotWnVuaWdhPC9BdXRob3I+PFllYXI+MjAx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==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HdXRpZXJyZXotWnVuaWdhPC9BdXRob3I+PFllYXI+MjAx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==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D63407" w:rsidRPr="00107B3D">
              <w:rPr>
                <w:rFonts w:ascii="Helvetica Neue" w:hAnsi="Helvetica Neue"/>
                <w:color w:val="000000"/>
                <w:sz w:val="15"/>
                <w:szCs w:val="15"/>
              </w:rPr>
            </w:r>
            <w:r w:rsidR="00D63407"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56</w:t>
            </w:r>
            <w:r w:rsidR="00D63407" w:rsidRPr="00107B3D">
              <w:rPr>
                <w:rFonts w:ascii="Helvetica Neue" w:hAnsi="Helvetica Neue"/>
                <w:color w:val="000000"/>
                <w:sz w:val="15"/>
                <w:szCs w:val="15"/>
              </w:rPr>
              <w:fldChar w:fldCharType="end"/>
            </w:r>
          </w:p>
        </w:tc>
        <w:tc>
          <w:tcPr>
            <w:tcW w:w="605" w:type="pct"/>
            <w:noWrap/>
          </w:tcPr>
          <w:p w14:paraId="3128B713" w14:textId="05AA7FE2"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02042CC5" w14:textId="7A6AA9F5"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9</w:t>
            </w:r>
          </w:p>
        </w:tc>
        <w:tc>
          <w:tcPr>
            <w:tcW w:w="455" w:type="pct"/>
          </w:tcPr>
          <w:p w14:paraId="75364560" w14:textId="4FD4FA61"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noWrap/>
          </w:tcPr>
          <w:p w14:paraId="3E105C7A" w14:textId="791408AE"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14B894C2" w14:textId="7C8662D2" w:rsidR="00366CBE"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D646FB" w:rsidRPr="00107B3D" w14:paraId="713ECDF4" w14:textId="77777777" w:rsidTr="00681078">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1743" w:type="pct"/>
          </w:tcPr>
          <w:p w14:paraId="217BD672" w14:textId="4A7A3625" w:rsidR="00D646FB" w:rsidRPr="00107B3D" w:rsidRDefault="00D646FB" w:rsidP="001621DB">
            <w:pPr>
              <w:jc w:val="left"/>
              <w:rPr>
                <w:rFonts w:ascii="Helvetica Neue" w:eastAsiaTheme="minorHAnsi" w:hAnsi="Helvetica Neue"/>
                <w:color w:val="000000"/>
                <w:sz w:val="15"/>
                <w:szCs w:val="15"/>
              </w:rPr>
            </w:pPr>
            <w:proofErr w:type="spellStart"/>
            <w:r w:rsidRPr="00107B3D">
              <w:rPr>
                <w:rFonts w:ascii="Helvetica Neue" w:eastAsiaTheme="minorHAnsi" w:hAnsi="Helvetica Neue"/>
                <w:color w:val="000000"/>
                <w:sz w:val="15"/>
                <w:szCs w:val="15"/>
              </w:rPr>
              <w:t>Shimoyama</w:t>
            </w:r>
            <w:proofErr w:type="spellEnd"/>
            <w:r w:rsidRPr="00107B3D">
              <w:rPr>
                <w:rFonts w:ascii="Helvetica Neue" w:eastAsiaTheme="minorHAnsi" w:hAnsi="Helvetica Neue"/>
                <w:color w:val="000000"/>
                <w:sz w:val="15"/>
                <w:szCs w:val="15"/>
              </w:rPr>
              <w:t xml:space="preserve"> et al., 2016 </w:t>
            </w:r>
            <w:r w:rsidRPr="00107B3D">
              <w:rPr>
                <w:rFonts w:ascii="Helvetica Neue" w:hAnsi="Helvetica Neue"/>
                <w:color w:val="000000"/>
                <w:sz w:val="15"/>
                <w:szCs w:val="15"/>
              </w:rPr>
              <w:fldChar w:fldCharType="begin">
                <w:fldData xml:space="preserve">PEVuZE5vdGU+PENpdGU+PEF1dGhvcj5TaGltb3lhbWE8L0F1dGhvcj48WWVhcj4yMDE2PC9ZZWFy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TaGltb3lhbWE8L0F1dGhvcj48WWVhcj4yMDE2PC9ZZWFy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Pr="00107B3D">
              <w:rPr>
                <w:rFonts w:ascii="Helvetica Neue" w:hAnsi="Helvetica Neue"/>
                <w:color w:val="000000"/>
                <w:sz w:val="15"/>
                <w:szCs w:val="15"/>
              </w:rPr>
            </w:r>
            <w:r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57</w:t>
            </w:r>
            <w:r w:rsidRPr="00107B3D">
              <w:rPr>
                <w:rFonts w:ascii="Helvetica Neue" w:hAnsi="Helvetica Neue"/>
                <w:color w:val="000000"/>
                <w:sz w:val="15"/>
                <w:szCs w:val="15"/>
              </w:rPr>
              <w:fldChar w:fldCharType="end"/>
            </w:r>
          </w:p>
        </w:tc>
        <w:tc>
          <w:tcPr>
            <w:tcW w:w="605" w:type="pct"/>
            <w:noWrap/>
          </w:tcPr>
          <w:p w14:paraId="26DE9C3F" w14:textId="1F2C2E85"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451CE5A4" w14:textId="38B9EB19"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9</w:t>
            </w:r>
          </w:p>
        </w:tc>
        <w:tc>
          <w:tcPr>
            <w:tcW w:w="455" w:type="pct"/>
          </w:tcPr>
          <w:p w14:paraId="00A2ACBC" w14:textId="07D2AF53"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noWrap/>
          </w:tcPr>
          <w:p w14:paraId="7BC947D7" w14:textId="6F7E8B80"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73D5EF00" w14:textId="67A463E2"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D646FB" w:rsidRPr="00107B3D" w14:paraId="3276471E" w14:textId="77777777" w:rsidTr="00681078">
        <w:trPr>
          <w:trHeight w:val="360"/>
          <w:jc w:val="center"/>
        </w:trPr>
        <w:tc>
          <w:tcPr>
            <w:cnfStyle w:val="001000000000" w:firstRow="0" w:lastRow="0" w:firstColumn="1" w:lastColumn="0" w:oddVBand="0" w:evenVBand="0" w:oddHBand="0" w:evenHBand="0" w:firstRowFirstColumn="0" w:firstRowLastColumn="0" w:lastRowFirstColumn="0" w:lastRowLastColumn="0"/>
            <w:tcW w:w="1743" w:type="pct"/>
          </w:tcPr>
          <w:p w14:paraId="11700CB2" w14:textId="11E9E977" w:rsidR="00D646FB" w:rsidRPr="00107B3D" w:rsidRDefault="00D646FB" w:rsidP="001621DB">
            <w:pPr>
              <w:jc w:val="left"/>
              <w:rPr>
                <w:rFonts w:ascii="Helvetica Neue" w:eastAsiaTheme="minorHAnsi" w:hAnsi="Helvetica Neue"/>
                <w:color w:val="000000"/>
                <w:sz w:val="15"/>
                <w:szCs w:val="15"/>
              </w:rPr>
            </w:pPr>
            <w:proofErr w:type="spellStart"/>
            <w:r w:rsidRPr="00107B3D">
              <w:rPr>
                <w:rFonts w:ascii="Helvetica Neue" w:eastAsiaTheme="minorHAnsi" w:hAnsi="Helvetica Neue"/>
                <w:color w:val="000000"/>
                <w:sz w:val="15"/>
                <w:szCs w:val="15"/>
              </w:rPr>
              <w:t>Fontao</w:t>
            </w:r>
            <w:proofErr w:type="spellEnd"/>
            <w:r w:rsidRPr="00107B3D">
              <w:rPr>
                <w:rFonts w:ascii="Helvetica Neue" w:eastAsiaTheme="minorHAnsi" w:hAnsi="Helvetica Neue"/>
                <w:color w:val="000000"/>
                <w:sz w:val="15"/>
                <w:szCs w:val="15"/>
              </w:rPr>
              <w:t xml:space="preserve"> et al., 2016 </w:t>
            </w:r>
            <w:r w:rsidRPr="00107B3D">
              <w:rPr>
                <w:rFonts w:ascii="Helvetica Neue" w:hAnsi="Helvetica Neue"/>
                <w:color w:val="000000"/>
                <w:sz w:val="15"/>
                <w:szCs w:val="15"/>
              </w:rPr>
              <w:fldChar w:fldCharType="begin">
                <w:fldData xml:space="preserve">PEVuZE5vdGU+PENpdGU+PEF1dGhvcj5Gb250YW88L0F1dGhvcj48WWVhcj4yMDE2PC9ZZWFyPjxJ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Gb250YW88L0F1dGhvcj48WWVhcj4yMDE2PC9ZZWFyPjxJ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Pr="00107B3D">
              <w:rPr>
                <w:rFonts w:ascii="Helvetica Neue" w:hAnsi="Helvetica Neue"/>
                <w:color w:val="000000"/>
                <w:sz w:val="15"/>
                <w:szCs w:val="15"/>
              </w:rPr>
            </w:r>
            <w:r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58</w:t>
            </w:r>
            <w:r w:rsidRPr="00107B3D">
              <w:rPr>
                <w:rFonts w:ascii="Helvetica Neue" w:hAnsi="Helvetica Neue"/>
                <w:color w:val="000000"/>
                <w:sz w:val="15"/>
                <w:szCs w:val="15"/>
              </w:rPr>
              <w:fldChar w:fldCharType="end"/>
            </w:r>
          </w:p>
        </w:tc>
        <w:tc>
          <w:tcPr>
            <w:tcW w:w="605" w:type="pct"/>
            <w:noWrap/>
          </w:tcPr>
          <w:p w14:paraId="12A3B04E" w14:textId="097C005E"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2CAF572F" w14:textId="6C486E56"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20</w:t>
            </w:r>
          </w:p>
        </w:tc>
        <w:tc>
          <w:tcPr>
            <w:tcW w:w="455" w:type="pct"/>
          </w:tcPr>
          <w:p w14:paraId="5DB07E6A" w14:textId="5B00FF86"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0</w:t>
            </w:r>
          </w:p>
        </w:tc>
        <w:tc>
          <w:tcPr>
            <w:tcW w:w="606" w:type="pct"/>
            <w:noWrap/>
          </w:tcPr>
          <w:p w14:paraId="56EE8844" w14:textId="4A3FCF72"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17EE77CA" w14:textId="06311192"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D646FB" w:rsidRPr="00107B3D" w14:paraId="09A19A6F" w14:textId="77777777" w:rsidTr="00681078">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1743" w:type="pct"/>
          </w:tcPr>
          <w:p w14:paraId="7E930F5A" w14:textId="5F24150A" w:rsidR="00D646FB" w:rsidRPr="00107B3D" w:rsidRDefault="00D646FB" w:rsidP="001621DB">
            <w:pPr>
              <w:jc w:val="left"/>
              <w:rPr>
                <w:rFonts w:ascii="Helvetica Neue" w:eastAsiaTheme="minorHAnsi" w:hAnsi="Helvetica Neue"/>
                <w:color w:val="000000"/>
                <w:sz w:val="15"/>
                <w:szCs w:val="15"/>
              </w:rPr>
            </w:pPr>
            <w:r w:rsidRPr="00107B3D">
              <w:rPr>
                <w:rFonts w:ascii="Helvetica Neue" w:eastAsiaTheme="minorHAnsi" w:hAnsi="Helvetica Neue"/>
                <w:color w:val="000000"/>
                <w:sz w:val="15"/>
                <w:szCs w:val="15"/>
              </w:rPr>
              <w:t xml:space="preserve">Liang et al., 2016 </w:t>
            </w:r>
            <w:r w:rsidRPr="00107B3D">
              <w:rPr>
                <w:rFonts w:ascii="Helvetica Neue" w:hAnsi="Helvetica Neue"/>
                <w:color w:val="000000"/>
                <w:sz w:val="15"/>
                <w:szCs w:val="15"/>
              </w:rPr>
              <w:fldChar w:fldCharType="begin">
                <w:fldData xml:space="preserve">PEVuZE5vdGU+PENpdGU+PEF1dGhvcj5MaWFuZzwvQXV0aG9yPjxZZWFyPjIwMTY8L1llYXI+PElE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MaWFuZzwvQXV0aG9yPjxZZWFyPjIwMTY8L1llYXI+PElE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Pr="00107B3D">
              <w:rPr>
                <w:rFonts w:ascii="Helvetica Neue" w:hAnsi="Helvetica Neue"/>
                <w:color w:val="000000"/>
                <w:sz w:val="15"/>
                <w:szCs w:val="15"/>
              </w:rPr>
            </w:r>
            <w:r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59</w:t>
            </w:r>
            <w:r w:rsidRPr="00107B3D">
              <w:rPr>
                <w:rFonts w:ascii="Helvetica Neue" w:hAnsi="Helvetica Neue"/>
                <w:color w:val="000000"/>
                <w:sz w:val="15"/>
                <w:szCs w:val="15"/>
              </w:rPr>
              <w:fldChar w:fldCharType="end"/>
            </w:r>
          </w:p>
        </w:tc>
        <w:tc>
          <w:tcPr>
            <w:tcW w:w="605" w:type="pct"/>
            <w:noWrap/>
          </w:tcPr>
          <w:p w14:paraId="6AC0FE82" w14:textId="745D52C6"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08F0A329" w14:textId="3F6E2D96"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20</w:t>
            </w:r>
          </w:p>
        </w:tc>
        <w:tc>
          <w:tcPr>
            <w:tcW w:w="455" w:type="pct"/>
          </w:tcPr>
          <w:p w14:paraId="12B01EE2" w14:textId="6ADFA18B"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noWrap/>
          </w:tcPr>
          <w:p w14:paraId="099D866B" w14:textId="1BF2190C"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7B3A60D4" w14:textId="5BC78D20"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D646FB" w:rsidRPr="00107B3D" w14:paraId="5C727E3A"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17AE39B7" w14:textId="3C4E93DB" w:rsidR="00D646FB" w:rsidRPr="00107B3D" w:rsidRDefault="00D646FB" w:rsidP="001621DB">
            <w:pPr>
              <w:jc w:val="left"/>
              <w:rPr>
                <w:rFonts w:ascii="Helvetica Neue" w:eastAsiaTheme="minorHAnsi" w:hAnsi="Helvetica Neue"/>
                <w:color w:val="000000"/>
                <w:sz w:val="15"/>
                <w:szCs w:val="15"/>
              </w:rPr>
            </w:pPr>
            <w:r w:rsidRPr="00107B3D">
              <w:rPr>
                <w:rFonts w:ascii="Helvetica Neue" w:eastAsiaTheme="minorHAnsi" w:hAnsi="Helvetica Neue"/>
                <w:color w:val="000000"/>
                <w:sz w:val="15"/>
                <w:szCs w:val="15"/>
              </w:rPr>
              <w:t xml:space="preserve">Wang et al., 2018 </w:t>
            </w:r>
            <w:r w:rsidRPr="00107B3D">
              <w:rPr>
                <w:rFonts w:ascii="Helvetica Neue" w:hAnsi="Helvetica Neue"/>
                <w:color w:val="000000"/>
                <w:sz w:val="15"/>
                <w:szCs w:val="15"/>
              </w:rPr>
              <w:fldChar w:fldCharType="begin">
                <w:fldData xml:space="preserve">PEVuZE5vdGU+PENpdGU+PEF1dGhvcj5XYW5nPC9BdXRob3I+PFllYXI+MjAxODwvWWVhcj48SURU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XYW5nPC9BdXRob3I+PFllYXI+MjAxODwvWWVhcj48SURU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Pr="00107B3D">
              <w:rPr>
                <w:rFonts w:ascii="Helvetica Neue" w:hAnsi="Helvetica Neue"/>
                <w:color w:val="000000"/>
                <w:sz w:val="15"/>
                <w:szCs w:val="15"/>
              </w:rPr>
            </w:r>
            <w:r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60</w:t>
            </w:r>
            <w:r w:rsidRPr="00107B3D">
              <w:rPr>
                <w:rFonts w:ascii="Helvetica Neue" w:hAnsi="Helvetica Neue"/>
                <w:color w:val="000000"/>
                <w:sz w:val="15"/>
                <w:szCs w:val="15"/>
              </w:rPr>
              <w:fldChar w:fldCharType="end"/>
            </w:r>
          </w:p>
        </w:tc>
        <w:tc>
          <w:tcPr>
            <w:tcW w:w="605" w:type="pct"/>
            <w:noWrap/>
          </w:tcPr>
          <w:p w14:paraId="11E8ED76" w14:textId="45344F31"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2FEA8263" w14:textId="53F5B278"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20</w:t>
            </w:r>
          </w:p>
        </w:tc>
        <w:tc>
          <w:tcPr>
            <w:tcW w:w="455" w:type="pct"/>
          </w:tcPr>
          <w:p w14:paraId="5298E47C" w14:textId="26E2D245"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noWrap/>
          </w:tcPr>
          <w:p w14:paraId="4E823EB0" w14:textId="0AD21684"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75ABD760" w14:textId="28B49FE6"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D646FB" w:rsidRPr="00107B3D" w14:paraId="1370CB0D" w14:textId="77777777" w:rsidTr="0068107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2F6156C1" w14:textId="5C0A8CCA" w:rsidR="00D646FB" w:rsidRPr="00107B3D" w:rsidRDefault="00D646FB" w:rsidP="001621DB">
            <w:pPr>
              <w:jc w:val="left"/>
              <w:rPr>
                <w:rFonts w:ascii="Helvetica Neue" w:eastAsiaTheme="minorHAnsi" w:hAnsi="Helvetica Neue"/>
                <w:color w:val="000000"/>
                <w:sz w:val="15"/>
                <w:szCs w:val="15"/>
              </w:rPr>
            </w:pPr>
            <w:proofErr w:type="spellStart"/>
            <w:r w:rsidRPr="00107B3D">
              <w:rPr>
                <w:rFonts w:ascii="Helvetica Neue" w:eastAsiaTheme="minorHAnsi" w:hAnsi="Helvetica Neue"/>
                <w:color w:val="000000"/>
                <w:sz w:val="15"/>
                <w:szCs w:val="15"/>
              </w:rPr>
              <w:t>Algra</w:t>
            </w:r>
            <w:proofErr w:type="spellEnd"/>
            <w:r w:rsidRPr="00107B3D">
              <w:rPr>
                <w:rFonts w:ascii="Helvetica Neue" w:eastAsiaTheme="minorHAnsi" w:hAnsi="Helvetica Neue"/>
                <w:color w:val="000000"/>
                <w:sz w:val="15"/>
                <w:szCs w:val="15"/>
              </w:rPr>
              <w:t xml:space="preserve"> et al., 2014 </w:t>
            </w:r>
            <w:r w:rsidRPr="00107B3D">
              <w:rPr>
                <w:rFonts w:ascii="Helvetica Neue" w:hAnsi="Helvetica Neue"/>
                <w:color w:val="000000"/>
                <w:sz w:val="15"/>
                <w:szCs w:val="15"/>
              </w:rPr>
              <w:fldChar w:fldCharType="begin">
                <w:fldData xml:space="preserve">PEVuZE5vdGU+PENpdGU+PEF1dGhvcj5BbGdyYTwvQXV0aG9yPjxZZWFyPjIwMTQ8L1llYXI+PElE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BbGdyYTwvQXV0aG9yPjxZZWFyPjIwMTQ8L1llYXI+PElE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Pr="00107B3D">
              <w:rPr>
                <w:rFonts w:ascii="Helvetica Neue" w:hAnsi="Helvetica Neue"/>
                <w:color w:val="000000"/>
                <w:sz w:val="15"/>
                <w:szCs w:val="15"/>
              </w:rPr>
            </w:r>
            <w:r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61</w:t>
            </w:r>
            <w:r w:rsidRPr="00107B3D">
              <w:rPr>
                <w:rFonts w:ascii="Helvetica Neue" w:hAnsi="Helvetica Neue"/>
                <w:color w:val="000000"/>
                <w:sz w:val="15"/>
                <w:szCs w:val="15"/>
              </w:rPr>
              <w:fldChar w:fldCharType="end"/>
            </w:r>
          </w:p>
        </w:tc>
        <w:tc>
          <w:tcPr>
            <w:tcW w:w="605" w:type="pct"/>
            <w:noWrap/>
          </w:tcPr>
          <w:p w14:paraId="444A023B" w14:textId="20B9AE20"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66445C49" w14:textId="22E11802"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21</w:t>
            </w:r>
          </w:p>
        </w:tc>
        <w:tc>
          <w:tcPr>
            <w:tcW w:w="455" w:type="pct"/>
          </w:tcPr>
          <w:p w14:paraId="679547F7" w14:textId="56C15ECE"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noWrap/>
          </w:tcPr>
          <w:p w14:paraId="64F6BAB3" w14:textId="7DA36599"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68655B69" w14:textId="73AA9AB4"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D646FB" w:rsidRPr="00107B3D" w14:paraId="02329F05"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692A6785" w14:textId="4129B0C7" w:rsidR="00D646FB" w:rsidRPr="00107B3D" w:rsidRDefault="00D646FB" w:rsidP="001621DB">
            <w:pPr>
              <w:jc w:val="left"/>
              <w:rPr>
                <w:rFonts w:ascii="Helvetica Neue" w:eastAsiaTheme="minorHAnsi" w:hAnsi="Helvetica Neue"/>
                <w:color w:val="000000"/>
                <w:sz w:val="15"/>
                <w:szCs w:val="15"/>
              </w:rPr>
            </w:pPr>
            <w:proofErr w:type="spellStart"/>
            <w:r w:rsidRPr="00107B3D">
              <w:rPr>
                <w:rFonts w:ascii="Helvetica Neue" w:eastAsiaTheme="minorHAnsi" w:hAnsi="Helvetica Neue"/>
                <w:color w:val="000000"/>
                <w:sz w:val="15"/>
                <w:szCs w:val="15"/>
              </w:rPr>
              <w:t>Barrozo</w:t>
            </w:r>
            <w:proofErr w:type="spellEnd"/>
            <w:r w:rsidRPr="00107B3D">
              <w:rPr>
                <w:rFonts w:ascii="Helvetica Neue" w:eastAsiaTheme="minorHAnsi" w:hAnsi="Helvetica Neue"/>
                <w:color w:val="000000"/>
                <w:sz w:val="15"/>
                <w:szCs w:val="15"/>
              </w:rPr>
              <w:t xml:space="preserve"> et al., 2017 </w:t>
            </w:r>
            <w:r w:rsidRPr="00107B3D">
              <w:rPr>
                <w:rFonts w:ascii="Helvetica Neue" w:hAnsi="Helvetica Neue"/>
                <w:color w:val="000000"/>
                <w:sz w:val="15"/>
                <w:szCs w:val="15"/>
              </w:rPr>
              <w:fldChar w:fldCharType="begin">
                <w:fldData xml:space="preserve">PEVuZE5vdGU+PENpdGU+PEF1dGhvcj5CYXJyb3pvPC9BdXRob3I+PFllYXI+MjAxNzwvWWVhcj48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CYXJyb3pvPC9BdXRob3I+PFllYXI+MjAxNzwvWWVhcj48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Pr="00107B3D">
              <w:rPr>
                <w:rFonts w:ascii="Helvetica Neue" w:hAnsi="Helvetica Neue"/>
                <w:color w:val="000000"/>
                <w:sz w:val="15"/>
                <w:szCs w:val="15"/>
              </w:rPr>
            </w:r>
            <w:r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62</w:t>
            </w:r>
            <w:r w:rsidRPr="00107B3D">
              <w:rPr>
                <w:rFonts w:ascii="Helvetica Neue" w:hAnsi="Helvetica Neue"/>
                <w:color w:val="000000"/>
                <w:sz w:val="15"/>
                <w:szCs w:val="15"/>
              </w:rPr>
              <w:fldChar w:fldCharType="end"/>
            </w:r>
          </w:p>
        </w:tc>
        <w:tc>
          <w:tcPr>
            <w:tcW w:w="605" w:type="pct"/>
            <w:noWrap/>
          </w:tcPr>
          <w:p w14:paraId="1AD24331" w14:textId="2C145BAD"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0F687B88" w14:textId="423BAD91"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21</w:t>
            </w:r>
          </w:p>
        </w:tc>
        <w:tc>
          <w:tcPr>
            <w:tcW w:w="455" w:type="pct"/>
          </w:tcPr>
          <w:p w14:paraId="3657C3E2" w14:textId="3A141FF2"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0</w:t>
            </w:r>
          </w:p>
        </w:tc>
        <w:tc>
          <w:tcPr>
            <w:tcW w:w="606" w:type="pct"/>
            <w:noWrap/>
          </w:tcPr>
          <w:p w14:paraId="600286C6" w14:textId="5C4C3A4B"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5BF93351" w14:textId="1312EEA8"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D646FB" w:rsidRPr="00107B3D" w14:paraId="4B45462F" w14:textId="77777777" w:rsidTr="0068107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52171744" w14:textId="39F61E2E" w:rsidR="00D646FB" w:rsidRDefault="00D646FB" w:rsidP="001621DB">
            <w:pPr>
              <w:jc w:val="left"/>
              <w:rPr>
                <w:rFonts w:ascii="Helvetica Neue" w:hAnsi="Helvetica Neue"/>
                <w:i w:val="0"/>
                <w:iCs w:val="0"/>
                <w:color w:val="000000"/>
                <w:sz w:val="15"/>
                <w:szCs w:val="15"/>
              </w:rPr>
            </w:pPr>
            <w:proofErr w:type="spellStart"/>
            <w:r w:rsidRPr="00107B3D">
              <w:rPr>
                <w:rFonts w:ascii="Helvetica Neue" w:eastAsiaTheme="minorHAnsi" w:hAnsi="Helvetica Neue"/>
                <w:color w:val="000000"/>
                <w:sz w:val="15"/>
                <w:szCs w:val="15"/>
              </w:rPr>
              <w:t>Fauzi</w:t>
            </w:r>
            <w:proofErr w:type="spellEnd"/>
            <w:r w:rsidRPr="00107B3D">
              <w:rPr>
                <w:rFonts w:ascii="Helvetica Neue" w:eastAsiaTheme="minorHAnsi" w:hAnsi="Helvetica Neue"/>
                <w:color w:val="000000"/>
                <w:sz w:val="15"/>
                <w:szCs w:val="15"/>
              </w:rPr>
              <w:t xml:space="preserve"> et al., 2017 </w:t>
            </w:r>
            <w:r w:rsidRPr="00107B3D">
              <w:rPr>
                <w:rFonts w:ascii="Helvetica Neue" w:hAnsi="Helvetica Neue"/>
                <w:color w:val="000000"/>
                <w:sz w:val="15"/>
                <w:szCs w:val="15"/>
              </w:rPr>
              <w:fldChar w:fldCharType="begin">
                <w:fldData xml:space="preserve">PEVuZE5vdGU+PENpdGU+PEF1dGhvcj5GYXV6aTwvQXV0aG9yPjxZZWFyPjIwMTc8L1llYXI+PElE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GYXV6aTwvQXV0aG9yPjxZZWFyPjIwMTc8L1llYXI+PElE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Pr="00107B3D">
              <w:rPr>
                <w:rFonts w:ascii="Helvetica Neue" w:hAnsi="Helvetica Neue"/>
                <w:color w:val="000000"/>
                <w:sz w:val="15"/>
                <w:szCs w:val="15"/>
              </w:rPr>
            </w:r>
            <w:r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63</w:t>
            </w:r>
            <w:r w:rsidRPr="00107B3D">
              <w:rPr>
                <w:rFonts w:ascii="Helvetica Neue" w:hAnsi="Helvetica Neue"/>
                <w:color w:val="000000"/>
                <w:sz w:val="15"/>
                <w:szCs w:val="15"/>
              </w:rPr>
              <w:fldChar w:fldCharType="end"/>
            </w:r>
          </w:p>
          <w:p w14:paraId="6B0B2834" w14:textId="509F30A2" w:rsidR="00206BEC" w:rsidRPr="00107B3D" w:rsidRDefault="00206BEC" w:rsidP="001621DB">
            <w:pPr>
              <w:jc w:val="left"/>
              <w:rPr>
                <w:rFonts w:ascii="Helvetica Neue" w:eastAsiaTheme="minorHAnsi" w:hAnsi="Helvetica Neue"/>
                <w:color w:val="000000"/>
                <w:sz w:val="15"/>
                <w:szCs w:val="15"/>
              </w:rPr>
            </w:pPr>
            <w:r w:rsidRPr="00730557">
              <w:rPr>
                <w:rFonts w:ascii="Helvetica Neue" w:hAnsi="Helvetica Neue"/>
                <w:color w:val="000000"/>
                <w:sz w:val="15"/>
                <w:szCs w:val="15"/>
              </w:rPr>
              <w:t>Hospital Kuala Lumpur</w:t>
            </w:r>
            <w:r>
              <w:rPr>
                <w:rFonts w:ascii="Helvetica Neue" w:hAnsi="Helvetica Neue"/>
                <w:color w:val="000000"/>
                <w:sz w:val="15"/>
                <w:szCs w:val="15"/>
              </w:rPr>
              <w:t xml:space="preserve"> (NL)</w:t>
            </w:r>
          </w:p>
        </w:tc>
        <w:tc>
          <w:tcPr>
            <w:tcW w:w="605" w:type="pct"/>
            <w:noWrap/>
          </w:tcPr>
          <w:p w14:paraId="2612453C" w14:textId="3C69395D"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25F6E065" w14:textId="1411FEA9"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21</w:t>
            </w:r>
          </w:p>
        </w:tc>
        <w:tc>
          <w:tcPr>
            <w:tcW w:w="455" w:type="pct"/>
          </w:tcPr>
          <w:p w14:paraId="0B0B551E" w14:textId="2A0D12BC"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noWrap/>
          </w:tcPr>
          <w:p w14:paraId="4CCD0BE2" w14:textId="28AF5D49"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714DA87A" w14:textId="3AAD4F5B" w:rsidR="00D646FB" w:rsidRPr="00107B3D" w:rsidRDefault="00D3666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ascii="Helvetica Neue" w:hAnsi="Helvetica Neue"/>
                <w:color w:val="000000"/>
                <w:sz w:val="15"/>
                <w:szCs w:val="15"/>
              </w:rPr>
              <w:t>1</w:t>
            </w:r>
            <w:r w:rsidR="00D646FB">
              <w:rPr>
                <w:rFonts w:ascii="Helvetica Neue" w:hAnsi="Helvetica Neue"/>
                <w:color w:val="000000"/>
                <w:sz w:val="15"/>
                <w:szCs w:val="15"/>
              </w:rPr>
              <w:t xml:space="preserve"> / </w:t>
            </w:r>
            <w:r>
              <w:rPr>
                <w:rFonts w:ascii="Helvetica Neue" w:hAnsi="Helvetica Neue"/>
                <w:color w:val="000000"/>
                <w:sz w:val="15"/>
                <w:szCs w:val="15"/>
              </w:rPr>
              <w:t>L</w:t>
            </w:r>
            <w:r w:rsidR="00387CF5">
              <w:rPr>
                <w:rFonts w:ascii="Helvetica Neue" w:hAnsi="Helvetica Neue"/>
                <w:color w:val="000000"/>
                <w:sz w:val="15"/>
                <w:szCs w:val="15"/>
              </w:rPr>
              <w:t xml:space="preserve"> </w:t>
            </w:r>
            <w:r>
              <w:sym w:font="Wingdings" w:char="F0AB"/>
            </w:r>
          </w:p>
        </w:tc>
      </w:tr>
      <w:tr w:rsidR="00D646FB" w:rsidRPr="00107B3D" w14:paraId="281AAB2A"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3BA24846" w14:textId="1BAB6306" w:rsidR="00D646FB" w:rsidRPr="00107B3D" w:rsidRDefault="00D646FB" w:rsidP="001621DB">
            <w:pPr>
              <w:jc w:val="left"/>
              <w:rPr>
                <w:rFonts w:ascii="Helvetica Neue" w:eastAsiaTheme="minorHAnsi" w:hAnsi="Helvetica Neue"/>
                <w:color w:val="000000"/>
                <w:sz w:val="15"/>
                <w:szCs w:val="15"/>
              </w:rPr>
            </w:pPr>
            <w:r w:rsidRPr="00107B3D">
              <w:rPr>
                <w:rFonts w:ascii="Helvetica Neue" w:eastAsiaTheme="minorHAnsi" w:hAnsi="Helvetica Neue"/>
                <w:color w:val="000000"/>
                <w:sz w:val="15"/>
                <w:szCs w:val="15"/>
              </w:rPr>
              <w:t xml:space="preserve">Salehi et al., 2018 </w:t>
            </w:r>
            <w:r w:rsidRPr="00107B3D">
              <w:rPr>
                <w:rFonts w:ascii="Helvetica Neue" w:hAnsi="Helvetica Neue"/>
                <w:color w:val="000000"/>
                <w:sz w:val="15"/>
                <w:szCs w:val="15"/>
              </w:rPr>
              <w:fldChar w:fldCharType="begin">
                <w:fldData xml:space="preserve">PEVuZE5vdGU+PENpdGU+PEF1dGhvcj5TYWxlaGk8L0F1dGhvcj48WWVhcj4yMDE4PC9ZZWFyPjxJ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TYWxlaGk8L0F1dGhvcj48WWVhcj4yMDE4PC9ZZWFyPjxJ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Pr="00107B3D">
              <w:rPr>
                <w:rFonts w:ascii="Helvetica Neue" w:hAnsi="Helvetica Neue"/>
                <w:color w:val="000000"/>
                <w:sz w:val="15"/>
                <w:szCs w:val="15"/>
              </w:rPr>
            </w:r>
            <w:r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64</w:t>
            </w:r>
            <w:r w:rsidRPr="00107B3D">
              <w:rPr>
                <w:rFonts w:ascii="Helvetica Neue" w:hAnsi="Helvetica Neue"/>
                <w:color w:val="000000"/>
                <w:sz w:val="15"/>
                <w:szCs w:val="15"/>
              </w:rPr>
              <w:fldChar w:fldCharType="end"/>
            </w:r>
          </w:p>
        </w:tc>
        <w:tc>
          <w:tcPr>
            <w:tcW w:w="605" w:type="pct"/>
            <w:noWrap/>
          </w:tcPr>
          <w:p w14:paraId="5BBB7F0B" w14:textId="2E93036F"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4305AC20" w14:textId="2999A92D"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21</w:t>
            </w:r>
          </w:p>
        </w:tc>
        <w:tc>
          <w:tcPr>
            <w:tcW w:w="455" w:type="pct"/>
          </w:tcPr>
          <w:p w14:paraId="4BA92D61" w14:textId="0BBFB107"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noWrap/>
          </w:tcPr>
          <w:p w14:paraId="343EAF57" w14:textId="4822C5D5"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63D972EC" w14:textId="6B72A98E"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366CBE" w:rsidRPr="00107B3D" w14:paraId="3852419F" w14:textId="77777777" w:rsidTr="0068107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22254586" w14:textId="71122F99" w:rsidR="00366CBE" w:rsidRPr="00107B3D" w:rsidRDefault="005874BD" w:rsidP="001621DB">
            <w:pPr>
              <w:jc w:val="left"/>
              <w:rPr>
                <w:rFonts w:ascii="Helvetica Neue" w:eastAsiaTheme="minorHAnsi" w:hAnsi="Helvetica Neue"/>
                <w:color w:val="000000"/>
                <w:sz w:val="15"/>
                <w:szCs w:val="15"/>
              </w:rPr>
            </w:pPr>
            <w:r w:rsidRPr="00107B3D">
              <w:rPr>
                <w:rFonts w:ascii="Helvetica Neue" w:eastAsiaTheme="minorHAnsi" w:hAnsi="Helvetica Neue"/>
                <w:color w:val="000000"/>
                <w:sz w:val="15"/>
                <w:szCs w:val="15"/>
              </w:rPr>
              <w:t>Tachibana et al., 2010</w:t>
            </w:r>
            <w:r w:rsidR="00F87C46" w:rsidRPr="00107B3D">
              <w:rPr>
                <w:rFonts w:ascii="Helvetica Neue" w:eastAsiaTheme="minorHAnsi" w:hAnsi="Helvetica Neue"/>
                <w:color w:val="000000"/>
                <w:sz w:val="15"/>
                <w:szCs w:val="15"/>
              </w:rPr>
              <w:t xml:space="preserve"> </w:t>
            </w:r>
            <w:r w:rsidR="00D63407" w:rsidRPr="00107B3D">
              <w:rPr>
                <w:rFonts w:ascii="Helvetica Neue" w:hAnsi="Helvetica Neue"/>
                <w:color w:val="000000"/>
                <w:sz w:val="15"/>
                <w:szCs w:val="15"/>
              </w:rPr>
              <w:fldChar w:fldCharType="begin">
                <w:fldData xml:space="preserve">PEVuZE5vdGU+PENpdGU+PEF1dGhvcj5UYWNoaWJhbmE8L0F1dGhvcj48WWVhcj4yMDEwPC9ZZWFy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UYWNoaWJhbmE8L0F1dGhvcj48WWVhcj4yMDEwPC9ZZWFy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D63407" w:rsidRPr="00107B3D">
              <w:rPr>
                <w:rFonts w:ascii="Helvetica Neue" w:hAnsi="Helvetica Neue"/>
                <w:color w:val="000000"/>
                <w:sz w:val="15"/>
                <w:szCs w:val="15"/>
              </w:rPr>
            </w:r>
            <w:r w:rsidR="00D63407"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65</w:t>
            </w:r>
            <w:r w:rsidR="00D63407" w:rsidRPr="00107B3D">
              <w:rPr>
                <w:rFonts w:ascii="Helvetica Neue" w:hAnsi="Helvetica Neue"/>
                <w:color w:val="000000"/>
                <w:sz w:val="15"/>
                <w:szCs w:val="15"/>
              </w:rPr>
              <w:fldChar w:fldCharType="end"/>
            </w:r>
          </w:p>
        </w:tc>
        <w:tc>
          <w:tcPr>
            <w:tcW w:w="605" w:type="pct"/>
            <w:noWrap/>
          </w:tcPr>
          <w:p w14:paraId="0AE8E24D" w14:textId="57ED1B0C"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233E556D" w14:textId="585A693B"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21</w:t>
            </w:r>
          </w:p>
        </w:tc>
        <w:tc>
          <w:tcPr>
            <w:tcW w:w="455" w:type="pct"/>
          </w:tcPr>
          <w:p w14:paraId="29600BF1" w14:textId="21F9337F"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noWrap/>
          </w:tcPr>
          <w:p w14:paraId="64B6F21E" w14:textId="63DF231D"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5973535F" w14:textId="0881A56F" w:rsidR="00366CBE"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ascii="Helvetica Neue" w:hAnsi="Helvetica Neue"/>
                <w:color w:val="000000"/>
                <w:sz w:val="15"/>
                <w:szCs w:val="15"/>
              </w:rPr>
              <w:t>1 / U</w:t>
            </w:r>
            <w:r w:rsidR="00387CF5">
              <w:rPr>
                <w:rFonts w:ascii="Helvetica Neue" w:hAnsi="Helvetica Neue"/>
                <w:color w:val="000000"/>
                <w:sz w:val="15"/>
                <w:szCs w:val="15"/>
              </w:rPr>
              <w:t xml:space="preserve"> </w:t>
            </w:r>
            <w:r w:rsidR="00387CF5">
              <w:sym w:font="Wingdings" w:char="F0A9"/>
            </w:r>
          </w:p>
        </w:tc>
      </w:tr>
      <w:tr w:rsidR="00366CBE" w:rsidRPr="00107B3D" w14:paraId="303E6235"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52C6DE8B" w14:textId="56E2B2B2" w:rsidR="00366CBE" w:rsidRPr="00107B3D" w:rsidRDefault="003554F1" w:rsidP="001621DB">
            <w:pPr>
              <w:jc w:val="left"/>
              <w:rPr>
                <w:rFonts w:ascii="Helvetica Neue" w:eastAsiaTheme="minorHAnsi" w:hAnsi="Helvetica Neue"/>
                <w:color w:val="000000"/>
                <w:sz w:val="15"/>
                <w:szCs w:val="15"/>
              </w:rPr>
            </w:pPr>
            <w:proofErr w:type="spellStart"/>
            <w:r w:rsidRPr="00107B3D">
              <w:rPr>
                <w:rFonts w:ascii="Helvetica Neue" w:eastAsiaTheme="minorHAnsi" w:hAnsi="Helvetica Neue"/>
                <w:color w:val="000000"/>
                <w:sz w:val="15"/>
                <w:szCs w:val="15"/>
              </w:rPr>
              <w:t>Vansia</w:t>
            </w:r>
            <w:proofErr w:type="spellEnd"/>
            <w:r w:rsidRPr="00107B3D">
              <w:rPr>
                <w:rFonts w:ascii="Helvetica Neue" w:eastAsiaTheme="minorHAnsi" w:hAnsi="Helvetica Neue"/>
                <w:color w:val="000000"/>
                <w:sz w:val="15"/>
                <w:szCs w:val="15"/>
              </w:rPr>
              <w:t xml:space="preserve"> et al., 2016</w:t>
            </w:r>
            <w:r w:rsidR="00F87C46" w:rsidRPr="00107B3D">
              <w:rPr>
                <w:rFonts w:ascii="Helvetica Neue" w:eastAsiaTheme="minorHAnsi" w:hAnsi="Helvetica Neue"/>
                <w:color w:val="000000"/>
                <w:sz w:val="15"/>
                <w:szCs w:val="15"/>
              </w:rPr>
              <w:t xml:space="preserve"> </w:t>
            </w:r>
            <w:r w:rsidR="00D63407" w:rsidRPr="00107B3D">
              <w:rPr>
                <w:rFonts w:ascii="Helvetica Neue" w:hAnsi="Helvetica Neue"/>
                <w:color w:val="000000"/>
                <w:sz w:val="15"/>
                <w:szCs w:val="15"/>
              </w:rPr>
              <w:fldChar w:fldCharType="begin">
                <w:fldData xml:space="preserve">PEVuZE5vdGU+PENpdGU+PEF1dGhvcj5WYW5zaWE8L0F1dGhvcj48WWVhcj4yMDE2PC9ZZWFyPjxJ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==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WYW5zaWE8L0F1dGhvcj48WWVhcj4yMDE2PC9ZZWFyPjxJ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==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D63407" w:rsidRPr="00107B3D">
              <w:rPr>
                <w:rFonts w:ascii="Helvetica Neue" w:hAnsi="Helvetica Neue"/>
                <w:color w:val="000000"/>
                <w:sz w:val="15"/>
                <w:szCs w:val="15"/>
              </w:rPr>
            </w:r>
            <w:r w:rsidR="00D63407"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66</w:t>
            </w:r>
            <w:r w:rsidR="00D63407" w:rsidRPr="00107B3D">
              <w:rPr>
                <w:rFonts w:ascii="Helvetica Neue" w:hAnsi="Helvetica Neue"/>
                <w:color w:val="000000"/>
                <w:sz w:val="15"/>
                <w:szCs w:val="15"/>
              </w:rPr>
              <w:fldChar w:fldCharType="end"/>
            </w:r>
          </w:p>
        </w:tc>
        <w:tc>
          <w:tcPr>
            <w:tcW w:w="605" w:type="pct"/>
            <w:noWrap/>
          </w:tcPr>
          <w:p w14:paraId="325450AA" w14:textId="2406435F"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67A75F40" w14:textId="59C5BED9"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22</w:t>
            </w:r>
          </w:p>
        </w:tc>
        <w:tc>
          <w:tcPr>
            <w:tcW w:w="455" w:type="pct"/>
          </w:tcPr>
          <w:p w14:paraId="1AFDFDC2" w14:textId="7288475E"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noWrap/>
          </w:tcPr>
          <w:p w14:paraId="1CFCB759" w14:textId="7BB42A9C"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261289D4" w14:textId="290721A4" w:rsidR="00366CBE"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D646FB" w:rsidRPr="00107B3D" w14:paraId="1D061711" w14:textId="77777777" w:rsidTr="0068107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644A5D13" w14:textId="4D91208C" w:rsidR="00D646FB" w:rsidRPr="00107B3D" w:rsidRDefault="00D646FB" w:rsidP="001621DB">
            <w:pPr>
              <w:jc w:val="left"/>
              <w:rPr>
                <w:rFonts w:ascii="Helvetica Neue" w:eastAsiaTheme="minorHAnsi" w:hAnsi="Helvetica Neue"/>
                <w:color w:val="000000"/>
                <w:sz w:val="15"/>
                <w:szCs w:val="15"/>
              </w:rPr>
            </w:pPr>
            <w:r w:rsidRPr="00107B3D">
              <w:rPr>
                <w:rFonts w:ascii="Helvetica Neue" w:eastAsiaTheme="minorHAnsi" w:hAnsi="Helvetica Neue"/>
                <w:color w:val="000000"/>
                <w:sz w:val="15"/>
                <w:szCs w:val="15"/>
              </w:rPr>
              <w:t xml:space="preserve">Amado-Rodriguez et al., 2018 </w:t>
            </w:r>
            <w:r w:rsidRPr="00107B3D">
              <w:rPr>
                <w:rFonts w:ascii="Helvetica Neue" w:hAnsi="Helvetica Neue"/>
                <w:color w:val="000000"/>
                <w:sz w:val="15"/>
                <w:szCs w:val="15"/>
              </w:rPr>
              <w:fldChar w:fldCharType="begin">
                <w:fldData xml:space="preserve">PEVuZE5vdGU+PENpdGU+PEF1dGhvcj5BbWFkby1Sb2RyaWd1ZXo8L0F1dGhvcj48WWVhcj4yMDE4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BbWFkby1Sb2RyaWd1ZXo8L0F1dGhvcj48WWVhcj4yMDE4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Pr="00107B3D">
              <w:rPr>
                <w:rFonts w:ascii="Helvetica Neue" w:hAnsi="Helvetica Neue"/>
                <w:color w:val="000000"/>
                <w:sz w:val="15"/>
                <w:szCs w:val="15"/>
              </w:rPr>
            </w:r>
            <w:r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67</w:t>
            </w:r>
            <w:r w:rsidRPr="00107B3D">
              <w:rPr>
                <w:rFonts w:ascii="Helvetica Neue" w:hAnsi="Helvetica Neue"/>
                <w:color w:val="000000"/>
                <w:sz w:val="15"/>
                <w:szCs w:val="15"/>
              </w:rPr>
              <w:fldChar w:fldCharType="end"/>
            </w:r>
          </w:p>
        </w:tc>
        <w:tc>
          <w:tcPr>
            <w:tcW w:w="605" w:type="pct"/>
            <w:noWrap/>
          </w:tcPr>
          <w:p w14:paraId="13E1893B" w14:textId="0B49C4D7"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4E5A626B" w14:textId="32269DA0"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23</w:t>
            </w:r>
          </w:p>
        </w:tc>
        <w:tc>
          <w:tcPr>
            <w:tcW w:w="455" w:type="pct"/>
          </w:tcPr>
          <w:p w14:paraId="7C7E6F5F" w14:textId="6FFFD0DD"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noWrap/>
          </w:tcPr>
          <w:p w14:paraId="19837AD0" w14:textId="4C5D8A29"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640B353B" w14:textId="3880465D"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ascii="Helvetica Neue" w:hAnsi="Helvetica Neue"/>
                <w:color w:val="000000"/>
                <w:sz w:val="15"/>
                <w:szCs w:val="15"/>
              </w:rPr>
              <w:t>U / U</w:t>
            </w:r>
            <w:r w:rsidR="00387CF5">
              <w:rPr>
                <w:rFonts w:ascii="Helvetica Neue" w:hAnsi="Helvetica Neue"/>
                <w:color w:val="000000"/>
                <w:sz w:val="15"/>
                <w:szCs w:val="15"/>
              </w:rPr>
              <w:t xml:space="preserve"> </w:t>
            </w:r>
            <w:r w:rsidR="00387CF5">
              <w:sym w:font="Wingdings" w:char="F0A9"/>
            </w:r>
          </w:p>
        </w:tc>
      </w:tr>
      <w:tr w:rsidR="00D646FB" w:rsidRPr="00107B3D" w14:paraId="61415064"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0DAF999B" w14:textId="04C8A3E6" w:rsidR="00D646FB" w:rsidRPr="00107B3D" w:rsidRDefault="00D646FB" w:rsidP="001621DB">
            <w:pPr>
              <w:jc w:val="left"/>
              <w:rPr>
                <w:rFonts w:ascii="Helvetica Neue" w:eastAsiaTheme="minorHAnsi" w:hAnsi="Helvetica Neue"/>
                <w:color w:val="000000"/>
                <w:sz w:val="15"/>
                <w:szCs w:val="15"/>
              </w:rPr>
            </w:pPr>
            <w:proofErr w:type="spellStart"/>
            <w:r w:rsidRPr="00107B3D">
              <w:rPr>
                <w:rFonts w:ascii="Helvetica Neue" w:eastAsiaTheme="minorHAnsi" w:hAnsi="Helvetica Neue"/>
                <w:color w:val="000000"/>
                <w:sz w:val="15"/>
                <w:szCs w:val="15"/>
              </w:rPr>
              <w:t>Rehder</w:t>
            </w:r>
            <w:proofErr w:type="spellEnd"/>
            <w:r w:rsidRPr="00107B3D">
              <w:rPr>
                <w:rFonts w:ascii="Helvetica Neue" w:eastAsiaTheme="minorHAnsi" w:hAnsi="Helvetica Neue"/>
                <w:color w:val="000000"/>
                <w:sz w:val="15"/>
                <w:szCs w:val="15"/>
              </w:rPr>
              <w:t xml:space="preserve"> et al., 2016 </w:t>
            </w:r>
            <w:r w:rsidRPr="00107B3D">
              <w:rPr>
                <w:rFonts w:ascii="Helvetica Neue" w:hAnsi="Helvetica Neue"/>
                <w:color w:val="000000"/>
                <w:sz w:val="15"/>
                <w:szCs w:val="15"/>
              </w:rPr>
              <w:fldChar w:fldCharType="begin">
                <w:fldData xml:space="preserve">PEVuZE5vdGU+PENpdGU+PEF1dGhvcj5SZWhkZXI8L0F1dGhvcj48WWVhcj4yMDE2PC9ZZWFyPjxJ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SZWhkZXI8L0F1dGhvcj48WWVhcj4yMDE2PC9ZZWFyPjxJ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Pr="00107B3D">
              <w:rPr>
                <w:rFonts w:ascii="Helvetica Neue" w:hAnsi="Helvetica Neue"/>
                <w:color w:val="000000"/>
                <w:sz w:val="15"/>
                <w:szCs w:val="15"/>
              </w:rPr>
            </w:r>
            <w:r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68</w:t>
            </w:r>
            <w:r w:rsidRPr="00107B3D">
              <w:rPr>
                <w:rFonts w:ascii="Helvetica Neue" w:hAnsi="Helvetica Neue"/>
                <w:color w:val="000000"/>
                <w:sz w:val="15"/>
                <w:szCs w:val="15"/>
              </w:rPr>
              <w:fldChar w:fldCharType="end"/>
            </w:r>
          </w:p>
        </w:tc>
        <w:tc>
          <w:tcPr>
            <w:tcW w:w="605" w:type="pct"/>
            <w:noWrap/>
          </w:tcPr>
          <w:p w14:paraId="24A48C27" w14:textId="5FBE3F1D"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pPr>
            <w:r w:rsidRPr="00107B3D">
              <w:rPr>
                <w:rFonts w:ascii="Helvetica Neue" w:hAnsi="Helvetica Neue"/>
                <w:color w:val="000000"/>
                <w:sz w:val="15"/>
                <w:szCs w:val="15"/>
              </w:rPr>
              <w:t>1</w:t>
            </w:r>
          </w:p>
        </w:tc>
        <w:tc>
          <w:tcPr>
            <w:tcW w:w="909" w:type="pct"/>
          </w:tcPr>
          <w:p w14:paraId="57A17A86" w14:textId="21832036"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pPr>
            <w:r w:rsidRPr="00107B3D">
              <w:rPr>
                <w:rFonts w:ascii="Helvetica Neue" w:hAnsi="Helvetica Neue"/>
                <w:color w:val="000000"/>
                <w:sz w:val="15"/>
                <w:szCs w:val="15"/>
              </w:rPr>
              <w:t>24</w:t>
            </w:r>
          </w:p>
        </w:tc>
        <w:tc>
          <w:tcPr>
            <w:tcW w:w="455" w:type="pct"/>
          </w:tcPr>
          <w:p w14:paraId="68E65605" w14:textId="07D857EF"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pPr>
            <w:r w:rsidRPr="00107B3D">
              <w:rPr>
                <w:rFonts w:ascii="Helvetica Neue" w:hAnsi="Helvetica Neue"/>
                <w:color w:val="000000"/>
                <w:sz w:val="15"/>
                <w:szCs w:val="15"/>
              </w:rPr>
              <w:t>0:1</w:t>
            </w:r>
          </w:p>
        </w:tc>
        <w:tc>
          <w:tcPr>
            <w:tcW w:w="606" w:type="pct"/>
            <w:noWrap/>
          </w:tcPr>
          <w:p w14:paraId="677EFADF" w14:textId="7C335E70"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pPr>
            <w:r w:rsidRPr="00107B3D">
              <w:rPr>
                <w:rFonts w:ascii="Helvetica Neue" w:hAnsi="Helvetica Neue"/>
                <w:color w:val="000000"/>
                <w:sz w:val="15"/>
                <w:szCs w:val="15"/>
              </w:rPr>
              <w:t>1:1</w:t>
            </w:r>
          </w:p>
        </w:tc>
        <w:tc>
          <w:tcPr>
            <w:tcW w:w="682" w:type="pct"/>
          </w:tcPr>
          <w:p w14:paraId="0D6B1CEC" w14:textId="4DFDCE77"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U / U</w:t>
            </w:r>
          </w:p>
        </w:tc>
      </w:tr>
      <w:tr w:rsidR="00D646FB" w:rsidRPr="00107B3D" w14:paraId="3521330B" w14:textId="77777777" w:rsidTr="0068107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21B5F12F" w14:textId="00192234" w:rsidR="00D646FB" w:rsidRPr="00107B3D" w:rsidRDefault="00D646FB" w:rsidP="001621DB">
            <w:pPr>
              <w:jc w:val="left"/>
              <w:rPr>
                <w:rFonts w:ascii="Helvetica Neue" w:eastAsiaTheme="minorHAnsi" w:hAnsi="Helvetica Neue"/>
                <w:color w:val="000000"/>
                <w:sz w:val="15"/>
                <w:szCs w:val="15"/>
              </w:rPr>
            </w:pPr>
            <w:r w:rsidRPr="00107B3D">
              <w:rPr>
                <w:rFonts w:ascii="Helvetica Neue" w:eastAsiaTheme="minorHAnsi" w:hAnsi="Helvetica Neue"/>
                <w:color w:val="000000"/>
                <w:sz w:val="15"/>
                <w:szCs w:val="15"/>
              </w:rPr>
              <w:t xml:space="preserve">Grewal et al., 2018 </w:t>
            </w:r>
            <w:r w:rsidRPr="00107B3D">
              <w:rPr>
                <w:rFonts w:ascii="Helvetica Neue" w:hAnsi="Helvetica Neue"/>
                <w:color w:val="000000"/>
                <w:sz w:val="15"/>
                <w:szCs w:val="15"/>
              </w:rPr>
              <w:fldChar w:fldCharType="begin">
                <w:fldData xml:space="preserve">PEVuZE5vdGU+PENpdGU+PEF1dGhvcj5HcmV3YWw8L0F1dGhvcj48WWVhcj4yMDE4PC9ZZWFyPjxJ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HcmV3YWw8L0F1dGhvcj48WWVhcj4yMDE4PC9ZZWFyPjxJ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Pr="00107B3D">
              <w:rPr>
                <w:rFonts w:ascii="Helvetica Neue" w:hAnsi="Helvetica Neue"/>
                <w:color w:val="000000"/>
                <w:sz w:val="15"/>
                <w:szCs w:val="15"/>
              </w:rPr>
            </w:r>
            <w:r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69</w:t>
            </w:r>
            <w:r w:rsidRPr="00107B3D">
              <w:rPr>
                <w:rFonts w:ascii="Helvetica Neue" w:hAnsi="Helvetica Neue"/>
                <w:color w:val="000000"/>
                <w:sz w:val="15"/>
                <w:szCs w:val="15"/>
              </w:rPr>
              <w:fldChar w:fldCharType="end"/>
            </w:r>
          </w:p>
        </w:tc>
        <w:tc>
          <w:tcPr>
            <w:tcW w:w="605" w:type="pct"/>
            <w:noWrap/>
          </w:tcPr>
          <w:p w14:paraId="5BF25E48" w14:textId="2CC615F7"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7C17D18F" w14:textId="734376A4"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25</w:t>
            </w:r>
          </w:p>
        </w:tc>
        <w:tc>
          <w:tcPr>
            <w:tcW w:w="455" w:type="pct"/>
          </w:tcPr>
          <w:p w14:paraId="38CF603F" w14:textId="5F85C7C5"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noWrap/>
          </w:tcPr>
          <w:p w14:paraId="06AC3020" w14:textId="028ED270"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16BEE9EF" w14:textId="280409A8"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ascii="Helvetica Neue" w:hAnsi="Helvetica Neue"/>
                <w:color w:val="000000"/>
                <w:sz w:val="15"/>
                <w:szCs w:val="15"/>
              </w:rPr>
              <w:t>U / U</w:t>
            </w:r>
            <w:r w:rsidR="00387CF5">
              <w:rPr>
                <w:rFonts w:ascii="Helvetica Neue" w:hAnsi="Helvetica Neue"/>
                <w:color w:val="000000"/>
                <w:sz w:val="15"/>
                <w:szCs w:val="15"/>
              </w:rPr>
              <w:t xml:space="preserve"> </w:t>
            </w:r>
            <w:r w:rsidR="00387CF5">
              <w:sym w:font="Wingdings" w:char="F0A9"/>
            </w:r>
          </w:p>
        </w:tc>
      </w:tr>
      <w:tr w:rsidR="00D646FB" w:rsidRPr="00107B3D" w14:paraId="0ADD23BB"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55AFEFD5" w14:textId="1E97ECB9" w:rsidR="00D646FB" w:rsidRPr="00107B3D" w:rsidRDefault="00D646FB" w:rsidP="001621DB">
            <w:pPr>
              <w:jc w:val="left"/>
              <w:rPr>
                <w:rFonts w:ascii="Helvetica Neue" w:eastAsiaTheme="minorHAnsi" w:hAnsi="Helvetica Neue"/>
                <w:color w:val="000000"/>
                <w:sz w:val="15"/>
                <w:szCs w:val="15"/>
              </w:rPr>
            </w:pPr>
            <w:proofErr w:type="spellStart"/>
            <w:r w:rsidRPr="00107B3D">
              <w:rPr>
                <w:rFonts w:ascii="Helvetica Neue" w:eastAsiaTheme="minorHAnsi" w:hAnsi="Helvetica Neue"/>
                <w:color w:val="000000"/>
                <w:sz w:val="15"/>
                <w:szCs w:val="15"/>
              </w:rPr>
              <w:t>Anadani</w:t>
            </w:r>
            <w:proofErr w:type="spellEnd"/>
            <w:r w:rsidRPr="00107B3D">
              <w:rPr>
                <w:rFonts w:ascii="Helvetica Neue" w:eastAsiaTheme="minorHAnsi" w:hAnsi="Helvetica Neue"/>
                <w:color w:val="000000"/>
                <w:sz w:val="15"/>
                <w:szCs w:val="15"/>
              </w:rPr>
              <w:t xml:space="preserve"> et al., 2014 </w:t>
            </w:r>
            <w:r w:rsidRPr="00107B3D">
              <w:rPr>
                <w:rFonts w:ascii="Helvetica Neue" w:hAnsi="Helvetica Neue"/>
                <w:color w:val="000000"/>
                <w:sz w:val="15"/>
                <w:szCs w:val="15"/>
              </w:rPr>
              <w:fldChar w:fldCharType="begin">
                <w:fldData xml:space="preserve">PEVuZE5vdGU+PENpdGU+PEF1dGhvcj5BbmFkYW5pPC9BdXRob3I+PFllYXI+MjAxNDwvWWVhcj48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BbmFkYW5pPC9BdXRob3I+PFllYXI+MjAxNDwvWWVhcj48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Pr="00107B3D">
              <w:rPr>
                <w:rFonts w:ascii="Helvetica Neue" w:hAnsi="Helvetica Neue"/>
                <w:color w:val="000000"/>
                <w:sz w:val="15"/>
                <w:szCs w:val="15"/>
              </w:rPr>
            </w:r>
            <w:r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70</w:t>
            </w:r>
            <w:r w:rsidRPr="00107B3D">
              <w:rPr>
                <w:rFonts w:ascii="Helvetica Neue" w:hAnsi="Helvetica Neue"/>
                <w:color w:val="000000"/>
                <w:sz w:val="15"/>
                <w:szCs w:val="15"/>
              </w:rPr>
              <w:fldChar w:fldCharType="end"/>
            </w:r>
          </w:p>
        </w:tc>
        <w:tc>
          <w:tcPr>
            <w:tcW w:w="605" w:type="pct"/>
            <w:noWrap/>
          </w:tcPr>
          <w:p w14:paraId="5990991E" w14:textId="4B4FAA80"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1B4EEC77" w14:textId="7D26B25B"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26</w:t>
            </w:r>
          </w:p>
        </w:tc>
        <w:tc>
          <w:tcPr>
            <w:tcW w:w="455" w:type="pct"/>
          </w:tcPr>
          <w:p w14:paraId="3DD25F88" w14:textId="07DF1667"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0</w:t>
            </w:r>
          </w:p>
        </w:tc>
        <w:tc>
          <w:tcPr>
            <w:tcW w:w="606" w:type="pct"/>
            <w:noWrap/>
          </w:tcPr>
          <w:p w14:paraId="4AA7B720" w14:textId="6C9D6594"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1F2934D9" w14:textId="6EA42358"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D646FB" w:rsidRPr="00107B3D" w14:paraId="4F5FC046" w14:textId="77777777" w:rsidTr="0068107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60B06791" w14:textId="0DDDC7A2" w:rsidR="00D646FB" w:rsidRPr="00107B3D" w:rsidRDefault="00D646FB" w:rsidP="001621DB">
            <w:pPr>
              <w:jc w:val="left"/>
              <w:rPr>
                <w:rFonts w:ascii="Helvetica Neue" w:eastAsiaTheme="minorHAnsi" w:hAnsi="Helvetica Neue"/>
                <w:color w:val="000000"/>
                <w:sz w:val="15"/>
                <w:szCs w:val="15"/>
              </w:rPr>
            </w:pPr>
            <w:r w:rsidRPr="00107B3D">
              <w:rPr>
                <w:rFonts w:ascii="Helvetica Neue" w:eastAsiaTheme="minorHAnsi" w:hAnsi="Helvetica Neue"/>
                <w:color w:val="000000"/>
                <w:sz w:val="15"/>
                <w:szCs w:val="15"/>
              </w:rPr>
              <w:t xml:space="preserve">Shahani et al., 2014 </w:t>
            </w:r>
            <w:r w:rsidRPr="00107B3D">
              <w:rPr>
                <w:rFonts w:ascii="Helvetica Neue" w:hAnsi="Helvetica Neue"/>
                <w:color w:val="000000"/>
                <w:sz w:val="15"/>
                <w:szCs w:val="15"/>
              </w:rPr>
              <w:fldChar w:fldCharType="begin">
                <w:fldData xml:space="preserve">PEVuZE5vdGU+PENpdGU+PEF1dGhvcj5TaGFoYW5pPC9BdXRob3I+PFllYXI+MjAxNDwvWWVhcj48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=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TaGFoYW5pPC9BdXRob3I+PFllYXI+MjAxNDwvWWVhcj48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=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Pr="00107B3D">
              <w:rPr>
                <w:rFonts w:ascii="Helvetica Neue" w:hAnsi="Helvetica Neue"/>
                <w:color w:val="000000"/>
                <w:sz w:val="15"/>
                <w:szCs w:val="15"/>
              </w:rPr>
            </w:r>
            <w:r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71</w:t>
            </w:r>
            <w:r w:rsidRPr="00107B3D">
              <w:rPr>
                <w:rFonts w:ascii="Helvetica Neue" w:hAnsi="Helvetica Neue"/>
                <w:color w:val="000000"/>
                <w:sz w:val="15"/>
                <w:szCs w:val="15"/>
              </w:rPr>
              <w:fldChar w:fldCharType="end"/>
            </w:r>
          </w:p>
        </w:tc>
        <w:tc>
          <w:tcPr>
            <w:tcW w:w="605" w:type="pct"/>
            <w:noWrap/>
          </w:tcPr>
          <w:p w14:paraId="6A820D13" w14:textId="121B783A"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1A3C8538" w14:textId="26400497"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26</w:t>
            </w:r>
          </w:p>
        </w:tc>
        <w:tc>
          <w:tcPr>
            <w:tcW w:w="455" w:type="pct"/>
          </w:tcPr>
          <w:p w14:paraId="1ECF7DBA" w14:textId="7DD78873"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noWrap/>
          </w:tcPr>
          <w:p w14:paraId="19170DE2" w14:textId="592CBEE6"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247C4B41" w14:textId="591FCE1B"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D646FB" w:rsidRPr="00107B3D" w14:paraId="73DA9FAE"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27601818" w14:textId="5F7F035D" w:rsidR="00D646FB" w:rsidRPr="00107B3D" w:rsidRDefault="00D646FB" w:rsidP="001621DB">
            <w:pPr>
              <w:jc w:val="left"/>
              <w:rPr>
                <w:rFonts w:ascii="Helvetica Neue" w:eastAsiaTheme="minorHAnsi" w:hAnsi="Helvetica Neue"/>
                <w:color w:val="000000"/>
                <w:sz w:val="15"/>
                <w:szCs w:val="15"/>
              </w:rPr>
            </w:pPr>
            <w:proofErr w:type="spellStart"/>
            <w:r w:rsidRPr="00107B3D">
              <w:rPr>
                <w:rFonts w:ascii="Helvetica Neue" w:eastAsiaTheme="minorHAnsi" w:hAnsi="Helvetica Neue"/>
                <w:color w:val="000000"/>
                <w:sz w:val="15"/>
                <w:szCs w:val="15"/>
              </w:rPr>
              <w:t>Shahbeigi</w:t>
            </w:r>
            <w:proofErr w:type="spellEnd"/>
            <w:r w:rsidRPr="00107B3D">
              <w:rPr>
                <w:rFonts w:ascii="Helvetica Neue" w:eastAsiaTheme="minorHAnsi" w:hAnsi="Helvetica Neue"/>
                <w:color w:val="000000"/>
                <w:sz w:val="15"/>
                <w:szCs w:val="15"/>
              </w:rPr>
              <w:t xml:space="preserve"> et al., 2014 </w:t>
            </w:r>
            <w:r w:rsidRPr="00107B3D">
              <w:rPr>
                <w:rFonts w:ascii="Helvetica Neue" w:hAnsi="Helvetica Neue"/>
                <w:color w:val="000000"/>
                <w:sz w:val="15"/>
                <w:szCs w:val="15"/>
              </w:rPr>
              <w:fldChar w:fldCharType="begin">
                <w:fldData xml:space="preserve">PEVuZE5vdGU+PENpdGU+PEF1dGhvcj5TaGFoYmVpZ2k8L0F1dGhvcj48WWVhcj4yMDE0PC9ZZWFy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TaGFoYmVpZ2k8L0F1dGhvcj48WWVhcj4yMDE0PC9ZZWFy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Pr="00107B3D">
              <w:rPr>
                <w:rFonts w:ascii="Helvetica Neue" w:hAnsi="Helvetica Neue"/>
                <w:color w:val="000000"/>
                <w:sz w:val="15"/>
                <w:szCs w:val="15"/>
              </w:rPr>
            </w:r>
            <w:r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72</w:t>
            </w:r>
            <w:r w:rsidRPr="00107B3D">
              <w:rPr>
                <w:rFonts w:ascii="Helvetica Neue" w:hAnsi="Helvetica Neue"/>
                <w:color w:val="000000"/>
                <w:sz w:val="15"/>
                <w:szCs w:val="15"/>
              </w:rPr>
              <w:fldChar w:fldCharType="end"/>
            </w:r>
          </w:p>
        </w:tc>
        <w:tc>
          <w:tcPr>
            <w:tcW w:w="605" w:type="pct"/>
            <w:noWrap/>
          </w:tcPr>
          <w:p w14:paraId="2C892251" w14:textId="57F745C9"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3</w:t>
            </w:r>
          </w:p>
        </w:tc>
        <w:tc>
          <w:tcPr>
            <w:tcW w:w="909" w:type="pct"/>
          </w:tcPr>
          <w:p w14:paraId="23F64FD9" w14:textId="75AFE315"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27</w:t>
            </w:r>
          </w:p>
        </w:tc>
        <w:tc>
          <w:tcPr>
            <w:tcW w:w="455" w:type="pct"/>
          </w:tcPr>
          <w:p w14:paraId="3B620A2E" w14:textId="70EE2F17"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noWrap/>
          </w:tcPr>
          <w:p w14:paraId="3B2D5217" w14:textId="74C09C13"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54B30BDA" w14:textId="1D943018"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D646FB" w:rsidRPr="00107B3D" w14:paraId="391A4CC0" w14:textId="77777777" w:rsidTr="0068107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252CCF39" w14:textId="7B083548" w:rsidR="00D646FB" w:rsidRPr="00107B3D" w:rsidRDefault="00D646FB" w:rsidP="001621DB">
            <w:pPr>
              <w:jc w:val="left"/>
              <w:rPr>
                <w:rFonts w:ascii="Helvetica Neue" w:eastAsiaTheme="minorHAnsi" w:hAnsi="Helvetica Neue"/>
                <w:color w:val="000000"/>
                <w:sz w:val="15"/>
                <w:szCs w:val="15"/>
              </w:rPr>
            </w:pPr>
            <w:r w:rsidRPr="00107B3D">
              <w:rPr>
                <w:rFonts w:ascii="Helvetica Neue" w:eastAsiaTheme="minorHAnsi" w:hAnsi="Helvetica Neue"/>
                <w:color w:val="000000"/>
                <w:sz w:val="15"/>
                <w:szCs w:val="15"/>
              </w:rPr>
              <w:t xml:space="preserve">Kaneko et al., 2015 </w:t>
            </w:r>
            <w:r w:rsidRPr="00107B3D">
              <w:rPr>
                <w:rFonts w:ascii="Helvetica Neue" w:hAnsi="Helvetica Neue"/>
                <w:color w:val="000000"/>
                <w:sz w:val="15"/>
                <w:szCs w:val="15"/>
              </w:rPr>
              <w:fldChar w:fldCharType="begin">
                <w:fldData xml:space="preserve">PEVuZE5vdGU+PENpdGU+PEF1dGhvcj5LYW5la288L0F1dGhvcj48WWVhcj4yMDE1PC9ZZWFyPjxJ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LYW5la288L0F1dGhvcj48WWVhcj4yMDE1PC9ZZWFyPjxJ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Pr="00107B3D">
              <w:rPr>
                <w:rFonts w:ascii="Helvetica Neue" w:hAnsi="Helvetica Neue"/>
                <w:color w:val="000000"/>
                <w:sz w:val="15"/>
                <w:szCs w:val="15"/>
              </w:rPr>
            </w:r>
            <w:r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73</w:t>
            </w:r>
            <w:r w:rsidRPr="00107B3D">
              <w:rPr>
                <w:rFonts w:ascii="Helvetica Neue" w:hAnsi="Helvetica Neue"/>
                <w:color w:val="000000"/>
                <w:sz w:val="15"/>
                <w:szCs w:val="15"/>
              </w:rPr>
              <w:fldChar w:fldCharType="end"/>
            </w:r>
          </w:p>
        </w:tc>
        <w:tc>
          <w:tcPr>
            <w:tcW w:w="605" w:type="pct"/>
            <w:noWrap/>
          </w:tcPr>
          <w:p w14:paraId="43167EAC" w14:textId="25528C35"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51065277" w14:textId="361DCCBE"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28</w:t>
            </w:r>
          </w:p>
        </w:tc>
        <w:tc>
          <w:tcPr>
            <w:tcW w:w="455" w:type="pct"/>
          </w:tcPr>
          <w:p w14:paraId="7A969218" w14:textId="4C2FE807"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noWrap/>
          </w:tcPr>
          <w:p w14:paraId="7D6F8E03" w14:textId="45820AAC"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3BA80D7D" w14:textId="4E45027D"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D646FB" w:rsidRPr="00107B3D" w14:paraId="2A04D632"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40FF4182" w14:textId="371B961F" w:rsidR="00D646FB" w:rsidRPr="00107B3D" w:rsidRDefault="00D646FB" w:rsidP="001621DB">
            <w:pPr>
              <w:jc w:val="left"/>
              <w:rPr>
                <w:rFonts w:ascii="Helvetica Neue" w:eastAsiaTheme="minorHAnsi" w:hAnsi="Helvetica Neue"/>
                <w:color w:val="000000"/>
                <w:sz w:val="15"/>
                <w:szCs w:val="15"/>
              </w:rPr>
            </w:pPr>
            <w:r w:rsidRPr="00107B3D">
              <w:rPr>
                <w:rFonts w:ascii="Helvetica Neue" w:eastAsiaTheme="minorHAnsi" w:hAnsi="Helvetica Neue"/>
                <w:color w:val="000000"/>
                <w:sz w:val="15"/>
                <w:szCs w:val="15"/>
              </w:rPr>
              <w:t xml:space="preserve">O'Donnell et al., 2017 </w:t>
            </w:r>
            <w:r w:rsidRPr="00107B3D">
              <w:rPr>
                <w:rFonts w:ascii="Helvetica Neue" w:hAnsi="Helvetica Neue"/>
                <w:color w:val="000000"/>
                <w:sz w:val="15"/>
                <w:szCs w:val="15"/>
              </w:rPr>
              <w:fldChar w:fldCharType="begin">
                <w:fldData xml:space="preserve">PEVuZE5vdGU+PENpdGU+PEF1dGhvcj5PJmFwb3M7RG9ubmVsbDwvQXV0aG9yPjxZZWFyPjIwMTc8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PJmFwb3M7RG9ubmVsbDwvQXV0aG9yPjxZZWFyPjIwMTc8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Pr="00107B3D">
              <w:rPr>
                <w:rFonts w:ascii="Helvetica Neue" w:hAnsi="Helvetica Neue"/>
                <w:color w:val="000000"/>
                <w:sz w:val="15"/>
                <w:szCs w:val="15"/>
              </w:rPr>
            </w:r>
            <w:r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74</w:t>
            </w:r>
            <w:r w:rsidRPr="00107B3D">
              <w:rPr>
                <w:rFonts w:ascii="Helvetica Neue" w:hAnsi="Helvetica Neue"/>
                <w:color w:val="000000"/>
                <w:sz w:val="15"/>
                <w:szCs w:val="15"/>
              </w:rPr>
              <w:fldChar w:fldCharType="end"/>
            </w:r>
          </w:p>
        </w:tc>
        <w:tc>
          <w:tcPr>
            <w:tcW w:w="605" w:type="pct"/>
            <w:noWrap/>
          </w:tcPr>
          <w:p w14:paraId="1B80F750" w14:textId="41DDF559"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3D9C7ECC" w14:textId="35BAE3B8"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28</w:t>
            </w:r>
          </w:p>
        </w:tc>
        <w:tc>
          <w:tcPr>
            <w:tcW w:w="455" w:type="pct"/>
          </w:tcPr>
          <w:p w14:paraId="37B91D92" w14:textId="7E45CCD9"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0</w:t>
            </w:r>
          </w:p>
        </w:tc>
        <w:tc>
          <w:tcPr>
            <w:tcW w:w="606" w:type="pct"/>
            <w:noWrap/>
          </w:tcPr>
          <w:p w14:paraId="53B02C20" w14:textId="1B93B578"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2899A968" w14:textId="09F46053"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D646FB" w:rsidRPr="00107B3D" w14:paraId="38BBDED6" w14:textId="77777777" w:rsidTr="0068107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169A06B8" w14:textId="40F20888" w:rsidR="00D646FB" w:rsidRPr="00107B3D" w:rsidRDefault="00D646FB" w:rsidP="001621DB">
            <w:pPr>
              <w:jc w:val="left"/>
              <w:rPr>
                <w:rFonts w:ascii="Helvetica Neue" w:eastAsiaTheme="minorHAnsi" w:hAnsi="Helvetica Neue"/>
                <w:color w:val="000000"/>
                <w:sz w:val="15"/>
                <w:szCs w:val="15"/>
              </w:rPr>
            </w:pPr>
            <w:r w:rsidRPr="00107B3D">
              <w:rPr>
                <w:rFonts w:ascii="Helvetica Neue" w:eastAsiaTheme="minorHAnsi" w:hAnsi="Helvetica Neue"/>
                <w:color w:val="000000"/>
                <w:sz w:val="15"/>
                <w:szCs w:val="15"/>
              </w:rPr>
              <w:t xml:space="preserve">Li et al., 2018 </w:t>
            </w:r>
            <w:r w:rsidRPr="00107B3D">
              <w:rPr>
                <w:rFonts w:ascii="Helvetica Neue" w:hAnsi="Helvetica Neue"/>
                <w:color w:val="000000"/>
                <w:sz w:val="15"/>
                <w:szCs w:val="15"/>
              </w:rPr>
              <w:fldChar w:fldCharType="begin">
                <w:fldData xml:space="preserve">PEVuZE5vdGU+PENpdGU+PEF1dGhvcj5MaTwvQXV0aG9yPjxZZWFyPjIwMTg8L1llYXI+PElEVGV4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MaTwvQXV0aG9yPjxZZWFyPjIwMTg8L1llYXI+PElEVGV4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Pr="00107B3D">
              <w:rPr>
                <w:rFonts w:ascii="Helvetica Neue" w:hAnsi="Helvetica Neue"/>
                <w:color w:val="000000"/>
                <w:sz w:val="15"/>
                <w:szCs w:val="15"/>
              </w:rPr>
            </w:r>
            <w:r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75</w:t>
            </w:r>
            <w:r w:rsidRPr="00107B3D">
              <w:rPr>
                <w:rFonts w:ascii="Helvetica Neue" w:hAnsi="Helvetica Neue"/>
                <w:color w:val="000000"/>
                <w:sz w:val="15"/>
                <w:szCs w:val="15"/>
              </w:rPr>
              <w:fldChar w:fldCharType="end"/>
            </w:r>
          </w:p>
        </w:tc>
        <w:tc>
          <w:tcPr>
            <w:tcW w:w="605" w:type="pct"/>
            <w:noWrap/>
          </w:tcPr>
          <w:p w14:paraId="2E00906B" w14:textId="4CF5AA4C"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66B12EF6" w14:textId="2BCF226D"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29</w:t>
            </w:r>
          </w:p>
        </w:tc>
        <w:tc>
          <w:tcPr>
            <w:tcW w:w="455" w:type="pct"/>
          </w:tcPr>
          <w:p w14:paraId="36638842" w14:textId="78F784A9"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noWrap/>
          </w:tcPr>
          <w:p w14:paraId="236F0D3E" w14:textId="57AE9279"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765BBF03" w14:textId="554C1751"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ascii="Helvetica Neue" w:hAnsi="Helvetica Neue"/>
                <w:color w:val="000000"/>
                <w:sz w:val="15"/>
                <w:szCs w:val="15"/>
              </w:rPr>
              <w:t>U / U</w:t>
            </w:r>
            <w:r w:rsidR="00387CF5">
              <w:rPr>
                <w:rFonts w:ascii="Helvetica Neue" w:hAnsi="Helvetica Neue"/>
                <w:color w:val="000000"/>
                <w:sz w:val="15"/>
                <w:szCs w:val="15"/>
              </w:rPr>
              <w:t xml:space="preserve"> </w:t>
            </w:r>
            <w:r w:rsidR="00387CF5">
              <w:sym w:font="Wingdings" w:char="F0A9"/>
            </w:r>
          </w:p>
        </w:tc>
      </w:tr>
      <w:tr w:rsidR="00D646FB" w:rsidRPr="00107B3D" w14:paraId="477AA461"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1A607E41" w14:textId="11F3E7D1" w:rsidR="00D646FB" w:rsidRPr="00107B3D" w:rsidRDefault="00D646FB" w:rsidP="001621DB">
            <w:pPr>
              <w:jc w:val="left"/>
              <w:rPr>
                <w:rFonts w:ascii="Helvetica Neue" w:eastAsiaTheme="minorHAnsi" w:hAnsi="Helvetica Neue"/>
                <w:color w:val="000000"/>
                <w:sz w:val="15"/>
                <w:szCs w:val="15"/>
              </w:rPr>
            </w:pPr>
            <w:proofErr w:type="spellStart"/>
            <w:r w:rsidRPr="00107B3D">
              <w:rPr>
                <w:rFonts w:ascii="Helvetica Neue" w:eastAsiaTheme="minorHAnsi" w:hAnsi="Helvetica Neue"/>
                <w:color w:val="000000"/>
                <w:sz w:val="15"/>
                <w:szCs w:val="15"/>
              </w:rPr>
              <w:t>Cesarini</w:t>
            </w:r>
            <w:proofErr w:type="spellEnd"/>
            <w:r w:rsidRPr="00107B3D">
              <w:rPr>
                <w:rFonts w:ascii="Helvetica Neue" w:eastAsiaTheme="minorHAnsi" w:hAnsi="Helvetica Neue"/>
                <w:color w:val="000000"/>
                <w:sz w:val="15"/>
                <w:szCs w:val="15"/>
              </w:rPr>
              <w:t xml:space="preserve"> et al., 2018 </w:t>
            </w:r>
            <w:r w:rsidRPr="00107B3D">
              <w:rPr>
                <w:rFonts w:ascii="Helvetica Neue" w:hAnsi="Helvetica Neue"/>
                <w:color w:val="000000"/>
                <w:sz w:val="15"/>
                <w:szCs w:val="15"/>
              </w:rPr>
              <w:fldChar w:fldCharType="begin">
                <w:fldData xml:space="preserve">PEVuZE5vdGU+PENpdGU+PEF1dGhvcj5DZXNhcmluaTwvQXV0aG9yPjxZZWFyPjIwMTg8L1llYXI+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DZXNhcmluaTwvQXV0aG9yPjxZZWFyPjIwMTg8L1llYXI+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Pr="00107B3D">
              <w:rPr>
                <w:rFonts w:ascii="Helvetica Neue" w:hAnsi="Helvetica Neue"/>
                <w:color w:val="000000"/>
                <w:sz w:val="15"/>
                <w:szCs w:val="15"/>
              </w:rPr>
            </w:r>
            <w:r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76</w:t>
            </w:r>
            <w:r w:rsidRPr="00107B3D">
              <w:rPr>
                <w:rFonts w:ascii="Helvetica Neue" w:hAnsi="Helvetica Neue"/>
                <w:color w:val="000000"/>
                <w:sz w:val="15"/>
                <w:szCs w:val="15"/>
              </w:rPr>
              <w:fldChar w:fldCharType="end"/>
            </w:r>
          </w:p>
        </w:tc>
        <w:tc>
          <w:tcPr>
            <w:tcW w:w="605" w:type="pct"/>
            <w:noWrap/>
          </w:tcPr>
          <w:p w14:paraId="02D8342C" w14:textId="546030DF"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3B562412" w14:textId="6C96BA87"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30</w:t>
            </w:r>
          </w:p>
        </w:tc>
        <w:tc>
          <w:tcPr>
            <w:tcW w:w="455" w:type="pct"/>
          </w:tcPr>
          <w:p w14:paraId="72B2A732" w14:textId="32FF6DF2"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noWrap/>
          </w:tcPr>
          <w:p w14:paraId="4AC52625" w14:textId="3474FCE5"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08553263" w14:textId="4F49DBE5"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D646FB" w:rsidRPr="00107B3D" w14:paraId="7691FF21" w14:textId="77777777" w:rsidTr="0068107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470101B8" w14:textId="24369CD6" w:rsidR="00D646FB" w:rsidRPr="00107B3D" w:rsidRDefault="00D646FB" w:rsidP="001621DB">
            <w:pPr>
              <w:jc w:val="left"/>
              <w:rPr>
                <w:rFonts w:ascii="Helvetica Neue" w:eastAsiaTheme="minorHAnsi" w:hAnsi="Helvetica Neue"/>
                <w:color w:val="000000"/>
                <w:sz w:val="15"/>
                <w:szCs w:val="15"/>
              </w:rPr>
            </w:pPr>
            <w:proofErr w:type="spellStart"/>
            <w:r w:rsidRPr="00107B3D">
              <w:rPr>
                <w:rFonts w:ascii="Helvetica Neue" w:eastAsiaTheme="minorHAnsi" w:hAnsi="Helvetica Neue"/>
                <w:color w:val="000000"/>
                <w:sz w:val="15"/>
                <w:szCs w:val="15"/>
              </w:rPr>
              <w:t>Hegen</w:t>
            </w:r>
            <w:proofErr w:type="spellEnd"/>
            <w:r w:rsidRPr="00107B3D">
              <w:rPr>
                <w:rFonts w:ascii="Helvetica Neue" w:eastAsiaTheme="minorHAnsi" w:hAnsi="Helvetica Neue"/>
                <w:color w:val="000000"/>
                <w:sz w:val="15"/>
                <w:szCs w:val="15"/>
              </w:rPr>
              <w:t xml:space="preserve"> et al., 2016 </w:t>
            </w:r>
            <w:r w:rsidRPr="00107B3D">
              <w:rPr>
                <w:rFonts w:ascii="Helvetica Neue" w:hAnsi="Helvetica Neue"/>
                <w:color w:val="000000"/>
                <w:sz w:val="15"/>
                <w:szCs w:val="15"/>
              </w:rPr>
              <w:fldChar w:fldCharType="begin">
                <w:fldData xml:space="preserve">PEVuZE5vdGU+PENpdGU+PEF1dGhvcj5IZWdlbjwvQXV0aG9yPjxZZWFyPjIwMTY8L1llYXI+PElE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IZWdlbjwvQXV0aG9yPjxZZWFyPjIwMTY8L1llYXI+PElE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Pr="00107B3D">
              <w:rPr>
                <w:rFonts w:ascii="Helvetica Neue" w:hAnsi="Helvetica Neue"/>
                <w:color w:val="000000"/>
                <w:sz w:val="15"/>
                <w:szCs w:val="15"/>
              </w:rPr>
            </w:r>
            <w:r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77</w:t>
            </w:r>
            <w:r w:rsidRPr="00107B3D">
              <w:rPr>
                <w:rFonts w:ascii="Helvetica Neue" w:hAnsi="Helvetica Neue"/>
                <w:color w:val="000000"/>
                <w:sz w:val="15"/>
                <w:szCs w:val="15"/>
              </w:rPr>
              <w:fldChar w:fldCharType="end"/>
            </w:r>
          </w:p>
        </w:tc>
        <w:tc>
          <w:tcPr>
            <w:tcW w:w="605" w:type="pct"/>
            <w:noWrap/>
          </w:tcPr>
          <w:p w14:paraId="0CABB994" w14:textId="7294CDEC"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32FB0C0D" w14:textId="6B3DAF48"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31</w:t>
            </w:r>
          </w:p>
        </w:tc>
        <w:tc>
          <w:tcPr>
            <w:tcW w:w="455" w:type="pct"/>
          </w:tcPr>
          <w:p w14:paraId="640A2BC8" w14:textId="478D9911"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noWrap/>
          </w:tcPr>
          <w:p w14:paraId="753E886C" w14:textId="15E35189"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7B047F3B" w14:textId="345D191D" w:rsidR="00D646FB"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ascii="Helvetica Neue" w:hAnsi="Helvetica Neue"/>
                <w:color w:val="000000"/>
                <w:sz w:val="15"/>
                <w:szCs w:val="15"/>
              </w:rPr>
              <w:t>U / U</w:t>
            </w:r>
            <w:r w:rsidR="00387CF5">
              <w:rPr>
                <w:rFonts w:ascii="Helvetica Neue" w:hAnsi="Helvetica Neue"/>
                <w:color w:val="000000"/>
                <w:sz w:val="15"/>
                <w:szCs w:val="15"/>
              </w:rPr>
              <w:t xml:space="preserve"> </w:t>
            </w:r>
            <w:r w:rsidR="00387CF5">
              <w:sym w:font="Wingdings" w:char="F0A9"/>
            </w:r>
          </w:p>
        </w:tc>
      </w:tr>
      <w:tr w:rsidR="00D646FB" w:rsidRPr="00107B3D" w14:paraId="67E99439"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59F58933" w14:textId="6F6643A2" w:rsidR="00D646FB" w:rsidRPr="00107B3D" w:rsidRDefault="00D646FB" w:rsidP="001621DB">
            <w:pPr>
              <w:jc w:val="left"/>
              <w:rPr>
                <w:rFonts w:ascii="Helvetica Neue" w:eastAsiaTheme="minorHAnsi" w:hAnsi="Helvetica Neue"/>
                <w:color w:val="000000"/>
                <w:sz w:val="15"/>
                <w:szCs w:val="15"/>
              </w:rPr>
            </w:pPr>
            <w:r w:rsidRPr="00107B3D">
              <w:rPr>
                <w:rFonts w:ascii="Helvetica Neue" w:eastAsiaTheme="minorHAnsi" w:hAnsi="Helvetica Neue"/>
                <w:color w:val="000000"/>
                <w:sz w:val="15"/>
                <w:szCs w:val="15"/>
              </w:rPr>
              <w:t xml:space="preserve">Takahashi et al., 2013 </w:t>
            </w:r>
            <w:r w:rsidRPr="00107B3D">
              <w:rPr>
                <w:rFonts w:ascii="Helvetica Neue" w:hAnsi="Helvetica Neue"/>
                <w:color w:val="000000"/>
                <w:sz w:val="15"/>
                <w:szCs w:val="15"/>
              </w:rPr>
              <w:fldChar w:fldCharType="begin">
                <w:fldData xml:space="preserve">PEVuZE5vdGU+PENpdGU+PEF1dGhvcj5UYWthaGFzaGk8L0F1dGhvcj48WWVhcj4yMDEzPC9ZZWFy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UYWthaGFzaGk8L0F1dGhvcj48WWVhcj4yMDEzPC9ZZWFy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Pr="00107B3D">
              <w:rPr>
                <w:rFonts w:ascii="Helvetica Neue" w:hAnsi="Helvetica Neue"/>
                <w:color w:val="000000"/>
                <w:sz w:val="15"/>
                <w:szCs w:val="15"/>
              </w:rPr>
            </w:r>
            <w:r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78</w:t>
            </w:r>
            <w:r w:rsidRPr="00107B3D">
              <w:rPr>
                <w:rFonts w:ascii="Helvetica Neue" w:hAnsi="Helvetica Neue"/>
                <w:color w:val="000000"/>
                <w:sz w:val="15"/>
                <w:szCs w:val="15"/>
              </w:rPr>
              <w:fldChar w:fldCharType="end"/>
            </w:r>
          </w:p>
        </w:tc>
        <w:tc>
          <w:tcPr>
            <w:tcW w:w="605" w:type="pct"/>
            <w:noWrap/>
          </w:tcPr>
          <w:p w14:paraId="3B9D5F3E" w14:textId="10BEBDA8"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1F5B8EB7" w14:textId="1148B395"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31</w:t>
            </w:r>
          </w:p>
        </w:tc>
        <w:tc>
          <w:tcPr>
            <w:tcW w:w="455" w:type="pct"/>
          </w:tcPr>
          <w:p w14:paraId="167EB702" w14:textId="77597400"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noWrap/>
          </w:tcPr>
          <w:p w14:paraId="163F87DE" w14:textId="29DFD2D4"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1E4C15B5" w14:textId="34572B7D" w:rsidR="00D646FB"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366CBE" w:rsidRPr="00107B3D" w14:paraId="2E9A596A" w14:textId="77777777" w:rsidTr="0068107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06E835E3" w14:textId="1D7EB714" w:rsidR="00366CBE" w:rsidRPr="00107B3D" w:rsidRDefault="0057512F" w:rsidP="001621DB">
            <w:pPr>
              <w:jc w:val="left"/>
              <w:rPr>
                <w:rFonts w:ascii="Helvetica Neue" w:eastAsiaTheme="minorHAnsi" w:hAnsi="Helvetica Neue"/>
                <w:color w:val="000000"/>
                <w:sz w:val="15"/>
                <w:szCs w:val="15"/>
              </w:rPr>
            </w:pPr>
            <w:r w:rsidRPr="00107B3D">
              <w:rPr>
                <w:rFonts w:ascii="Helvetica Neue" w:eastAsiaTheme="minorHAnsi" w:hAnsi="Helvetica Neue"/>
                <w:color w:val="000000"/>
                <w:sz w:val="15"/>
                <w:szCs w:val="15"/>
              </w:rPr>
              <w:t>Yamamoto et al., 2013</w:t>
            </w:r>
            <w:r w:rsidR="00F87C46" w:rsidRPr="00107B3D">
              <w:rPr>
                <w:rFonts w:ascii="Helvetica Neue" w:eastAsiaTheme="minorHAnsi" w:hAnsi="Helvetica Neue"/>
                <w:color w:val="000000"/>
                <w:sz w:val="15"/>
                <w:szCs w:val="15"/>
              </w:rPr>
              <w:t xml:space="preserve"> </w:t>
            </w:r>
            <w:r w:rsidR="00D63407" w:rsidRPr="00107B3D">
              <w:rPr>
                <w:rFonts w:ascii="Helvetica Neue" w:hAnsi="Helvetica Neue"/>
                <w:color w:val="000000"/>
                <w:sz w:val="15"/>
                <w:szCs w:val="15"/>
              </w:rPr>
              <w:fldChar w:fldCharType="begin">
                <w:fldData xml:space="preserve">PEVuZE5vdGU+PENpdGU+PEF1dGhvcj5ZYW1hbW90bzwvQXV0aG9yPjxZZWFyPjIwMTM8L1llYXI+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ZYW1hbW90bzwvQXV0aG9yPjxZZWFyPjIwMTM8L1llYXI+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D63407" w:rsidRPr="00107B3D">
              <w:rPr>
                <w:rFonts w:ascii="Helvetica Neue" w:hAnsi="Helvetica Neue"/>
                <w:color w:val="000000"/>
                <w:sz w:val="15"/>
                <w:szCs w:val="15"/>
              </w:rPr>
            </w:r>
            <w:r w:rsidR="00D63407"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79</w:t>
            </w:r>
            <w:r w:rsidR="00D63407" w:rsidRPr="00107B3D">
              <w:rPr>
                <w:rFonts w:ascii="Helvetica Neue" w:hAnsi="Helvetica Neue"/>
                <w:color w:val="000000"/>
                <w:sz w:val="15"/>
                <w:szCs w:val="15"/>
              </w:rPr>
              <w:fldChar w:fldCharType="end"/>
            </w:r>
          </w:p>
        </w:tc>
        <w:tc>
          <w:tcPr>
            <w:tcW w:w="605" w:type="pct"/>
            <w:noWrap/>
          </w:tcPr>
          <w:p w14:paraId="1567FD84" w14:textId="17C5E1EF"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51755F55" w14:textId="500A35CC"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31</w:t>
            </w:r>
          </w:p>
        </w:tc>
        <w:tc>
          <w:tcPr>
            <w:tcW w:w="455" w:type="pct"/>
          </w:tcPr>
          <w:p w14:paraId="1ED72A6E" w14:textId="5B958E90"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noWrap/>
          </w:tcPr>
          <w:p w14:paraId="3F837CAD" w14:textId="5AB1B53B"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3252D3F6" w14:textId="60A8A29C" w:rsidR="00366CBE"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ascii="Helvetica Neue" w:hAnsi="Helvetica Neue"/>
                <w:color w:val="000000"/>
                <w:sz w:val="15"/>
                <w:szCs w:val="15"/>
              </w:rPr>
              <w:t>1 / U</w:t>
            </w:r>
          </w:p>
        </w:tc>
      </w:tr>
      <w:tr w:rsidR="00366CBE" w:rsidRPr="00107B3D" w14:paraId="29E4BEEB"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7264F133" w14:textId="06902CFE" w:rsidR="00366CBE" w:rsidRPr="00107B3D" w:rsidRDefault="0057512F" w:rsidP="001621DB">
            <w:pPr>
              <w:jc w:val="left"/>
              <w:rPr>
                <w:rFonts w:ascii="Helvetica Neue" w:eastAsiaTheme="minorHAnsi" w:hAnsi="Helvetica Neue"/>
                <w:color w:val="000000"/>
                <w:sz w:val="15"/>
                <w:szCs w:val="15"/>
              </w:rPr>
            </w:pPr>
            <w:r w:rsidRPr="00107B3D">
              <w:rPr>
                <w:rFonts w:ascii="Helvetica Neue" w:eastAsiaTheme="minorHAnsi" w:hAnsi="Helvetica Neue"/>
                <w:color w:val="000000"/>
                <w:sz w:val="15"/>
                <w:szCs w:val="15"/>
              </w:rPr>
              <w:t>Bashir et al., 2017</w:t>
            </w:r>
            <w:r w:rsidR="00F87C46" w:rsidRPr="00107B3D">
              <w:rPr>
                <w:rFonts w:ascii="Helvetica Neue" w:eastAsiaTheme="minorHAnsi" w:hAnsi="Helvetica Neue"/>
                <w:color w:val="000000"/>
                <w:sz w:val="15"/>
                <w:szCs w:val="15"/>
              </w:rPr>
              <w:t xml:space="preserve"> </w:t>
            </w:r>
            <w:r w:rsidR="00D63407" w:rsidRPr="00107B3D">
              <w:rPr>
                <w:rFonts w:ascii="Helvetica Neue" w:hAnsi="Helvetica Neue"/>
                <w:color w:val="000000"/>
                <w:sz w:val="15"/>
                <w:szCs w:val="15"/>
              </w:rPr>
              <w:fldChar w:fldCharType="begin">
                <w:fldData xml:space="preserve">PEVuZE5vdGU+PENpdGU+PEF1dGhvcj5CYXNoaXI8L0F1dGhvcj48WWVhcj4yMDE3PC9ZZWFyPjxJ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CYXNoaXI8L0F1dGhvcj48WWVhcj4yMDE3PC9ZZWFyPjxJ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D63407" w:rsidRPr="00107B3D">
              <w:rPr>
                <w:rFonts w:ascii="Helvetica Neue" w:hAnsi="Helvetica Neue"/>
                <w:color w:val="000000"/>
                <w:sz w:val="15"/>
                <w:szCs w:val="15"/>
              </w:rPr>
            </w:r>
            <w:r w:rsidR="00D63407"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80</w:t>
            </w:r>
            <w:r w:rsidR="00D63407" w:rsidRPr="00107B3D">
              <w:rPr>
                <w:rFonts w:ascii="Helvetica Neue" w:hAnsi="Helvetica Neue"/>
                <w:color w:val="000000"/>
                <w:sz w:val="15"/>
                <w:szCs w:val="15"/>
              </w:rPr>
              <w:fldChar w:fldCharType="end"/>
            </w:r>
          </w:p>
        </w:tc>
        <w:tc>
          <w:tcPr>
            <w:tcW w:w="605" w:type="pct"/>
            <w:noWrap/>
          </w:tcPr>
          <w:p w14:paraId="25862C7D" w14:textId="44F247DD"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27656DBC" w14:textId="49C8D6CF"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32</w:t>
            </w:r>
          </w:p>
        </w:tc>
        <w:tc>
          <w:tcPr>
            <w:tcW w:w="455" w:type="pct"/>
          </w:tcPr>
          <w:p w14:paraId="792F9338" w14:textId="5EA07974"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noWrap/>
          </w:tcPr>
          <w:p w14:paraId="312FC7F3" w14:textId="024EB04D"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111691D1" w14:textId="63BEA505" w:rsidR="00366CBE"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366CBE" w:rsidRPr="00107B3D" w14:paraId="067A6704" w14:textId="77777777" w:rsidTr="0068107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477CF57E" w14:textId="5BB094C8" w:rsidR="00366CBE" w:rsidRPr="00107B3D" w:rsidRDefault="0057512F" w:rsidP="001621DB">
            <w:pPr>
              <w:jc w:val="left"/>
              <w:rPr>
                <w:rFonts w:ascii="Helvetica Neue" w:eastAsiaTheme="minorHAnsi" w:hAnsi="Helvetica Neue"/>
                <w:color w:val="000000"/>
                <w:sz w:val="15"/>
                <w:szCs w:val="15"/>
              </w:rPr>
            </w:pPr>
            <w:r w:rsidRPr="00107B3D">
              <w:rPr>
                <w:rFonts w:ascii="Helvetica Neue" w:eastAsiaTheme="minorHAnsi" w:hAnsi="Helvetica Neue"/>
                <w:color w:val="000000"/>
                <w:sz w:val="15"/>
                <w:szCs w:val="15"/>
              </w:rPr>
              <w:t>Chourasia et al., 2018</w:t>
            </w:r>
            <w:r w:rsidR="00F87C46" w:rsidRPr="00107B3D">
              <w:rPr>
                <w:rFonts w:ascii="Helvetica Neue" w:eastAsiaTheme="minorHAnsi" w:hAnsi="Helvetica Neue"/>
                <w:color w:val="000000"/>
                <w:sz w:val="15"/>
                <w:szCs w:val="15"/>
              </w:rPr>
              <w:t xml:space="preserve"> </w:t>
            </w:r>
            <w:r w:rsidR="00D63407" w:rsidRPr="00107B3D">
              <w:rPr>
                <w:rFonts w:ascii="Helvetica Neue" w:hAnsi="Helvetica Neue"/>
                <w:color w:val="000000"/>
                <w:sz w:val="15"/>
                <w:szCs w:val="15"/>
              </w:rPr>
              <w:fldChar w:fldCharType="begin">
                <w:fldData xml:space="preserve">PEVuZE5vdGU+PENpdGU+PEF1dGhvcj5DaG91cmFzaWE8L0F1dGhvcj48WWVhcj4yMDE4PC9ZZWFy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DaG91cmFzaWE8L0F1dGhvcj48WWVhcj4yMDE4PC9ZZWFy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D63407" w:rsidRPr="00107B3D">
              <w:rPr>
                <w:rFonts w:ascii="Helvetica Neue" w:hAnsi="Helvetica Neue"/>
                <w:color w:val="000000"/>
                <w:sz w:val="15"/>
                <w:szCs w:val="15"/>
              </w:rPr>
            </w:r>
            <w:r w:rsidR="00D63407"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81</w:t>
            </w:r>
            <w:r w:rsidR="00D63407" w:rsidRPr="00107B3D">
              <w:rPr>
                <w:rFonts w:ascii="Helvetica Neue" w:hAnsi="Helvetica Neue"/>
                <w:color w:val="000000"/>
                <w:sz w:val="15"/>
                <w:szCs w:val="15"/>
              </w:rPr>
              <w:fldChar w:fldCharType="end"/>
            </w:r>
          </w:p>
        </w:tc>
        <w:tc>
          <w:tcPr>
            <w:tcW w:w="605" w:type="pct"/>
            <w:noWrap/>
          </w:tcPr>
          <w:p w14:paraId="1FE2BE7D" w14:textId="1503E183"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58B28179" w14:textId="7E80C8C0"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32</w:t>
            </w:r>
          </w:p>
        </w:tc>
        <w:tc>
          <w:tcPr>
            <w:tcW w:w="455" w:type="pct"/>
          </w:tcPr>
          <w:p w14:paraId="531DE469" w14:textId="49E2ACAA"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noWrap/>
          </w:tcPr>
          <w:p w14:paraId="3CD067BC" w14:textId="56432A2E"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22287E1A" w14:textId="665D4F38" w:rsidR="00366CBE"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ascii="Helvetica Neue" w:hAnsi="Helvetica Neue"/>
                <w:color w:val="000000"/>
                <w:sz w:val="15"/>
                <w:szCs w:val="15"/>
              </w:rPr>
              <w:t>U / U</w:t>
            </w:r>
            <w:r w:rsidR="00387CF5">
              <w:rPr>
                <w:rFonts w:ascii="Helvetica Neue" w:hAnsi="Helvetica Neue"/>
                <w:color w:val="000000"/>
                <w:sz w:val="15"/>
                <w:szCs w:val="15"/>
              </w:rPr>
              <w:t xml:space="preserve"> </w:t>
            </w:r>
            <w:r w:rsidR="00387CF5">
              <w:sym w:font="Wingdings" w:char="F0A9"/>
            </w:r>
          </w:p>
        </w:tc>
      </w:tr>
      <w:tr w:rsidR="00366CBE" w:rsidRPr="00107B3D" w14:paraId="11E1BE77"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20CEC771" w14:textId="60CA9FAD" w:rsidR="00366CBE" w:rsidRPr="00107B3D" w:rsidRDefault="0057512F" w:rsidP="001621DB">
            <w:pPr>
              <w:jc w:val="left"/>
              <w:rPr>
                <w:rFonts w:ascii="Helvetica Neue" w:eastAsiaTheme="minorHAnsi" w:hAnsi="Helvetica Neue"/>
                <w:color w:val="000000"/>
                <w:sz w:val="15"/>
                <w:szCs w:val="15"/>
              </w:rPr>
            </w:pPr>
            <w:r w:rsidRPr="00107B3D">
              <w:rPr>
                <w:rFonts w:ascii="Helvetica Neue" w:eastAsiaTheme="minorHAnsi" w:hAnsi="Helvetica Neue"/>
                <w:color w:val="000000"/>
                <w:sz w:val="15"/>
                <w:szCs w:val="15"/>
              </w:rPr>
              <w:t>Munoz et al., 2015</w:t>
            </w:r>
            <w:r w:rsidR="00A54750" w:rsidRPr="00107B3D">
              <w:rPr>
                <w:rFonts w:ascii="Helvetica Neue" w:eastAsiaTheme="minorHAnsi" w:hAnsi="Helvetica Neue"/>
                <w:color w:val="000000"/>
                <w:sz w:val="15"/>
                <w:szCs w:val="15"/>
              </w:rPr>
              <w:t xml:space="preserve"> </w:t>
            </w:r>
            <w:r w:rsidR="00D63407" w:rsidRPr="00107B3D">
              <w:rPr>
                <w:rFonts w:ascii="Helvetica Neue" w:hAnsi="Helvetica Neue"/>
                <w:color w:val="000000"/>
                <w:sz w:val="15"/>
                <w:szCs w:val="15"/>
              </w:rPr>
              <w:fldChar w:fldCharType="begin">
                <w:fldData xml:space="preserve">PEVuZE5vdGU+PENpdGU+PEF1dGhvcj5NdW5vejwvQXV0aG9yPjxZZWFyPjIwMTU8L1llYXI+PElE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NdW5vejwvQXV0aG9yPjxZZWFyPjIwMTU8L1llYXI+PElE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D63407" w:rsidRPr="00107B3D">
              <w:rPr>
                <w:rFonts w:ascii="Helvetica Neue" w:hAnsi="Helvetica Neue"/>
                <w:color w:val="000000"/>
                <w:sz w:val="15"/>
                <w:szCs w:val="15"/>
              </w:rPr>
            </w:r>
            <w:r w:rsidR="00D63407"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82</w:t>
            </w:r>
            <w:r w:rsidR="00D63407" w:rsidRPr="00107B3D">
              <w:rPr>
                <w:rFonts w:ascii="Helvetica Neue" w:hAnsi="Helvetica Neue"/>
                <w:color w:val="000000"/>
                <w:sz w:val="15"/>
                <w:szCs w:val="15"/>
              </w:rPr>
              <w:fldChar w:fldCharType="end"/>
            </w:r>
          </w:p>
        </w:tc>
        <w:tc>
          <w:tcPr>
            <w:tcW w:w="605" w:type="pct"/>
            <w:noWrap/>
          </w:tcPr>
          <w:p w14:paraId="37C5FC5D" w14:textId="7BBB752E"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416F4C1C" w14:textId="3A30C695"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32</w:t>
            </w:r>
          </w:p>
        </w:tc>
        <w:tc>
          <w:tcPr>
            <w:tcW w:w="455" w:type="pct"/>
          </w:tcPr>
          <w:p w14:paraId="65C79D38" w14:textId="1BB66F8E"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noWrap/>
          </w:tcPr>
          <w:p w14:paraId="35E75F63" w14:textId="44A5CFD0"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08431DFA" w14:textId="13F0A15F" w:rsidR="00366CBE"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366CBE" w:rsidRPr="00107B3D" w14:paraId="7D344C75" w14:textId="77777777" w:rsidTr="0068107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1C548904" w14:textId="2E67D702" w:rsidR="00366CBE" w:rsidRPr="00107B3D" w:rsidRDefault="0057512F" w:rsidP="001621DB">
            <w:pPr>
              <w:jc w:val="left"/>
              <w:rPr>
                <w:rFonts w:ascii="Helvetica Neue" w:hAnsi="Helvetica Neue"/>
                <w:color w:val="000000"/>
                <w:sz w:val="15"/>
                <w:szCs w:val="15"/>
              </w:rPr>
            </w:pPr>
            <w:r w:rsidRPr="00107B3D">
              <w:rPr>
                <w:rFonts w:ascii="Helvetica Neue" w:hAnsi="Helvetica Neue"/>
                <w:color w:val="000000"/>
                <w:sz w:val="15"/>
                <w:szCs w:val="15"/>
              </w:rPr>
              <w:t>Park et al., 2018</w:t>
            </w:r>
            <w:r w:rsidR="00A54750" w:rsidRPr="00107B3D">
              <w:rPr>
                <w:rFonts w:ascii="Helvetica Neue" w:hAnsi="Helvetica Neue"/>
                <w:color w:val="000000"/>
                <w:sz w:val="15"/>
                <w:szCs w:val="15"/>
              </w:rPr>
              <w:t xml:space="preserve"> </w:t>
            </w:r>
            <w:r w:rsidR="00D63407" w:rsidRPr="00107B3D">
              <w:rPr>
                <w:rFonts w:ascii="Helvetica Neue" w:hAnsi="Helvetica Neue"/>
                <w:color w:val="000000"/>
                <w:sz w:val="15"/>
                <w:szCs w:val="15"/>
              </w:rPr>
              <w:fldChar w:fldCharType="begin">
                <w:fldData xml:space="preserve">PEVuZE5vdGU+PENpdGU+PEF1dGhvcj5QYXJrPC9BdXRob3I+PFllYXI+MjAxODwvWWVhcj48SURU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QYXJrPC9BdXRob3I+PFllYXI+MjAxODwvWWVhcj48SURU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D63407" w:rsidRPr="00107B3D">
              <w:rPr>
                <w:rFonts w:ascii="Helvetica Neue" w:hAnsi="Helvetica Neue"/>
                <w:color w:val="000000"/>
                <w:sz w:val="15"/>
                <w:szCs w:val="15"/>
              </w:rPr>
            </w:r>
            <w:r w:rsidR="00D63407"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83</w:t>
            </w:r>
            <w:r w:rsidR="00D63407" w:rsidRPr="00107B3D">
              <w:rPr>
                <w:rFonts w:ascii="Helvetica Neue" w:hAnsi="Helvetica Neue"/>
                <w:color w:val="000000"/>
                <w:sz w:val="15"/>
                <w:szCs w:val="15"/>
              </w:rPr>
              <w:fldChar w:fldCharType="end"/>
            </w:r>
          </w:p>
        </w:tc>
        <w:tc>
          <w:tcPr>
            <w:tcW w:w="605" w:type="pct"/>
            <w:noWrap/>
          </w:tcPr>
          <w:p w14:paraId="72191140" w14:textId="537D5C1A"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rPr>
            </w:pPr>
            <w:r w:rsidRPr="00107B3D">
              <w:rPr>
                <w:rFonts w:ascii="Helvetica Neue" w:hAnsi="Helvetica Neue"/>
                <w:color w:val="000000"/>
                <w:sz w:val="15"/>
                <w:szCs w:val="15"/>
              </w:rPr>
              <w:t>1</w:t>
            </w:r>
          </w:p>
        </w:tc>
        <w:tc>
          <w:tcPr>
            <w:tcW w:w="909" w:type="pct"/>
          </w:tcPr>
          <w:p w14:paraId="46B7CA4C" w14:textId="2C3391EF"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rPr>
            </w:pPr>
            <w:r w:rsidRPr="00107B3D">
              <w:rPr>
                <w:rFonts w:ascii="Helvetica Neue" w:hAnsi="Helvetica Neue"/>
                <w:color w:val="000000"/>
                <w:sz w:val="15"/>
                <w:szCs w:val="15"/>
              </w:rPr>
              <w:t>33</w:t>
            </w:r>
          </w:p>
        </w:tc>
        <w:tc>
          <w:tcPr>
            <w:tcW w:w="455" w:type="pct"/>
          </w:tcPr>
          <w:p w14:paraId="13D89DCE" w14:textId="26A613F4"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rPr>
            </w:pPr>
            <w:r w:rsidRPr="00107B3D">
              <w:rPr>
                <w:rFonts w:ascii="Helvetica Neue" w:hAnsi="Helvetica Neue"/>
                <w:color w:val="000000"/>
                <w:sz w:val="15"/>
                <w:szCs w:val="15"/>
              </w:rPr>
              <w:t>0:1</w:t>
            </w:r>
          </w:p>
        </w:tc>
        <w:tc>
          <w:tcPr>
            <w:tcW w:w="606" w:type="pct"/>
            <w:noWrap/>
          </w:tcPr>
          <w:p w14:paraId="782A934B" w14:textId="72157A8B"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rPr>
            </w:pPr>
            <w:r w:rsidRPr="00107B3D">
              <w:rPr>
                <w:rFonts w:ascii="Helvetica Neue" w:hAnsi="Helvetica Neue"/>
                <w:color w:val="000000"/>
                <w:sz w:val="15"/>
                <w:szCs w:val="15"/>
              </w:rPr>
              <w:t>1:1</w:t>
            </w:r>
          </w:p>
        </w:tc>
        <w:tc>
          <w:tcPr>
            <w:tcW w:w="682" w:type="pct"/>
          </w:tcPr>
          <w:p w14:paraId="14618B93" w14:textId="39CC9512" w:rsidR="00366CBE"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U / U</w:t>
            </w:r>
          </w:p>
        </w:tc>
      </w:tr>
    </w:tbl>
    <w:p w14:paraId="230ACA7A" w14:textId="4E6598F4" w:rsidR="00366CBE" w:rsidRPr="00107B3D" w:rsidRDefault="00366CBE" w:rsidP="001621DB"/>
    <w:p w14:paraId="5B265273" w14:textId="77777777" w:rsidR="00366CBE" w:rsidRPr="00107B3D" w:rsidRDefault="00366CBE" w:rsidP="001621DB">
      <w:r w:rsidRPr="00107B3D">
        <w:br w:type="page"/>
      </w:r>
    </w:p>
    <w:p w14:paraId="6835E5C2" w14:textId="6B6015B7" w:rsidR="00366CBE" w:rsidRDefault="00671B15" w:rsidP="001621DB">
      <w:r>
        <w:lastRenderedPageBreak/>
        <w:t>Appendix 1</w:t>
      </w:r>
      <w:r w:rsidR="00366CBE" w:rsidRPr="00107B3D">
        <w:t xml:space="preserve"> (continued)</w:t>
      </w:r>
    </w:p>
    <w:p w14:paraId="602E0F2E" w14:textId="77777777" w:rsidR="001621DB" w:rsidRPr="00107B3D" w:rsidRDefault="001621DB" w:rsidP="001621DB"/>
    <w:tbl>
      <w:tblPr>
        <w:tblStyle w:val="PlainTable5"/>
        <w:tblW w:w="5000" w:type="pct"/>
        <w:jc w:val="center"/>
        <w:tblLayout w:type="fixed"/>
        <w:tblLook w:val="04A0" w:firstRow="1" w:lastRow="0" w:firstColumn="1" w:lastColumn="0" w:noHBand="0" w:noVBand="1"/>
      </w:tblPr>
      <w:tblGrid>
        <w:gridCol w:w="3262"/>
        <w:gridCol w:w="1133"/>
        <w:gridCol w:w="1702"/>
        <w:gridCol w:w="852"/>
        <w:gridCol w:w="1134"/>
        <w:gridCol w:w="1277"/>
      </w:tblGrid>
      <w:tr w:rsidR="001621DB" w:rsidRPr="00107B3D" w14:paraId="002DC540" w14:textId="77777777" w:rsidTr="005440E4">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100" w:firstRow="0" w:lastRow="0" w:firstColumn="1" w:lastColumn="0" w:oddVBand="0" w:evenVBand="0" w:oddHBand="0" w:evenHBand="0" w:firstRowFirstColumn="1" w:firstRowLastColumn="0" w:lastRowFirstColumn="0" w:lastRowLastColumn="0"/>
            <w:tcW w:w="1743" w:type="pct"/>
            <w:vMerge w:val="restart"/>
            <w:tcBorders>
              <w:bottom w:val="single" w:sz="4" w:space="0" w:color="auto"/>
              <w:right w:val="single" w:sz="4" w:space="0" w:color="auto"/>
            </w:tcBorders>
            <w:vAlign w:val="bottom"/>
          </w:tcPr>
          <w:p w14:paraId="3618BA0C" w14:textId="77777777" w:rsidR="001621DB" w:rsidRPr="00107B3D" w:rsidRDefault="001621DB" w:rsidP="005440E4">
            <w:pPr>
              <w:jc w:val="center"/>
              <w:rPr>
                <w:rFonts w:eastAsia="Times New Roman"/>
                <w:i w:val="0"/>
                <w:sz w:val="24"/>
              </w:rPr>
            </w:pPr>
            <w:r w:rsidRPr="00107B3D">
              <w:rPr>
                <w:rFonts w:eastAsia="Times New Roman"/>
                <w:i w:val="0"/>
                <w:sz w:val="24"/>
              </w:rPr>
              <w:t>Reference</w:t>
            </w:r>
            <w:r>
              <w:rPr>
                <w:rFonts w:eastAsia="Times New Roman"/>
                <w:i w:val="0"/>
                <w:sz w:val="24"/>
              </w:rPr>
              <w:t xml:space="preserve"> / Testing Location (</w:t>
            </w:r>
            <w:proofErr w:type="spellStart"/>
            <w:r>
              <w:rPr>
                <w:rFonts w:eastAsia="Times New Roman"/>
                <w:i w:val="0"/>
                <w:sz w:val="24"/>
              </w:rPr>
              <w:t>SCImago</w:t>
            </w:r>
            <w:proofErr w:type="spellEnd"/>
            <w:r>
              <w:rPr>
                <w:rFonts w:eastAsia="Times New Roman"/>
                <w:i w:val="0"/>
                <w:sz w:val="24"/>
              </w:rPr>
              <w:t xml:space="preserve"> Rank of 271)</w:t>
            </w:r>
          </w:p>
        </w:tc>
        <w:tc>
          <w:tcPr>
            <w:tcW w:w="605" w:type="pct"/>
            <w:vMerge w:val="restart"/>
            <w:tcBorders>
              <w:left w:val="single" w:sz="4" w:space="0" w:color="auto"/>
            </w:tcBorders>
            <w:noWrap/>
            <w:vAlign w:val="bottom"/>
          </w:tcPr>
          <w:p w14:paraId="6DA62D08" w14:textId="77777777" w:rsidR="001621DB" w:rsidRPr="00107B3D" w:rsidRDefault="001621DB" w:rsidP="005440E4">
            <w:pPr>
              <w:jc w:val="center"/>
              <w:cnfStyle w:val="100000000000" w:firstRow="1" w:lastRow="0" w:firstColumn="0" w:lastColumn="0" w:oddVBand="0" w:evenVBand="0" w:oddHBand="0" w:evenHBand="0" w:firstRowFirstColumn="0" w:firstRowLastColumn="0" w:lastRowFirstColumn="0" w:lastRowLastColumn="0"/>
              <w:rPr>
                <w:rFonts w:eastAsia="Times New Roman"/>
                <w:i w:val="0"/>
                <w:sz w:val="24"/>
              </w:rPr>
            </w:pPr>
            <w:r w:rsidRPr="00107B3D">
              <w:rPr>
                <w:rFonts w:eastAsia="Times New Roman"/>
                <w:i w:val="0"/>
                <w:sz w:val="24"/>
              </w:rPr>
              <w:t>Paired samples (</w:t>
            </w:r>
            <w:r>
              <w:rPr>
                <w:rFonts w:eastAsia="Times New Roman"/>
                <w:i w:val="0"/>
                <w:sz w:val="24"/>
              </w:rPr>
              <w:t>n</w:t>
            </w:r>
            <w:r w:rsidRPr="00107B3D">
              <w:rPr>
                <w:rFonts w:eastAsia="Times New Roman"/>
                <w:i w:val="0"/>
                <w:sz w:val="24"/>
              </w:rPr>
              <w:t>)</w:t>
            </w:r>
          </w:p>
        </w:tc>
        <w:tc>
          <w:tcPr>
            <w:tcW w:w="909" w:type="pct"/>
            <w:vMerge w:val="restart"/>
            <w:vAlign w:val="bottom"/>
          </w:tcPr>
          <w:p w14:paraId="1B1A8179" w14:textId="77777777" w:rsidR="001621DB" w:rsidRPr="00107B3D" w:rsidRDefault="001621DB" w:rsidP="005440E4">
            <w:pPr>
              <w:jc w:val="center"/>
              <w:cnfStyle w:val="100000000000" w:firstRow="1" w:lastRow="0" w:firstColumn="0" w:lastColumn="0" w:oddVBand="0" w:evenVBand="0" w:oddHBand="0" w:evenHBand="0" w:firstRowFirstColumn="0" w:firstRowLastColumn="0" w:lastRowFirstColumn="0" w:lastRowLastColumn="0"/>
              <w:rPr>
                <w:rFonts w:eastAsia="Times New Roman"/>
                <w:iCs w:val="0"/>
                <w:sz w:val="24"/>
              </w:rPr>
            </w:pPr>
            <w:r w:rsidRPr="00107B3D">
              <w:rPr>
                <w:rFonts w:eastAsia="Times New Roman"/>
                <w:i w:val="0"/>
                <w:sz w:val="24"/>
              </w:rPr>
              <w:t>Age (median [range])</w:t>
            </w:r>
          </w:p>
        </w:tc>
        <w:tc>
          <w:tcPr>
            <w:tcW w:w="455" w:type="pct"/>
            <w:vMerge w:val="restart"/>
            <w:vAlign w:val="bottom"/>
          </w:tcPr>
          <w:p w14:paraId="62E5B248" w14:textId="77777777" w:rsidR="001621DB" w:rsidRPr="00107B3D" w:rsidRDefault="001621DB" w:rsidP="005440E4">
            <w:pPr>
              <w:jc w:val="center"/>
              <w:cnfStyle w:val="100000000000" w:firstRow="1" w:lastRow="0" w:firstColumn="0" w:lastColumn="0" w:oddVBand="0" w:evenVBand="0" w:oddHBand="0" w:evenHBand="0" w:firstRowFirstColumn="0" w:firstRowLastColumn="0" w:lastRowFirstColumn="0" w:lastRowLastColumn="0"/>
              <w:rPr>
                <w:rFonts w:eastAsia="Times New Roman"/>
                <w:i w:val="0"/>
                <w:sz w:val="24"/>
              </w:rPr>
            </w:pPr>
            <w:proofErr w:type="gramStart"/>
            <w:r w:rsidRPr="00107B3D">
              <w:rPr>
                <w:rFonts w:eastAsia="Times New Roman"/>
                <w:i w:val="0"/>
                <w:sz w:val="24"/>
              </w:rPr>
              <w:t>M:F</w:t>
            </w:r>
            <w:proofErr w:type="gramEnd"/>
          </w:p>
        </w:tc>
        <w:tc>
          <w:tcPr>
            <w:tcW w:w="1288" w:type="pct"/>
            <w:gridSpan w:val="2"/>
            <w:noWrap/>
            <w:vAlign w:val="bottom"/>
          </w:tcPr>
          <w:p w14:paraId="20F55E42" w14:textId="77777777" w:rsidR="001621DB" w:rsidRPr="00107B3D" w:rsidRDefault="001621DB" w:rsidP="005440E4">
            <w:pPr>
              <w:jc w:val="center"/>
              <w:cnfStyle w:val="100000000000" w:firstRow="1" w:lastRow="0" w:firstColumn="0" w:lastColumn="0" w:oddVBand="0" w:evenVBand="0" w:oddHBand="0" w:evenHBand="0" w:firstRowFirstColumn="0" w:firstRowLastColumn="0" w:lastRowFirstColumn="0" w:lastRowLastColumn="0"/>
              <w:rPr>
                <w:rFonts w:eastAsia="Times New Roman"/>
                <w:i w:val="0"/>
                <w:iCs w:val="0"/>
                <w:sz w:val="24"/>
              </w:rPr>
            </w:pPr>
            <w:r w:rsidRPr="00107B3D">
              <w:rPr>
                <w:rFonts w:eastAsia="Times New Roman"/>
                <w:i w:val="0"/>
                <w:sz w:val="24"/>
              </w:rPr>
              <w:t>NMDAR antibody testing</w:t>
            </w:r>
          </w:p>
        </w:tc>
      </w:tr>
      <w:tr w:rsidR="001621DB" w:rsidRPr="00107B3D" w14:paraId="48815E40" w14:textId="77777777" w:rsidTr="005440E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743" w:type="pct"/>
            <w:vMerge/>
            <w:tcBorders>
              <w:top w:val="single" w:sz="4" w:space="0" w:color="7F7F7F" w:themeColor="text1" w:themeTint="80"/>
              <w:bottom w:val="single" w:sz="4" w:space="0" w:color="auto"/>
              <w:right w:val="single" w:sz="4" w:space="0" w:color="auto"/>
            </w:tcBorders>
            <w:vAlign w:val="bottom"/>
          </w:tcPr>
          <w:p w14:paraId="76F4CF5C" w14:textId="77777777" w:rsidR="001621DB" w:rsidRPr="00107B3D" w:rsidRDefault="001621DB" w:rsidP="005440E4">
            <w:pPr>
              <w:jc w:val="center"/>
              <w:rPr>
                <w:rFonts w:eastAsia="Times New Roman"/>
                <w:i w:val="0"/>
                <w:sz w:val="24"/>
              </w:rPr>
            </w:pPr>
          </w:p>
        </w:tc>
        <w:tc>
          <w:tcPr>
            <w:tcW w:w="605" w:type="pct"/>
            <w:vMerge/>
            <w:tcBorders>
              <w:left w:val="single" w:sz="4" w:space="0" w:color="auto"/>
              <w:bottom w:val="single" w:sz="4" w:space="0" w:color="auto"/>
            </w:tcBorders>
            <w:noWrap/>
            <w:vAlign w:val="bottom"/>
            <w:hideMark/>
          </w:tcPr>
          <w:p w14:paraId="28C3F596" w14:textId="77777777" w:rsidR="001621DB" w:rsidRPr="00107B3D" w:rsidRDefault="001621DB" w:rsidP="005440E4">
            <w:pPr>
              <w:jc w:val="center"/>
              <w:cnfStyle w:val="000000100000" w:firstRow="0" w:lastRow="0" w:firstColumn="0" w:lastColumn="0" w:oddVBand="0" w:evenVBand="0" w:oddHBand="1" w:evenHBand="0" w:firstRowFirstColumn="0" w:firstRowLastColumn="0" w:lastRowFirstColumn="0" w:lastRowLastColumn="0"/>
              <w:rPr>
                <w:rFonts w:eastAsia="Times New Roman"/>
              </w:rPr>
            </w:pPr>
          </w:p>
        </w:tc>
        <w:tc>
          <w:tcPr>
            <w:tcW w:w="909" w:type="pct"/>
            <w:vMerge/>
            <w:tcBorders>
              <w:bottom w:val="single" w:sz="4" w:space="0" w:color="auto"/>
            </w:tcBorders>
            <w:vAlign w:val="bottom"/>
          </w:tcPr>
          <w:p w14:paraId="00B1326B" w14:textId="77777777" w:rsidR="001621DB" w:rsidRPr="00107B3D" w:rsidRDefault="001621DB" w:rsidP="005440E4">
            <w:pPr>
              <w:jc w:val="center"/>
              <w:cnfStyle w:val="000000100000" w:firstRow="0" w:lastRow="0" w:firstColumn="0" w:lastColumn="0" w:oddVBand="0" w:evenVBand="0" w:oddHBand="1" w:evenHBand="0" w:firstRowFirstColumn="0" w:firstRowLastColumn="0" w:lastRowFirstColumn="0" w:lastRowLastColumn="0"/>
              <w:rPr>
                <w:rFonts w:eastAsia="Times New Roman"/>
              </w:rPr>
            </w:pPr>
          </w:p>
        </w:tc>
        <w:tc>
          <w:tcPr>
            <w:tcW w:w="455" w:type="pct"/>
            <w:vMerge/>
            <w:tcBorders>
              <w:bottom w:val="single" w:sz="4" w:space="0" w:color="auto"/>
            </w:tcBorders>
            <w:vAlign w:val="bottom"/>
          </w:tcPr>
          <w:p w14:paraId="28E7EBD1" w14:textId="77777777" w:rsidR="001621DB" w:rsidRPr="00107B3D" w:rsidRDefault="001621DB" w:rsidP="005440E4">
            <w:pPr>
              <w:jc w:val="center"/>
              <w:cnfStyle w:val="000000100000" w:firstRow="0" w:lastRow="0" w:firstColumn="0" w:lastColumn="0" w:oddVBand="0" w:evenVBand="0" w:oddHBand="1" w:evenHBand="0" w:firstRowFirstColumn="0" w:firstRowLastColumn="0" w:lastRowFirstColumn="0" w:lastRowLastColumn="0"/>
              <w:rPr>
                <w:rFonts w:eastAsia="Times New Roman"/>
              </w:rPr>
            </w:pPr>
          </w:p>
        </w:tc>
        <w:tc>
          <w:tcPr>
            <w:tcW w:w="606" w:type="pct"/>
            <w:tcBorders>
              <w:bottom w:val="single" w:sz="4" w:space="0" w:color="auto"/>
            </w:tcBorders>
            <w:noWrap/>
            <w:vAlign w:val="bottom"/>
            <w:hideMark/>
          </w:tcPr>
          <w:p w14:paraId="644E8C90" w14:textId="77777777" w:rsidR="001621DB" w:rsidRPr="00107B3D" w:rsidRDefault="001621DB" w:rsidP="005440E4">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eastAsia="Times New Roman"/>
              </w:rPr>
              <w:t>Serum +: CSF +</w:t>
            </w:r>
          </w:p>
        </w:tc>
        <w:tc>
          <w:tcPr>
            <w:tcW w:w="682" w:type="pct"/>
            <w:tcBorders>
              <w:bottom w:val="single" w:sz="4" w:space="0" w:color="auto"/>
            </w:tcBorders>
            <w:vAlign w:val="bottom"/>
          </w:tcPr>
          <w:p w14:paraId="34735B46" w14:textId="77777777" w:rsidR="001621DB" w:rsidRPr="00107B3D" w:rsidRDefault="001621DB" w:rsidP="005440E4">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eastAsia="Times New Roman"/>
              </w:rPr>
              <w:t>Technique</w:t>
            </w:r>
            <w:r>
              <w:rPr>
                <w:rFonts w:eastAsia="Times New Roman"/>
              </w:rPr>
              <w:t xml:space="preserve"> / Test Site</w:t>
            </w:r>
          </w:p>
        </w:tc>
      </w:tr>
      <w:tr w:rsidR="00366CBE" w:rsidRPr="00107B3D" w14:paraId="0631304D" w14:textId="77777777" w:rsidTr="001621DB">
        <w:trPr>
          <w:trHeight w:val="320"/>
          <w:jc w:val="center"/>
        </w:trPr>
        <w:tc>
          <w:tcPr>
            <w:cnfStyle w:val="001000000000" w:firstRow="0" w:lastRow="0" w:firstColumn="1" w:lastColumn="0" w:oddVBand="0" w:evenVBand="0" w:oddHBand="0" w:evenHBand="0" w:firstRowFirstColumn="0" w:firstRowLastColumn="0" w:lastRowFirstColumn="0" w:lastRowLastColumn="0"/>
            <w:tcW w:w="1743" w:type="pct"/>
            <w:vMerge/>
            <w:tcBorders>
              <w:top w:val="single" w:sz="4" w:space="0" w:color="7F7F7F" w:themeColor="text1" w:themeTint="80"/>
              <w:bottom w:val="single" w:sz="4" w:space="0" w:color="auto"/>
              <w:right w:val="single" w:sz="4" w:space="0" w:color="auto"/>
            </w:tcBorders>
            <w:vAlign w:val="bottom"/>
          </w:tcPr>
          <w:p w14:paraId="3503826E" w14:textId="77777777" w:rsidR="00366CBE" w:rsidRPr="00107B3D" w:rsidRDefault="00366CBE" w:rsidP="001621DB">
            <w:pPr>
              <w:jc w:val="center"/>
              <w:rPr>
                <w:rFonts w:eastAsia="Times New Roman"/>
                <w:i w:val="0"/>
                <w:sz w:val="24"/>
              </w:rPr>
            </w:pPr>
          </w:p>
        </w:tc>
        <w:tc>
          <w:tcPr>
            <w:tcW w:w="605" w:type="pct"/>
            <w:vMerge/>
            <w:tcBorders>
              <w:left w:val="single" w:sz="4" w:space="0" w:color="auto"/>
              <w:bottom w:val="single" w:sz="4" w:space="0" w:color="auto"/>
            </w:tcBorders>
            <w:noWrap/>
            <w:vAlign w:val="bottom"/>
          </w:tcPr>
          <w:p w14:paraId="62AF951E" w14:textId="77777777"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p>
        </w:tc>
        <w:tc>
          <w:tcPr>
            <w:tcW w:w="909" w:type="pct"/>
            <w:vMerge/>
            <w:tcBorders>
              <w:bottom w:val="single" w:sz="4" w:space="0" w:color="auto"/>
            </w:tcBorders>
            <w:vAlign w:val="bottom"/>
          </w:tcPr>
          <w:p w14:paraId="04F893F7" w14:textId="77777777"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p>
        </w:tc>
        <w:tc>
          <w:tcPr>
            <w:tcW w:w="455" w:type="pct"/>
            <w:vMerge/>
            <w:tcBorders>
              <w:bottom w:val="single" w:sz="4" w:space="0" w:color="auto"/>
            </w:tcBorders>
            <w:vAlign w:val="bottom"/>
          </w:tcPr>
          <w:p w14:paraId="4F512C11" w14:textId="77777777"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p>
        </w:tc>
        <w:tc>
          <w:tcPr>
            <w:tcW w:w="606" w:type="pct"/>
            <w:tcBorders>
              <w:bottom w:val="single" w:sz="4" w:space="0" w:color="auto"/>
            </w:tcBorders>
            <w:noWrap/>
            <w:vAlign w:val="bottom"/>
          </w:tcPr>
          <w:p w14:paraId="781470FF" w14:textId="61F2AE61"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p>
        </w:tc>
        <w:tc>
          <w:tcPr>
            <w:tcW w:w="682" w:type="pct"/>
            <w:tcBorders>
              <w:bottom w:val="single" w:sz="4" w:space="0" w:color="auto"/>
            </w:tcBorders>
            <w:vAlign w:val="bottom"/>
          </w:tcPr>
          <w:p w14:paraId="433FEB43" w14:textId="705758B3"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p>
        </w:tc>
      </w:tr>
      <w:tr w:rsidR="00366CBE" w:rsidRPr="00107B3D" w14:paraId="2147A98F" w14:textId="77777777" w:rsidTr="0068107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43" w:type="pct"/>
            <w:tcBorders>
              <w:top w:val="single" w:sz="4" w:space="0" w:color="auto"/>
            </w:tcBorders>
          </w:tcPr>
          <w:p w14:paraId="2816ADFA" w14:textId="197EAA29" w:rsidR="00366CBE" w:rsidRPr="00107B3D" w:rsidRDefault="00BE7E98" w:rsidP="001621DB">
            <w:pPr>
              <w:jc w:val="left"/>
              <w:rPr>
                <w:rFonts w:ascii="Helvetica Neue" w:eastAsiaTheme="minorHAnsi" w:hAnsi="Helvetica Neue"/>
                <w:color w:val="000000"/>
                <w:sz w:val="15"/>
                <w:szCs w:val="15"/>
              </w:rPr>
            </w:pPr>
            <w:proofErr w:type="spellStart"/>
            <w:r w:rsidRPr="00107B3D">
              <w:rPr>
                <w:rFonts w:ascii="Helvetica Neue" w:eastAsiaTheme="minorHAnsi" w:hAnsi="Helvetica Neue"/>
                <w:color w:val="000000"/>
                <w:sz w:val="15"/>
                <w:szCs w:val="15"/>
              </w:rPr>
              <w:t>Hur</w:t>
            </w:r>
            <w:proofErr w:type="spellEnd"/>
            <w:r w:rsidRPr="00107B3D">
              <w:rPr>
                <w:rFonts w:ascii="Helvetica Neue" w:eastAsiaTheme="minorHAnsi" w:hAnsi="Helvetica Neue"/>
                <w:color w:val="000000"/>
                <w:sz w:val="15"/>
                <w:szCs w:val="15"/>
              </w:rPr>
              <w:t xml:space="preserve"> et al., 2015</w:t>
            </w:r>
            <w:r w:rsidR="00A54750" w:rsidRPr="00107B3D">
              <w:rPr>
                <w:rFonts w:ascii="Helvetica Neue" w:eastAsiaTheme="minorHAnsi" w:hAnsi="Helvetica Neue"/>
                <w:color w:val="000000"/>
                <w:sz w:val="15"/>
                <w:szCs w:val="15"/>
              </w:rPr>
              <w:t xml:space="preserve"> </w:t>
            </w:r>
            <w:r w:rsidR="00D63407" w:rsidRPr="00107B3D">
              <w:rPr>
                <w:rFonts w:ascii="Helvetica Neue" w:hAnsi="Helvetica Neue"/>
                <w:color w:val="000000"/>
                <w:sz w:val="15"/>
                <w:szCs w:val="15"/>
              </w:rPr>
              <w:fldChar w:fldCharType="begin"/>
            </w:r>
            <w:r w:rsidR="007979F8">
              <w:rPr>
                <w:rFonts w:ascii="Helvetica Neue" w:hAnsi="Helvetica Neue"/>
                <w:color w:val="000000"/>
                <w:sz w:val="15"/>
                <w:szCs w:val="15"/>
              </w:rPr>
              <w:instrText xml:space="preserve"> ADDIN EN.CITE &lt;EndNote&gt;&lt;Cite&gt;&lt;Author&gt;Hur&lt;/Author&gt;&lt;Year&gt;2015&lt;/Year&gt;&lt;IDText&gt;Fever of Unknown Origin: An Unusual Presentation of Anti-N-Methyl-D-Aspartate Receptor Encephalitis&lt;/IDText&gt;&lt;DisplayText&gt;&lt;style face="superscript"&gt;84&lt;/style&gt;&lt;/DisplayText&gt;&lt;record&gt;&lt;dates&gt;&lt;pub-dates&gt;&lt;date&gt;Jun&lt;/date&gt;&lt;/pub-dates&gt;&lt;year&gt;2015&lt;/year&gt;&lt;/dates&gt;&lt;keywords&gt;&lt;keyword&gt;Anti-N-methyl-D-aspartate receptor encephalitis&lt;/keyword&gt;&lt;keyword&gt;Dermoid cyst&lt;/keyword&gt;&lt;keyword&gt;Fever of unknown origin&lt;/keyword&gt;&lt;/keywords&gt;&lt;urls&gt;&lt;related-urls&gt;&lt;url&gt;https://www.ncbi.nlm.nih.gov/pubmed/26157594&lt;/url&gt;&lt;/related-urls&gt;&lt;/urls&gt;&lt;isbn&gt;2093-2340 (Print)&amp;#xD;1598-8112 (Linking)&lt;/isbn&gt;&lt;custom2&gt;PMC4495274&lt;/custom2&gt;&lt;titles&gt;&lt;title&gt;Fever of Unknown Origin: An Unusual Presentation of Anti-N-Methyl-D-Aspartate Receptor Encephalitis&lt;/title&gt;&lt;secondary-title&gt;Infect Chemother&lt;/secondary-title&gt;&lt;/titles&gt;&lt;pages&gt;129-32&lt;/pages&gt;&lt;number&gt;2&lt;/number&gt;&lt;contributors&gt;&lt;authors&gt;&lt;author&gt;Hur, J.&lt;/author&gt;&lt;/authors&gt;&lt;/contributors&gt;&lt;added-date format="utc"&gt;1543475104&lt;/added-date&gt;&lt;ref-type name="Journal Article"&gt;17&lt;/ref-type&gt;&lt;auth-address&gt;Department of Internal Medicine, Yeungnam University Medical Center, Daegu, Korea.&lt;/auth-address&gt;&lt;rec-number&gt;215&lt;/rec-number&gt;&lt;last-updated-date format="utc"&gt;1558484187&lt;/last-updated-date&gt;&lt;accession-num&gt;26157594&lt;/accession-num&gt;&lt;electronic-resource-num&gt;10.3947/ic.2015.47.2.129&lt;/electronic-resource-num&gt;&lt;volume&gt;47&lt;/volume&gt;&lt;/record&gt;&lt;/Cite&gt;&lt;/EndNote&gt;</w:instrText>
            </w:r>
            <w:r w:rsidR="00D63407"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84</w:t>
            </w:r>
            <w:r w:rsidR="00D63407" w:rsidRPr="00107B3D">
              <w:rPr>
                <w:rFonts w:ascii="Helvetica Neue" w:hAnsi="Helvetica Neue"/>
                <w:color w:val="000000"/>
                <w:sz w:val="15"/>
                <w:szCs w:val="15"/>
              </w:rPr>
              <w:fldChar w:fldCharType="end"/>
            </w:r>
          </w:p>
        </w:tc>
        <w:tc>
          <w:tcPr>
            <w:tcW w:w="605" w:type="pct"/>
            <w:tcBorders>
              <w:top w:val="single" w:sz="4" w:space="0" w:color="auto"/>
            </w:tcBorders>
            <w:noWrap/>
            <w:hideMark/>
          </w:tcPr>
          <w:p w14:paraId="091D058C" w14:textId="7A8E9E76"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Borders>
              <w:top w:val="single" w:sz="4" w:space="0" w:color="auto"/>
            </w:tcBorders>
          </w:tcPr>
          <w:p w14:paraId="396A8867" w14:textId="66626CCE"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36</w:t>
            </w:r>
          </w:p>
        </w:tc>
        <w:tc>
          <w:tcPr>
            <w:tcW w:w="455" w:type="pct"/>
            <w:tcBorders>
              <w:top w:val="single" w:sz="4" w:space="0" w:color="auto"/>
            </w:tcBorders>
          </w:tcPr>
          <w:p w14:paraId="46FFA844" w14:textId="1904FAE4"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tcBorders>
              <w:top w:val="single" w:sz="4" w:space="0" w:color="auto"/>
            </w:tcBorders>
            <w:noWrap/>
            <w:hideMark/>
          </w:tcPr>
          <w:p w14:paraId="58E7122B" w14:textId="4B4AA6F1"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Borders>
              <w:top w:val="single" w:sz="4" w:space="0" w:color="auto"/>
            </w:tcBorders>
          </w:tcPr>
          <w:p w14:paraId="33B0D0D1" w14:textId="56343D56" w:rsidR="00366CBE"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proofErr w:type="gramStart"/>
            <w:r>
              <w:rPr>
                <w:rFonts w:ascii="Helvetica Neue" w:hAnsi="Helvetica Neue"/>
                <w:color w:val="000000"/>
                <w:sz w:val="15"/>
                <w:szCs w:val="15"/>
              </w:rPr>
              <w:t>U :</w:t>
            </w:r>
            <w:proofErr w:type="gramEnd"/>
            <w:r>
              <w:rPr>
                <w:rFonts w:ascii="Helvetica Neue" w:hAnsi="Helvetica Neue"/>
                <w:color w:val="000000"/>
                <w:sz w:val="15"/>
                <w:szCs w:val="15"/>
              </w:rPr>
              <w:t xml:space="preserve"> U</w:t>
            </w:r>
            <w:r w:rsidR="00387CF5">
              <w:rPr>
                <w:rFonts w:ascii="Helvetica Neue" w:hAnsi="Helvetica Neue"/>
                <w:color w:val="000000"/>
                <w:sz w:val="15"/>
                <w:szCs w:val="15"/>
              </w:rPr>
              <w:t xml:space="preserve"> </w:t>
            </w:r>
            <w:r w:rsidR="00387CF5">
              <w:sym w:font="Wingdings" w:char="F0A9"/>
            </w:r>
          </w:p>
        </w:tc>
      </w:tr>
      <w:tr w:rsidR="00366CBE" w:rsidRPr="00107B3D" w14:paraId="3DE2EC2C"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55409F4D" w14:textId="4701DE4B" w:rsidR="00366CBE" w:rsidRPr="00107B3D" w:rsidRDefault="00BE7E98" w:rsidP="001621DB">
            <w:pPr>
              <w:jc w:val="left"/>
              <w:rPr>
                <w:rFonts w:ascii="Helvetica Neue" w:eastAsiaTheme="minorHAnsi" w:hAnsi="Helvetica Neue"/>
                <w:color w:val="000000"/>
                <w:sz w:val="15"/>
                <w:szCs w:val="15"/>
              </w:rPr>
            </w:pPr>
            <w:r w:rsidRPr="00107B3D">
              <w:rPr>
                <w:rFonts w:ascii="Helvetica Neue" w:eastAsiaTheme="minorHAnsi" w:hAnsi="Helvetica Neue"/>
                <w:color w:val="000000"/>
                <w:sz w:val="15"/>
                <w:szCs w:val="15"/>
              </w:rPr>
              <w:t>Lineberry et al., 2013</w:t>
            </w:r>
            <w:r w:rsidR="00A54750" w:rsidRPr="00107B3D">
              <w:rPr>
                <w:rFonts w:ascii="Helvetica Neue" w:eastAsiaTheme="minorHAnsi" w:hAnsi="Helvetica Neue"/>
                <w:color w:val="000000"/>
                <w:sz w:val="15"/>
                <w:szCs w:val="15"/>
              </w:rPr>
              <w:t xml:space="preserve"> </w:t>
            </w:r>
            <w:r w:rsidR="00D63407" w:rsidRPr="00107B3D">
              <w:rPr>
                <w:rFonts w:ascii="Helvetica Neue" w:hAnsi="Helvetica Neue"/>
                <w:color w:val="000000"/>
                <w:sz w:val="15"/>
                <w:szCs w:val="15"/>
              </w:rPr>
              <w:fldChar w:fldCharType="begin">
                <w:fldData xml:space="preserve">PEVuZE5vdGU+PENpdGU+PEF1dGhvcj5MaW5lYmVycnk8L0F1dGhvcj48WWVhcj4yMDEzPC9ZZWFy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MaW5lYmVycnk8L0F1dGhvcj48WWVhcj4yMDEzPC9ZZWFy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D63407" w:rsidRPr="00107B3D">
              <w:rPr>
                <w:rFonts w:ascii="Helvetica Neue" w:hAnsi="Helvetica Neue"/>
                <w:color w:val="000000"/>
                <w:sz w:val="15"/>
                <w:szCs w:val="15"/>
              </w:rPr>
            </w:r>
            <w:r w:rsidR="00D63407"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85</w:t>
            </w:r>
            <w:r w:rsidR="00D63407" w:rsidRPr="00107B3D">
              <w:rPr>
                <w:rFonts w:ascii="Helvetica Neue" w:hAnsi="Helvetica Neue"/>
                <w:color w:val="000000"/>
                <w:sz w:val="15"/>
                <w:szCs w:val="15"/>
              </w:rPr>
              <w:fldChar w:fldCharType="end"/>
            </w:r>
          </w:p>
        </w:tc>
        <w:tc>
          <w:tcPr>
            <w:tcW w:w="605" w:type="pct"/>
            <w:noWrap/>
          </w:tcPr>
          <w:p w14:paraId="2B2C2A56" w14:textId="753DE81A"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5860E528" w14:textId="4A2A6212"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38</w:t>
            </w:r>
          </w:p>
        </w:tc>
        <w:tc>
          <w:tcPr>
            <w:tcW w:w="455" w:type="pct"/>
          </w:tcPr>
          <w:p w14:paraId="1844070D" w14:textId="63D675A4"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noWrap/>
          </w:tcPr>
          <w:p w14:paraId="04CF3732" w14:textId="088C71B6"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1C8538DB" w14:textId="5068ACA8" w:rsidR="00366CBE"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366CBE" w:rsidRPr="00107B3D" w14:paraId="0DE6F281" w14:textId="77777777" w:rsidTr="00681078">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1743" w:type="pct"/>
          </w:tcPr>
          <w:p w14:paraId="458B19D1" w14:textId="033D7496" w:rsidR="00366CBE" w:rsidRPr="00107B3D" w:rsidRDefault="00BE7E98" w:rsidP="001621DB">
            <w:pPr>
              <w:jc w:val="left"/>
              <w:rPr>
                <w:rFonts w:ascii="Helvetica Neue" w:eastAsiaTheme="minorHAnsi" w:hAnsi="Helvetica Neue"/>
                <w:color w:val="000000"/>
                <w:sz w:val="15"/>
                <w:szCs w:val="15"/>
              </w:rPr>
            </w:pPr>
            <w:r w:rsidRPr="00107B3D">
              <w:rPr>
                <w:rFonts w:ascii="Helvetica Neue" w:eastAsiaTheme="minorHAnsi" w:hAnsi="Helvetica Neue"/>
                <w:color w:val="000000"/>
                <w:sz w:val="15"/>
                <w:szCs w:val="15"/>
              </w:rPr>
              <w:t>Thomas et al., 2012</w:t>
            </w:r>
            <w:r w:rsidR="00A54750" w:rsidRPr="00107B3D">
              <w:rPr>
                <w:rFonts w:ascii="Helvetica Neue" w:eastAsiaTheme="minorHAnsi" w:hAnsi="Helvetica Neue"/>
                <w:color w:val="000000"/>
                <w:sz w:val="15"/>
                <w:szCs w:val="15"/>
              </w:rPr>
              <w:t xml:space="preserve"> </w:t>
            </w:r>
            <w:r w:rsidR="00D63407" w:rsidRPr="00107B3D">
              <w:rPr>
                <w:rFonts w:ascii="Helvetica Neue" w:hAnsi="Helvetica Neue"/>
                <w:color w:val="000000"/>
                <w:sz w:val="15"/>
                <w:szCs w:val="15"/>
              </w:rPr>
              <w:fldChar w:fldCharType="begin">
                <w:fldData xml:space="preserve">PEVuZE5vdGU+PENpdGU+PEF1dGhvcj5UaG9tYXM8L0F1dGhvcj48WWVhcj4yMDEyPC9ZZWFyPjxJ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UaG9tYXM8L0F1dGhvcj48WWVhcj4yMDEyPC9ZZWFyPjxJ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D63407" w:rsidRPr="00107B3D">
              <w:rPr>
                <w:rFonts w:ascii="Helvetica Neue" w:hAnsi="Helvetica Neue"/>
                <w:color w:val="000000"/>
                <w:sz w:val="15"/>
                <w:szCs w:val="15"/>
              </w:rPr>
            </w:r>
            <w:r w:rsidR="00D63407"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86</w:t>
            </w:r>
            <w:r w:rsidR="00D63407" w:rsidRPr="00107B3D">
              <w:rPr>
                <w:rFonts w:ascii="Helvetica Neue" w:hAnsi="Helvetica Neue"/>
                <w:color w:val="000000"/>
                <w:sz w:val="15"/>
                <w:szCs w:val="15"/>
              </w:rPr>
              <w:fldChar w:fldCharType="end"/>
            </w:r>
          </w:p>
        </w:tc>
        <w:tc>
          <w:tcPr>
            <w:tcW w:w="605" w:type="pct"/>
            <w:noWrap/>
          </w:tcPr>
          <w:p w14:paraId="046A4BDC" w14:textId="3F538CBF"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7CECDDBB" w14:textId="7BCC66D8"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39</w:t>
            </w:r>
          </w:p>
        </w:tc>
        <w:tc>
          <w:tcPr>
            <w:tcW w:w="455" w:type="pct"/>
          </w:tcPr>
          <w:p w14:paraId="26035296" w14:textId="68E1C7DE"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noWrap/>
          </w:tcPr>
          <w:p w14:paraId="6883FD83" w14:textId="58FA0A40"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2AA16D32" w14:textId="707A2DD8" w:rsidR="00366CBE"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366CBE" w:rsidRPr="00107B3D" w14:paraId="4F9B9B78" w14:textId="77777777" w:rsidTr="00681078">
        <w:trPr>
          <w:trHeight w:val="360"/>
          <w:jc w:val="center"/>
        </w:trPr>
        <w:tc>
          <w:tcPr>
            <w:cnfStyle w:val="001000000000" w:firstRow="0" w:lastRow="0" w:firstColumn="1" w:lastColumn="0" w:oddVBand="0" w:evenVBand="0" w:oddHBand="0" w:evenHBand="0" w:firstRowFirstColumn="0" w:firstRowLastColumn="0" w:lastRowFirstColumn="0" w:lastRowLastColumn="0"/>
            <w:tcW w:w="1743" w:type="pct"/>
          </w:tcPr>
          <w:p w14:paraId="6FF20272" w14:textId="0C5CE172" w:rsidR="00366CBE" w:rsidRPr="00107B3D" w:rsidRDefault="00BE7E98" w:rsidP="001621DB">
            <w:pPr>
              <w:jc w:val="left"/>
              <w:rPr>
                <w:rFonts w:ascii="Helvetica Neue" w:eastAsiaTheme="minorHAnsi" w:hAnsi="Helvetica Neue"/>
                <w:color w:val="000000"/>
                <w:sz w:val="15"/>
                <w:szCs w:val="15"/>
              </w:rPr>
            </w:pPr>
            <w:r w:rsidRPr="00107B3D">
              <w:rPr>
                <w:rFonts w:ascii="Helvetica Neue" w:eastAsiaTheme="minorHAnsi" w:hAnsi="Helvetica Neue"/>
                <w:color w:val="000000"/>
                <w:sz w:val="15"/>
                <w:szCs w:val="15"/>
              </w:rPr>
              <w:t>Wagner et al., 2018</w:t>
            </w:r>
            <w:r w:rsidR="00A54750" w:rsidRPr="00107B3D">
              <w:rPr>
                <w:rFonts w:ascii="Helvetica Neue" w:eastAsiaTheme="minorHAnsi" w:hAnsi="Helvetica Neue"/>
                <w:color w:val="000000"/>
                <w:sz w:val="15"/>
                <w:szCs w:val="15"/>
              </w:rPr>
              <w:t xml:space="preserve"> </w:t>
            </w:r>
            <w:r w:rsidR="00D63407" w:rsidRPr="00107B3D">
              <w:rPr>
                <w:rFonts w:ascii="Helvetica Neue" w:hAnsi="Helvetica Neue"/>
                <w:color w:val="000000"/>
                <w:sz w:val="15"/>
                <w:szCs w:val="15"/>
              </w:rPr>
              <w:fldChar w:fldCharType="begin">
                <w:fldData xml:space="preserve">PEVuZE5vdGU+PENpdGU+PEF1dGhvcj5XYWduZXI8L0F1dGhvcj48WWVhcj4yMDE4PC9ZZWFyPjxJ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XYWduZXI8L0F1dGhvcj48WWVhcj4yMDE4PC9ZZWFyPjxJ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D63407" w:rsidRPr="00107B3D">
              <w:rPr>
                <w:rFonts w:ascii="Helvetica Neue" w:hAnsi="Helvetica Neue"/>
                <w:color w:val="000000"/>
                <w:sz w:val="15"/>
                <w:szCs w:val="15"/>
              </w:rPr>
            </w:r>
            <w:r w:rsidR="00D63407"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87</w:t>
            </w:r>
            <w:r w:rsidR="00D63407" w:rsidRPr="00107B3D">
              <w:rPr>
                <w:rFonts w:ascii="Helvetica Neue" w:hAnsi="Helvetica Neue"/>
                <w:color w:val="000000"/>
                <w:sz w:val="15"/>
                <w:szCs w:val="15"/>
              </w:rPr>
              <w:fldChar w:fldCharType="end"/>
            </w:r>
          </w:p>
        </w:tc>
        <w:tc>
          <w:tcPr>
            <w:tcW w:w="605" w:type="pct"/>
            <w:noWrap/>
          </w:tcPr>
          <w:p w14:paraId="3254C979" w14:textId="076373FB"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79C1FCBF" w14:textId="78CE1122"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40</w:t>
            </w:r>
          </w:p>
        </w:tc>
        <w:tc>
          <w:tcPr>
            <w:tcW w:w="455" w:type="pct"/>
          </w:tcPr>
          <w:p w14:paraId="220A2AC4" w14:textId="4C945F36"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0</w:t>
            </w:r>
          </w:p>
        </w:tc>
        <w:tc>
          <w:tcPr>
            <w:tcW w:w="606" w:type="pct"/>
            <w:noWrap/>
          </w:tcPr>
          <w:p w14:paraId="7B1772F2" w14:textId="18BCE2B4"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4DA1B4A2" w14:textId="09DF5606" w:rsidR="00366CBE"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366CBE" w:rsidRPr="00107B3D" w14:paraId="22087171" w14:textId="77777777" w:rsidTr="00681078">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1743" w:type="pct"/>
          </w:tcPr>
          <w:p w14:paraId="1FA824A9" w14:textId="58789057" w:rsidR="00366CBE" w:rsidRPr="00107B3D" w:rsidRDefault="003D7D80" w:rsidP="001621DB">
            <w:pPr>
              <w:jc w:val="left"/>
              <w:rPr>
                <w:rFonts w:ascii="Helvetica Neue" w:eastAsiaTheme="minorHAnsi" w:hAnsi="Helvetica Neue"/>
                <w:color w:val="000000"/>
                <w:sz w:val="15"/>
                <w:szCs w:val="15"/>
              </w:rPr>
            </w:pPr>
            <w:r w:rsidRPr="00107B3D">
              <w:rPr>
                <w:rFonts w:ascii="Helvetica Neue" w:eastAsiaTheme="minorHAnsi" w:hAnsi="Helvetica Neue"/>
                <w:color w:val="000000"/>
                <w:sz w:val="15"/>
                <w:szCs w:val="15"/>
              </w:rPr>
              <w:t>Hung et al., 2017</w:t>
            </w:r>
            <w:r w:rsidR="00A54750" w:rsidRPr="00107B3D">
              <w:rPr>
                <w:rFonts w:ascii="Helvetica Neue" w:eastAsiaTheme="minorHAnsi" w:hAnsi="Helvetica Neue"/>
                <w:color w:val="000000"/>
                <w:sz w:val="15"/>
                <w:szCs w:val="15"/>
              </w:rPr>
              <w:t xml:space="preserve"> </w:t>
            </w:r>
            <w:r w:rsidR="00D63407" w:rsidRPr="00107B3D">
              <w:rPr>
                <w:rFonts w:ascii="Helvetica Neue" w:hAnsi="Helvetica Neue"/>
                <w:color w:val="000000"/>
                <w:sz w:val="15"/>
                <w:szCs w:val="15"/>
              </w:rPr>
              <w:fldChar w:fldCharType="begin">
                <w:fldData xml:space="preserve">PEVuZE5vdGU+PENpdGU+PEF1dGhvcj5IdW5nPC9BdXRob3I+PFllYXI+MjAxNzwvWWVhcj48SURU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IdW5nPC9BdXRob3I+PFllYXI+MjAxNzwvWWVhcj48SURU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D63407" w:rsidRPr="00107B3D">
              <w:rPr>
                <w:rFonts w:ascii="Helvetica Neue" w:hAnsi="Helvetica Neue"/>
                <w:color w:val="000000"/>
                <w:sz w:val="15"/>
                <w:szCs w:val="15"/>
              </w:rPr>
            </w:r>
            <w:r w:rsidR="00D63407"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88</w:t>
            </w:r>
            <w:r w:rsidR="00D63407" w:rsidRPr="00107B3D">
              <w:rPr>
                <w:rFonts w:ascii="Helvetica Neue" w:hAnsi="Helvetica Neue"/>
                <w:color w:val="000000"/>
                <w:sz w:val="15"/>
                <w:szCs w:val="15"/>
              </w:rPr>
              <w:fldChar w:fldCharType="end"/>
            </w:r>
          </w:p>
        </w:tc>
        <w:tc>
          <w:tcPr>
            <w:tcW w:w="605" w:type="pct"/>
            <w:noWrap/>
          </w:tcPr>
          <w:p w14:paraId="1093279C" w14:textId="66647499"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786358B2" w14:textId="66876216"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44</w:t>
            </w:r>
          </w:p>
        </w:tc>
        <w:tc>
          <w:tcPr>
            <w:tcW w:w="455" w:type="pct"/>
          </w:tcPr>
          <w:p w14:paraId="164E9A61" w14:textId="6ADCF5A1"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0</w:t>
            </w:r>
          </w:p>
        </w:tc>
        <w:tc>
          <w:tcPr>
            <w:tcW w:w="606" w:type="pct"/>
            <w:noWrap/>
          </w:tcPr>
          <w:p w14:paraId="60853C80" w14:textId="4C5CE515"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726EDC5B" w14:textId="414EB213" w:rsidR="00366CBE"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366CBE" w:rsidRPr="00107B3D" w14:paraId="6E0F83A9"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38F4C28F" w14:textId="005331AB" w:rsidR="00366CBE" w:rsidRPr="00107B3D" w:rsidRDefault="008A112C" w:rsidP="001621DB">
            <w:pPr>
              <w:jc w:val="left"/>
              <w:rPr>
                <w:rFonts w:ascii="Helvetica Neue" w:eastAsiaTheme="minorHAnsi" w:hAnsi="Helvetica Neue"/>
                <w:color w:val="000000"/>
                <w:sz w:val="15"/>
                <w:szCs w:val="15"/>
              </w:rPr>
            </w:pPr>
            <w:proofErr w:type="spellStart"/>
            <w:r w:rsidRPr="00107B3D">
              <w:rPr>
                <w:rFonts w:ascii="Helvetica Neue" w:eastAsiaTheme="minorHAnsi" w:hAnsi="Helvetica Neue"/>
                <w:color w:val="000000"/>
                <w:sz w:val="15"/>
                <w:szCs w:val="15"/>
              </w:rPr>
              <w:t>Rojc</w:t>
            </w:r>
            <w:proofErr w:type="spellEnd"/>
            <w:r w:rsidRPr="00107B3D">
              <w:rPr>
                <w:rFonts w:ascii="Helvetica Neue" w:eastAsiaTheme="minorHAnsi" w:hAnsi="Helvetica Neue"/>
                <w:color w:val="000000"/>
                <w:sz w:val="15"/>
                <w:szCs w:val="15"/>
              </w:rPr>
              <w:t xml:space="preserve"> et al., 2019</w:t>
            </w:r>
            <w:r w:rsidR="00A54750" w:rsidRPr="00107B3D">
              <w:rPr>
                <w:rFonts w:ascii="Helvetica Neue" w:eastAsiaTheme="minorHAnsi" w:hAnsi="Helvetica Neue"/>
                <w:color w:val="000000"/>
                <w:sz w:val="15"/>
                <w:szCs w:val="15"/>
              </w:rPr>
              <w:t xml:space="preserve"> </w:t>
            </w:r>
            <w:r w:rsidR="00D63407" w:rsidRPr="00107B3D">
              <w:rPr>
                <w:rFonts w:ascii="Helvetica Neue" w:hAnsi="Helvetica Neue"/>
                <w:color w:val="000000"/>
                <w:sz w:val="15"/>
                <w:szCs w:val="15"/>
              </w:rPr>
              <w:fldChar w:fldCharType="begin">
                <w:fldData xml:space="preserve">PEVuZE5vdGU+PENpdGU+PEF1dGhvcj5Sb2pjPC9BdXRob3I+PFllYXI+MjAxOTwvWWVhcj48SURU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Sb2pjPC9BdXRob3I+PFllYXI+MjAxOTwvWWVhcj48SURU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D63407" w:rsidRPr="00107B3D">
              <w:rPr>
                <w:rFonts w:ascii="Helvetica Neue" w:hAnsi="Helvetica Neue"/>
                <w:color w:val="000000"/>
                <w:sz w:val="15"/>
                <w:szCs w:val="15"/>
              </w:rPr>
            </w:r>
            <w:r w:rsidR="00D63407"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89</w:t>
            </w:r>
            <w:r w:rsidR="00D63407" w:rsidRPr="00107B3D">
              <w:rPr>
                <w:rFonts w:ascii="Helvetica Neue" w:hAnsi="Helvetica Neue"/>
                <w:color w:val="000000"/>
                <w:sz w:val="15"/>
                <w:szCs w:val="15"/>
              </w:rPr>
              <w:fldChar w:fldCharType="end"/>
            </w:r>
          </w:p>
        </w:tc>
        <w:tc>
          <w:tcPr>
            <w:tcW w:w="605" w:type="pct"/>
            <w:noWrap/>
          </w:tcPr>
          <w:p w14:paraId="20D8BEDE" w14:textId="2ABD8D9E"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361F1919" w14:textId="1318BAF4"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47</w:t>
            </w:r>
          </w:p>
        </w:tc>
        <w:tc>
          <w:tcPr>
            <w:tcW w:w="455" w:type="pct"/>
          </w:tcPr>
          <w:p w14:paraId="6212B4BD" w14:textId="50BFBA99"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0</w:t>
            </w:r>
          </w:p>
        </w:tc>
        <w:tc>
          <w:tcPr>
            <w:tcW w:w="606" w:type="pct"/>
            <w:noWrap/>
          </w:tcPr>
          <w:p w14:paraId="02AC9CA4" w14:textId="7F61B753"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3301FB39" w14:textId="7B577E64" w:rsidR="00366CBE"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366CBE" w:rsidRPr="00107B3D" w14:paraId="1B12BA43" w14:textId="77777777" w:rsidTr="0068107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643AE5F3" w14:textId="0536A96C" w:rsidR="00366CBE" w:rsidRPr="00107B3D" w:rsidRDefault="008A112C" w:rsidP="001621DB">
            <w:pPr>
              <w:jc w:val="left"/>
              <w:rPr>
                <w:rFonts w:ascii="Helvetica Neue" w:eastAsiaTheme="minorHAnsi" w:hAnsi="Helvetica Neue"/>
                <w:color w:val="000000"/>
                <w:sz w:val="15"/>
                <w:szCs w:val="15"/>
              </w:rPr>
            </w:pPr>
            <w:proofErr w:type="spellStart"/>
            <w:r w:rsidRPr="00107B3D">
              <w:rPr>
                <w:rFonts w:ascii="Helvetica Neue" w:eastAsiaTheme="minorHAnsi" w:hAnsi="Helvetica Neue"/>
                <w:color w:val="000000"/>
                <w:sz w:val="15"/>
                <w:szCs w:val="15"/>
              </w:rPr>
              <w:t>Zoccarato</w:t>
            </w:r>
            <w:proofErr w:type="spellEnd"/>
            <w:r w:rsidRPr="00107B3D">
              <w:rPr>
                <w:rFonts w:ascii="Helvetica Neue" w:eastAsiaTheme="minorHAnsi" w:hAnsi="Helvetica Neue"/>
                <w:color w:val="000000"/>
                <w:sz w:val="15"/>
                <w:szCs w:val="15"/>
              </w:rPr>
              <w:t xml:space="preserve"> et al., 2013</w:t>
            </w:r>
            <w:r w:rsidR="00A54750" w:rsidRPr="00107B3D">
              <w:rPr>
                <w:rFonts w:ascii="Helvetica Neue" w:eastAsiaTheme="minorHAnsi" w:hAnsi="Helvetica Neue"/>
                <w:color w:val="000000"/>
                <w:sz w:val="15"/>
                <w:szCs w:val="15"/>
              </w:rPr>
              <w:t xml:space="preserve"> </w:t>
            </w:r>
            <w:r w:rsidR="00D63407" w:rsidRPr="00107B3D">
              <w:rPr>
                <w:rFonts w:ascii="Helvetica Neue" w:hAnsi="Helvetica Neue"/>
                <w:color w:val="000000"/>
                <w:sz w:val="15"/>
                <w:szCs w:val="15"/>
              </w:rPr>
              <w:fldChar w:fldCharType="begin">
                <w:fldData xml:space="preserve">PEVuZE5vdGU+PENpdGU+PEF1dGhvcj5ab2NjYXJhdG88L0F1dGhvcj48WWVhcj4yMDEzPC9ZZWFy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=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ab2NjYXJhdG88L0F1dGhvcj48WWVhcj4yMDEzPC9ZZWFy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=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D63407" w:rsidRPr="00107B3D">
              <w:rPr>
                <w:rFonts w:ascii="Helvetica Neue" w:hAnsi="Helvetica Neue"/>
                <w:color w:val="000000"/>
                <w:sz w:val="15"/>
                <w:szCs w:val="15"/>
              </w:rPr>
            </w:r>
            <w:r w:rsidR="00D63407"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90</w:t>
            </w:r>
            <w:r w:rsidR="00D63407" w:rsidRPr="00107B3D">
              <w:rPr>
                <w:rFonts w:ascii="Helvetica Neue" w:hAnsi="Helvetica Neue"/>
                <w:color w:val="000000"/>
                <w:sz w:val="15"/>
                <w:szCs w:val="15"/>
              </w:rPr>
              <w:fldChar w:fldCharType="end"/>
            </w:r>
          </w:p>
        </w:tc>
        <w:tc>
          <w:tcPr>
            <w:tcW w:w="605" w:type="pct"/>
            <w:noWrap/>
          </w:tcPr>
          <w:p w14:paraId="42948959" w14:textId="080FEBA2"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5765EEA7" w14:textId="60CD843A"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50</w:t>
            </w:r>
          </w:p>
        </w:tc>
        <w:tc>
          <w:tcPr>
            <w:tcW w:w="455" w:type="pct"/>
          </w:tcPr>
          <w:p w14:paraId="7C8155E7" w14:textId="5DC81160"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noWrap/>
          </w:tcPr>
          <w:p w14:paraId="08C98BF0" w14:textId="041BC8B8"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370A23F8" w14:textId="0570CC82" w:rsidR="00366CBE"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366CBE" w:rsidRPr="00107B3D" w14:paraId="751C2FB3"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388055A9" w14:textId="1D944B96" w:rsidR="00366CBE" w:rsidRPr="00107B3D" w:rsidRDefault="008A112C" w:rsidP="001621DB">
            <w:pPr>
              <w:jc w:val="left"/>
              <w:rPr>
                <w:rFonts w:ascii="Helvetica Neue" w:eastAsiaTheme="minorHAnsi" w:hAnsi="Helvetica Neue"/>
                <w:color w:val="000000"/>
                <w:sz w:val="15"/>
                <w:szCs w:val="15"/>
              </w:rPr>
            </w:pPr>
            <w:r w:rsidRPr="00107B3D">
              <w:rPr>
                <w:rFonts w:ascii="Helvetica Neue" w:eastAsiaTheme="minorHAnsi" w:hAnsi="Helvetica Neue"/>
                <w:color w:val="000000"/>
                <w:sz w:val="15"/>
                <w:szCs w:val="15"/>
              </w:rPr>
              <w:t>Power et al., 2017</w:t>
            </w:r>
            <w:r w:rsidR="00A54750" w:rsidRPr="00107B3D">
              <w:rPr>
                <w:rFonts w:ascii="Helvetica Neue" w:eastAsiaTheme="minorHAnsi" w:hAnsi="Helvetica Neue"/>
                <w:color w:val="000000"/>
                <w:sz w:val="15"/>
                <w:szCs w:val="15"/>
              </w:rPr>
              <w:t xml:space="preserve"> </w:t>
            </w:r>
            <w:r w:rsidR="00D63407" w:rsidRPr="00107B3D">
              <w:rPr>
                <w:rFonts w:ascii="Helvetica Neue" w:hAnsi="Helvetica Neue"/>
                <w:color w:val="000000"/>
                <w:sz w:val="15"/>
                <w:szCs w:val="15"/>
              </w:rPr>
              <w:fldChar w:fldCharType="begin">
                <w:fldData xml:space="preserve">PEVuZE5vdGU+PENpdGU+PEF1dGhvcj5Qb3dlcjwvQXV0aG9yPjxZZWFyPjIwMTc8L1llYXI+PElE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Qb3dlcjwvQXV0aG9yPjxZZWFyPjIwMTc8L1llYXI+PElE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D63407" w:rsidRPr="00107B3D">
              <w:rPr>
                <w:rFonts w:ascii="Helvetica Neue" w:hAnsi="Helvetica Neue"/>
                <w:color w:val="000000"/>
                <w:sz w:val="15"/>
                <w:szCs w:val="15"/>
              </w:rPr>
            </w:r>
            <w:r w:rsidR="00D63407"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91</w:t>
            </w:r>
            <w:r w:rsidR="00D63407" w:rsidRPr="00107B3D">
              <w:rPr>
                <w:rFonts w:ascii="Helvetica Neue" w:hAnsi="Helvetica Neue"/>
                <w:color w:val="000000"/>
                <w:sz w:val="15"/>
                <w:szCs w:val="15"/>
              </w:rPr>
              <w:fldChar w:fldCharType="end"/>
            </w:r>
          </w:p>
        </w:tc>
        <w:tc>
          <w:tcPr>
            <w:tcW w:w="605" w:type="pct"/>
            <w:noWrap/>
          </w:tcPr>
          <w:p w14:paraId="2E630C83" w14:textId="3BF1523A"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28E3C872" w14:textId="0B13C0C6"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52</w:t>
            </w:r>
          </w:p>
        </w:tc>
        <w:tc>
          <w:tcPr>
            <w:tcW w:w="455" w:type="pct"/>
          </w:tcPr>
          <w:p w14:paraId="458D827F" w14:textId="4886C55A"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noWrap/>
          </w:tcPr>
          <w:p w14:paraId="60D42E1B" w14:textId="4AA0EE75"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46F9B832" w14:textId="6D799B66" w:rsidR="00366CBE"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366CBE" w:rsidRPr="00107B3D" w14:paraId="361E3E9C" w14:textId="77777777" w:rsidTr="0068107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07DAB128" w14:textId="4E02616D" w:rsidR="00366CBE" w:rsidRDefault="008A112C" w:rsidP="001621DB">
            <w:pPr>
              <w:jc w:val="left"/>
              <w:rPr>
                <w:rFonts w:ascii="Helvetica Neue" w:hAnsi="Helvetica Neue"/>
                <w:i w:val="0"/>
                <w:iCs w:val="0"/>
                <w:color w:val="000000"/>
                <w:sz w:val="15"/>
                <w:szCs w:val="15"/>
              </w:rPr>
            </w:pPr>
            <w:r w:rsidRPr="00107B3D">
              <w:rPr>
                <w:rFonts w:ascii="Helvetica Neue" w:eastAsiaTheme="minorHAnsi" w:hAnsi="Helvetica Neue"/>
                <w:color w:val="000000"/>
                <w:sz w:val="15"/>
                <w:szCs w:val="15"/>
              </w:rPr>
              <w:t>Zhou et al., 2018</w:t>
            </w:r>
            <w:r w:rsidR="00A54750" w:rsidRPr="00107B3D">
              <w:rPr>
                <w:rFonts w:ascii="Helvetica Neue" w:eastAsiaTheme="minorHAnsi" w:hAnsi="Helvetica Neue"/>
                <w:color w:val="000000"/>
                <w:sz w:val="15"/>
                <w:szCs w:val="15"/>
              </w:rPr>
              <w:t xml:space="preserve"> </w:t>
            </w:r>
            <w:r w:rsidR="00D63407" w:rsidRPr="00107B3D">
              <w:rPr>
                <w:rFonts w:ascii="Helvetica Neue" w:hAnsi="Helvetica Neue"/>
                <w:color w:val="000000"/>
                <w:sz w:val="15"/>
                <w:szCs w:val="15"/>
              </w:rPr>
              <w:fldChar w:fldCharType="begin">
                <w:fldData xml:space="preserve">PEVuZE5vdGU+PENpdGU+PEF1dGhvcj5aaG91PC9BdXRob3I+PFllYXI+MjAxODwvWWVhcj48SURU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aaG91PC9BdXRob3I+PFllYXI+MjAxODwvWWVhcj48SURU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D63407" w:rsidRPr="00107B3D">
              <w:rPr>
                <w:rFonts w:ascii="Helvetica Neue" w:hAnsi="Helvetica Neue"/>
                <w:color w:val="000000"/>
                <w:sz w:val="15"/>
                <w:szCs w:val="15"/>
              </w:rPr>
            </w:r>
            <w:r w:rsidR="00D63407"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92</w:t>
            </w:r>
            <w:r w:rsidR="00D63407" w:rsidRPr="00107B3D">
              <w:rPr>
                <w:rFonts w:ascii="Helvetica Neue" w:hAnsi="Helvetica Neue"/>
                <w:color w:val="000000"/>
                <w:sz w:val="15"/>
                <w:szCs w:val="15"/>
              </w:rPr>
              <w:fldChar w:fldCharType="end"/>
            </w:r>
          </w:p>
          <w:p w14:paraId="555EE88D" w14:textId="199501F6" w:rsidR="0037216B" w:rsidRPr="00107B3D" w:rsidRDefault="0037216B" w:rsidP="001621DB">
            <w:pPr>
              <w:jc w:val="left"/>
              <w:rPr>
                <w:rFonts w:ascii="Helvetica Neue" w:eastAsiaTheme="minorHAnsi" w:hAnsi="Helvetica Neue"/>
                <w:color w:val="000000"/>
                <w:sz w:val="15"/>
                <w:szCs w:val="15"/>
              </w:rPr>
            </w:pPr>
            <w:proofErr w:type="spellStart"/>
            <w:r>
              <w:rPr>
                <w:rFonts w:ascii="Helvetica Neue" w:hAnsi="Helvetica Neue"/>
                <w:color w:val="000000"/>
                <w:sz w:val="15"/>
                <w:szCs w:val="15"/>
              </w:rPr>
              <w:t>Euroimmune</w:t>
            </w:r>
            <w:proofErr w:type="spellEnd"/>
            <w:r>
              <w:rPr>
                <w:rFonts w:ascii="Helvetica Neue" w:hAnsi="Helvetica Neue"/>
                <w:color w:val="000000"/>
                <w:sz w:val="15"/>
                <w:szCs w:val="15"/>
              </w:rPr>
              <w:t xml:space="preserve"> China (REF)</w:t>
            </w:r>
          </w:p>
        </w:tc>
        <w:tc>
          <w:tcPr>
            <w:tcW w:w="605" w:type="pct"/>
            <w:noWrap/>
          </w:tcPr>
          <w:p w14:paraId="350C533F" w14:textId="7FF6B175"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34E2728D" w14:textId="27DB5AE9"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54</w:t>
            </w:r>
          </w:p>
        </w:tc>
        <w:tc>
          <w:tcPr>
            <w:tcW w:w="455" w:type="pct"/>
          </w:tcPr>
          <w:p w14:paraId="6E515CD1" w14:textId="7379F905"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0</w:t>
            </w:r>
          </w:p>
        </w:tc>
        <w:tc>
          <w:tcPr>
            <w:tcW w:w="606" w:type="pct"/>
            <w:noWrap/>
          </w:tcPr>
          <w:p w14:paraId="4262B6B6" w14:textId="774E3C2F"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60083676" w14:textId="47B3C114" w:rsidR="00366CBE"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ascii="Helvetica Neue" w:hAnsi="Helvetica Neue"/>
                <w:color w:val="000000"/>
                <w:sz w:val="15"/>
                <w:szCs w:val="15"/>
              </w:rPr>
              <w:t>1 / R</w:t>
            </w:r>
          </w:p>
        </w:tc>
      </w:tr>
      <w:tr w:rsidR="00366CBE" w:rsidRPr="00107B3D" w14:paraId="54F08381"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4A9A220E" w14:textId="6350CA5B" w:rsidR="00366CBE" w:rsidRDefault="008A112C" w:rsidP="001621DB">
            <w:pPr>
              <w:jc w:val="left"/>
              <w:rPr>
                <w:rFonts w:ascii="Helvetica Neue" w:hAnsi="Helvetica Neue"/>
                <w:i w:val="0"/>
                <w:iCs w:val="0"/>
                <w:color w:val="000000"/>
                <w:sz w:val="15"/>
                <w:szCs w:val="15"/>
              </w:rPr>
            </w:pPr>
            <w:r w:rsidRPr="00107B3D">
              <w:rPr>
                <w:rFonts w:ascii="Helvetica Neue" w:eastAsiaTheme="minorHAnsi" w:hAnsi="Helvetica Neue"/>
                <w:color w:val="000000"/>
                <w:sz w:val="15"/>
                <w:szCs w:val="15"/>
              </w:rPr>
              <w:t>Guan et al., 2015</w:t>
            </w:r>
            <w:r w:rsidR="00A54750" w:rsidRPr="00107B3D">
              <w:rPr>
                <w:rFonts w:ascii="Helvetica Neue" w:eastAsiaTheme="minorHAnsi" w:hAnsi="Helvetica Neue"/>
                <w:color w:val="000000"/>
                <w:sz w:val="15"/>
                <w:szCs w:val="15"/>
              </w:rPr>
              <w:t xml:space="preserve"> </w:t>
            </w:r>
            <w:r w:rsidR="00D63407" w:rsidRPr="00107B3D">
              <w:rPr>
                <w:rFonts w:ascii="Helvetica Neue" w:hAnsi="Helvetica Neue"/>
                <w:color w:val="000000"/>
                <w:sz w:val="15"/>
                <w:szCs w:val="15"/>
              </w:rPr>
              <w:fldChar w:fldCharType="begin">
                <w:fldData xml:space="preserve">PEVuZE5vdGU+PENpdGU+PEF1dGhvcj5HdWFuPC9BdXRob3I+PFllYXI+MjAxNTwvWWVhcj48SURU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HdWFuPC9BdXRob3I+PFllYXI+MjAxNTwvWWVhcj48SURU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D63407" w:rsidRPr="00107B3D">
              <w:rPr>
                <w:rFonts w:ascii="Helvetica Neue" w:hAnsi="Helvetica Neue"/>
                <w:color w:val="000000"/>
                <w:sz w:val="15"/>
                <w:szCs w:val="15"/>
              </w:rPr>
            </w:r>
            <w:r w:rsidR="00D63407"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93</w:t>
            </w:r>
            <w:r w:rsidR="00D63407" w:rsidRPr="00107B3D">
              <w:rPr>
                <w:rFonts w:ascii="Helvetica Neue" w:hAnsi="Helvetica Neue"/>
                <w:color w:val="000000"/>
                <w:sz w:val="15"/>
                <w:szCs w:val="15"/>
              </w:rPr>
              <w:fldChar w:fldCharType="end"/>
            </w:r>
          </w:p>
          <w:p w14:paraId="4154B62C" w14:textId="7CAE71CB" w:rsidR="0037216B" w:rsidRPr="00107B3D" w:rsidRDefault="0037216B" w:rsidP="001621DB">
            <w:pPr>
              <w:jc w:val="left"/>
              <w:rPr>
                <w:rFonts w:ascii="Helvetica Neue" w:eastAsiaTheme="minorHAnsi" w:hAnsi="Helvetica Neue"/>
                <w:color w:val="000000"/>
                <w:sz w:val="15"/>
                <w:szCs w:val="15"/>
              </w:rPr>
            </w:pPr>
            <w:r w:rsidRPr="00513AAB">
              <w:rPr>
                <w:rFonts w:ascii="Helvetica Neue" w:hAnsi="Helvetica Neue"/>
                <w:color w:val="000000"/>
                <w:sz w:val="15"/>
                <w:szCs w:val="15"/>
              </w:rPr>
              <w:t>Peking Union Medical College Hospital</w:t>
            </w:r>
            <w:r>
              <w:rPr>
                <w:rFonts w:ascii="Helvetica Neue" w:hAnsi="Helvetica Neue"/>
                <w:color w:val="000000"/>
                <w:sz w:val="15"/>
                <w:szCs w:val="15"/>
              </w:rPr>
              <w:t xml:space="preserve"> (</w:t>
            </w:r>
            <w:r w:rsidR="00252697">
              <w:rPr>
                <w:rFonts w:ascii="Helvetica Neue" w:hAnsi="Helvetica Neue"/>
                <w:color w:val="000000"/>
                <w:sz w:val="15"/>
                <w:szCs w:val="15"/>
              </w:rPr>
              <w:t>166</w:t>
            </w:r>
            <w:r>
              <w:rPr>
                <w:rFonts w:ascii="Helvetica Neue" w:hAnsi="Helvetica Neue"/>
                <w:color w:val="000000"/>
                <w:sz w:val="15"/>
                <w:szCs w:val="15"/>
              </w:rPr>
              <w:t>)</w:t>
            </w:r>
          </w:p>
        </w:tc>
        <w:tc>
          <w:tcPr>
            <w:tcW w:w="605" w:type="pct"/>
            <w:noWrap/>
          </w:tcPr>
          <w:p w14:paraId="69DD851B" w14:textId="4A4A22D3"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724855D1" w14:textId="7F2FB6EB"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59</w:t>
            </w:r>
          </w:p>
        </w:tc>
        <w:tc>
          <w:tcPr>
            <w:tcW w:w="455" w:type="pct"/>
          </w:tcPr>
          <w:p w14:paraId="5C111A2D" w14:textId="0482101F"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noWrap/>
          </w:tcPr>
          <w:p w14:paraId="172615E1" w14:textId="01D3DF17"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2B2210F0" w14:textId="35C648E6" w:rsidR="00366CBE"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1 / L</w:t>
            </w:r>
          </w:p>
        </w:tc>
      </w:tr>
      <w:tr w:rsidR="00366CBE" w:rsidRPr="00107B3D" w14:paraId="1E04D22C" w14:textId="77777777" w:rsidTr="0068107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29F1CE2C" w14:textId="29AE2E1B" w:rsidR="00366CBE" w:rsidRPr="00107B3D" w:rsidRDefault="008A112C" w:rsidP="001621DB">
            <w:pPr>
              <w:jc w:val="left"/>
              <w:rPr>
                <w:rFonts w:ascii="Helvetica Neue" w:eastAsiaTheme="minorHAnsi" w:hAnsi="Helvetica Neue"/>
                <w:color w:val="000000"/>
                <w:sz w:val="15"/>
                <w:szCs w:val="15"/>
              </w:rPr>
            </w:pPr>
            <w:proofErr w:type="spellStart"/>
            <w:r w:rsidRPr="00107B3D">
              <w:rPr>
                <w:rFonts w:ascii="Helvetica Neue" w:eastAsiaTheme="minorHAnsi" w:hAnsi="Helvetica Neue"/>
                <w:color w:val="000000"/>
                <w:sz w:val="15"/>
                <w:szCs w:val="15"/>
              </w:rPr>
              <w:t>Jeraiby</w:t>
            </w:r>
            <w:proofErr w:type="spellEnd"/>
            <w:r w:rsidRPr="00107B3D">
              <w:rPr>
                <w:rFonts w:ascii="Helvetica Neue" w:eastAsiaTheme="minorHAnsi" w:hAnsi="Helvetica Neue"/>
                <w:color w:val="000000"/>
                <w:sz w:val="15"/>
                <w:szCs w:val="15"/>
              </w:rPr>
              <w:t xml:space="preserve"> et al., 2016</w:t>
            </w:r>
            <w:r w:rsidR="00A54750" w:rsidRPr="00107B3D">
              <w:rPr>
                <w:rFonts w:ascii="Helvetica Neue" w:eastAsiaTheme="minorHAnsi" w:hAnsi="Helvetica Neue"/>
                <w:color w:val="000000"/>
                <w:sz w:val="15"/>
                <w:szCs w:val="15"/>
              </w:rPr>
              <w:t xml:space="preserve"> </w:t>
            </w:r>
            <w:r w:rsidR="00D63407" w:rsidRPr="00107B3D">
              <w:rPr>
                <w:rFonts w:ascii="Helvetica Neue" w:hAnsi="Helvetica Neue"/>
                <w:color w:val="000000"/>
                <w:sz w:val="15"/>
                <w:szCs w:val="15"/>
              </w:rPr>
              <w:fldChar w:fldCharType="begin">
                <w:fldData xml:space="preserve">PEVuZE5vdGU+PENpdGU+PEF1dGhvcj5KZXJhaWJ5PC9BdXRob3I+PFllYXI+MjAxNjwvWWVhcj48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KZXJhaWJ5PC9BdXRob3I+PFllYXI+MjAxNjwvWWVhcj48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D63407" w:rsidRPr="00107B3D">
              <w:rPr>
                <w:rFonts w:ascii="Helvetica Neue" w:hAnsi="Helvetica Neue"/>
                <w:color w:val="000000"/>
                <w:sz w:val="15"/>
                <w:szCs w:val="15"/>
              </w:rPr>
            </w:r>
            <w:r w:rsidR="00D63407"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94</w:t>
            </w:r>
            <w:r w:rsidR="00D63407" w:rsidRPr="00107B3D">
              <w:rPr>
                <w:rFonts w:ascii="Helvetica Neue" w:hAnsi="Helvetica Neue"/>
                <w:color w:val="000000"/>
                <w:sz w:val="15"/>
                <w:szCs w:val="15"/>
              </w:rPr>
              <w:fldChar w:fldCharType="end"/>
            </w:r>
          </w:p>
        </w:tc>
        <w:tc>
          <w:tcPr>
            <w:tcW w:w="605" w:type="pct"/>
            <w:noWrap/>
          </w:tcPr>
          <w:p w14:paraId="3C7F2D73" w14:textId="242E1450"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75FF68D8" w14:textId="76D1DC4D"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62</w:t>
            </w:r>
          </w:p>
        </w:tc>
        <w:tc>
          <w:tcPr>
            <w:tcW w:w="455" w:type="pct"/>
          </w:tcPr>
          <w:p w14:paraId="62661F07" w14:textId="7446FE21"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noWrap/>
          </w:tcPr>
          <w:p w14:paraId="02C1336D" w14:textId="4EDD232C"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48DE94F2" w14:textId="35CD9D23" w:rsidR="00366CBE" w:rsidRPr="00107B3D" w:rsidRDefault="00B712A8"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ascii="Helvetica Neue" w:hAnsi="Helvetica Neue"/>
                <w:color w:val="000000"/>
                <w:sz w:val="15"/>
                <w:szCs w:val="15"/>
              </w:rPr>
              <w:t>U</w:t>
            </w:r>
            <w:r w:rsidR="00D646FB">
              <w:rPr>
                <w:rFonts w:ascii="Helvetica Neue" w:hAnsi="Helvetica Neue"/>
                <w:color w:val="000000"/>
                <w:sz w:val="15"/>
                <w:szCs w:val="15"/>
              </w:rPr>
              <w:t xml:space="preserve"> / </w:t>
            </w:r>
            <w:r>
              <w:rPr>
                <w:rFonts w:ascii="Helvetica Neue" w:hAnsi="Helvetica Neue"/>
                <w:color w:val="000000"/>
                <w:sz w:val="15"/>
                <w:szCs w:val="15"/>
              </w:rPr>
              <w:t xml:space="preserve">U </w:t>
            </w:r>
            <w:r>
              <w:sym w:font="Wingdings" w:char="F0A9"/>
            </w:r>
          </w:p>
        </w:tc>
      </w:tr>
      <w:tr w:rsidR="00366CBE" w:rsidRPr="00107B3D" w14:paraId="1534046F"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39FFACB0" w14:textId="7245FE76" w:rsidR="00366CBE" w:rsidRPr="00107B3D" w:rsidRDefault="00DA49AB" w:rsidP="001621DB">
            <w:pPr>
              <w:jc w:val="left"/>
              <w:rPr>
                <w:rFonts w:ascii="Helvetica Neue" w:eastAsiaTheme="minorHAnsi" w:hAnsi="Helvetica Neue"/>
                <w:color w:val="000000"/>
                <w:sz w:val="15"/>
                <w:szCs w:val="15"/>
              </w:rPr>
            </w:pPr>
            <w:r w:rsidRPr="00107B3D">
              <w:rPr>
                <w:rFonts w:ascii="Helvetica Neue" w:eastAsiaTheme="minorHAnsi" w:hAnsi="Helvetica Neue"/>
                <w:color w:val="000000"/>
                <w:sz w:val="15"/>
                <w:szCs w:val="15"/>
              </w:rPr>
              <w:t>Chen et al., 2014</w:t>
            </w:r>
            <w:r w:rsidR="00A54750" w:rsidRPr="00107B3D">
              <w:rPr>
                <w:rFonts w:ascii="Helvetica Neue" w:eastAsiaTheme="minorHAnsi" w:hAnsi="Helvetica Neue"/>
                <w:color w:val="000000"/>
                <w:sz w:val="15"/>
                <w:szCs w:val="15"/>
              </w:rPr>
              <w:t xml:space="preserve"> </w:t>
            </w:r>
            <w:r w:rsidR="00D63407" w:rsidRPr="00107B3D">
              <w:rPr>
                <w:rFonts w:ascii="Helvetica Neue" w:hAnsi="Helvetica Neue"/>
                <w:color w:val="000000"/>
                <w:sz w:val="15"/>
                <w:szCs w:val="15"/>
              </w:rPr>
              <w:fldChar w:fldCharType="begin">
                <w:fldData xml:space="preserve">PEVuZE5vdGU+PENpdGU+PEF1dGhvcj5DaGVuPC9BdXRob3I+PFllYXI+MjAxNDwvWWVhcj48SURU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DaGVuPC9BdXRob3I+PFllYXI+MjAxNDwvWWVhcj48SURU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D63407" w:rsidRPr="00107B3D">
              <w:rPr>
                <w:rFonts w:ascii="Helvetica Neue" w:hAnsi="Helvetica Neue"/>
                <w:color w:val="000000"/>
                <w:sz w:val="15"/>
                <w:szCs w:val="15"/>
              </w:rPr>
            </w:r>
            <w:r w:rsidR="00D63407"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95</w:t>
            </w:r>
            <w:r w:rsidR="00D63407" w:rsidRPr="00107B3D">
              <w:rPr>
                <w:rFonts w:ascii="Helvetica Neue" w:hAnsi="Helvetica Neue"/>
                <w:color w:val="000000"/>
                <w:sz w:val="15"/>
                <w:szCs w:val="15"/>
              </w:rPr>
              <w:fldChar w:fldCharType="end"/>
            </w:r>
          </w:p>
        </w:tc>
        <w:tc>
          <w:tcPr>
            <w:tcW w:w="605" w:type="pct"/>
            <w:noWrap/>
          </w:tcPr>
          <w:p w14:paraId="2090B973" w14:textId="21C50893"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6B273EA0" w14:textId="14E5F6AB"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unknown</w:t>
            </w:r>
          </w:p>
        </w:tc>
        <w:tc>
          <w:tcPr>
            <w:tcW w:w="455" w:type="pct"/>
          </w:tcPr>
          <w:p w14:paraId="5B9A75C3" w14:textId="60859826"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noWrap/>
          </w:tcPr>
          <w:p w14:paraId="4FA49A92" w14:textId="08A268F0"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78CABFFB" w14:textId="34E9CA8C" w:rsidR="00366CBE"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366CBE" w:rsidRPr="00107B3D" w14:paraId="5CC2D04F" w14:textId="77777777" w:rsidTr="0068107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079AE0BB" w14:textId="070D59E2" w:rsidR="00366CBE" w:rsidRPr="00107B3D" w:rsidRDefault="00DA49AB" w:rsidP="001621DB">
            <w:pPr>
              <w:jc w:val="left"/>
              <w:rPr>
                <w:rFonts w:ascii="Helvetica Neue" w:eastAsiaTheme="minorHAnsi" w:hAnsi="Helvetica Neue"/>
                <w:color w:val="000000"/>
                <w:sz w:val="15"/>
                <w:szCs w:val="15"/>
              </w:rPr>
            </w:pPr>
            <w:r w:rsidRPr="00107B3D">
              <w:rPr>
                <w:rFonts w:ascii="Helvetica Neue" w:eastAsiaTheme="minorHAnsi" w:hAnsi="Helvetica Neue"/>
                <w:color w:val="000000"/>
                <w:sz w:val="15"/>
                <w:szCs w:val="15"/>
              </w:rPr>
              <w:t>Kelleher et al., 2015</w:t>
            </w:r>
            <w:r w:rsidR="00A54750" w:rsidRPr="00107B3D">
              <w:rPr>
                <w:rFonts w:ascii="Helvetica Neue" w:eastAsiaTheme="minorHAnsi" w:hAnsi="Helvetica Neue"/>
                <w:color w:val="000000"/>
                <w:sz w:val="15"/>
                <w:szCs w:val="15"/>
              </w:rPr>
              <w:t xml:space="preserve"> </w:t>
            </w:r>
            <w:r w:rsidR="00D63407" w:rsidRPr="00107B3D">
              <w:rPr>
                <w:rFonts w:ascii="Helvetica Neue" w:hAnsi="Helvetica Neue"/>
                <w:color w:val="000000"/>
                <w:sz w:val="15"/>
                <w:szCs w:val="15"/>
              </w:rPr>
              <w:fldChar w:fldCharType="begin">
                <w:fldData xml:space="preserve">PEVuZE5vdGU+PENpdGU+PEF1dGhvcj5LZWxsZWhlcjwvQXV0aG9yPjxZZWFyPjIwMTU8L1llYXI+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==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LZWxsZWhlcjwvQXV0aG9yPjxZZWFyPjIwMTU8L1llYXI+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==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D63407" w:rsidRPr="00107B3D">
              <w:rPr>
                <w:rFonts w:ascii="Helvetica Neue" w:hAnsi="Helvetica Neue"/>
                <w:color w:val="000000"/>
                <w:sz w:val="15"/>
                <w:szCs w:val="15"/>
              </w:rPr>
            </w:r>
            <w:r w:rsidR="00D63407"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96</w:t>
            </w:r>
            <w:r w:rsidR="00D63407" w:rsidRPr="00107B3D">
              <w:rPr>
                <w:rFonts w:ascii="Helvetica Neue" w:hAnsi="Helvetica Neue"/>
                <w:color w:val="000000"/>
                <w:sz w:val="15"/>
                <w:szCs w:val="15"/>
              </w:rPr>
              <w:fldChar w:fldCharType="end"/>
            </w:r>
          </w:p>
        </w:tc>
        <w:tc>
          <w:tcPr>
            <w:tcW w:w="605" w:type="pct"/>
            <w:noWrap/>
          </w:tcPr>
          <w:p w14:paraId="5BAC2792" w14:textId="2978A063"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4</w:t>
            </w:r>
          </w:p>
        </w:tc>
        <w:tc>
          <w:tcPr>
            <w:tcW w:w="909" w:type="pct"/>
          </w:tcPr>
          <w:p w14:paraId="7676EA5F" w14:textId="228294DA"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 xml:space="preserve">Female: 55, Male: </w:t>
            </w:r>
            <w:r w:rsidR="00BB1C40" w:rsidRPr="00107B3D">
              <w:rPr>
                <w:rFonts w:ascii="Helvetica Neue" w:hAnsi="Helvetica Neue"/>
                <w:color w:val="000000"/>
                <w:sz w:val="15"/>
                <w:szCs w:val="15"/>
              </w:rPr>
              <w:t xml:space="preserve">Mean: </w:t>
            </w:r>
            <w:r w:rsidRPr="00107B3D">
              <w:rPr>
                <w:rFonts w:ascii="Helvetica Neue" w:hAnsi="Helvetica Neue"/>
                <w:color w:val="000000"/>
                <w:sz w:val="15"/>
                <w:szCs w:val="15"/>
              </w:rPr>
              <w:t>48</w:t>
            </w:r>
            <w:r w:rsidR="00BB1C40" w:rsidRPr="00107B3D">
              <w:rPr>
                <w:rFonts w:ascii="Helvetica Neue" w:hAnsi="Helvetica Neue"/>
                <w:color w:val="000000"/>
                <w:sz w:val="15"/>
                <w:szCs w:val="15"/>
              </w:rPr>
              <w:t xml:space="preserve"> </w:t>
            </w:r>
            <w:r w:rsidRPr="00107B3D">
              <w:rPr>
                <w:rFonts w:ascii="Helvetica Neue" w:hAnsi="Helvetica Neue"/>
                <w:color w:val="000000"/>
                <w:sz w:val="15"/>
                <w:szCs w:val="15"/>
              </w:rPr>
              <w:t>(SD: 16.3)</w:t>
            </w:r>
          </w:p>
        </w:tc>
        <w:tc>
          <w:tcPr>
            <w:tcW w:w="455" w:type="pct"/>
          </w:tcPr>
          <w:p w14:paraId="4B0A32A6" w14:textId="4B8D20AB"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3:1</w:t>
            </w:r>
          </w:p>
        </w:tc>
        <w:tc>
          <w:tcPr>
            <w:tcW w:w="606" w:type="pct"/>
            <w:noWrap/>
          </w:tcPr>
          <w:p w14:paraId="6145F91F" w14:textId="12C32AB2"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54730CE7" w14:textId="10FC1506" w:rsidR="00366CBE"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ascii="Helvetica Neue" w:hAnsi="Helvetica Neue"/>
                <w:color w:val="000000"/>
                <w:sz w:val="15"/>
                <w:szCs w:val="15"/>
              </w:rPr>
              <w:t>1 / U</w:t>
            </w:r>
          </w:p>
        </w:tc>
      </w:tr>
      <w:tr w:rsidR="00366CBE" w:rsidRPr="00107B3D" w14:paraId="120BF857"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38BE5119" w14:textId="3D3A10D7" w:rsidR="00366CBE" w:rsidRPr="00107B3D" w:rsidRDefault="00DA49AB" w:rsidP="001621DB">
            <w:pPr>
              <w:jc w:val="left"/>
              <w:rPr>
                <w:rFonts w:ascii="Helvetica Neue" w:eastAsiaTheme="minorHAnsi" w:hAnsi="Helvetica Neue"/>
                <w:color w:val="000000"/>
                <w:sz w:val="15"/>
                <w:szCs w:val="15"/>
              </w:rPr>
            </w:pPr>
            <w:proofErr w:type="spellStart"/>
            <w:r w:rsidRPr="00107B3D">
              <w:rPr>
                <w:rFonts w:ascii="Helvetica Neue" w:eastAsiaTheme="minorHAnsi" w:hAnsi="Helvetica Neue"/>
                <w:color w:val="000000"/>
                <w:sz w:val="15"/>
                <w:szCs w:val="15"/>
              </w:rPr>
              <w:t>Kukreti</w:t>
            </w:r>
            <w:proofErr w:type="spellEnd"/>
            <w:r w:rsidRPr="00107B3D">
              <w:rPr>
                <w:rFonts w:ascii="Helvetica Neue" w:eastAsiaTheme="minorHAnsi" w:hAnsi="Helvetica Neue"/>
                <w:color w:val="000000"/>
                <w:sz w:val="15"/>
                <w:szCs w:val="15"/>
              </w:rPr>
              <w:t xml:space="preserve"> et al., 2015</w:t>
            </w:r>
            <w:r w:rsidR="00A54750" w:rsidRPr="00107B3D">
              <w:rPr>
                <w:rFonts w:ascii="Helvetica Neue" w:eastAsiaTheme="minorHAnsi" w:hAnsi="Helvetica Neue"/>
                <w:color w:val="000000"/>
                <w:sz w:val="15"/>
                <w:szCs w:val="15"/>
              </w:rPr>
              <w:t xml:space="preserve"> </w:t>
            </w:r>
            <w:r w:rsidR="00D63407" w:rsidRPr="00107B3D">
              <w:rPr>
                <w:rFonts w:ascii="Helvetica Neue" w:hAnsi="Helvetica Neue"/>
                <w:color w:val="000000"/>
                <w:sz w:val="15"/>
                <w:szCs w:val="15"/>
              </w:rPr>
              <w:fldChar w:fldCharType="begin">
                <w:fldData xml:space="preserve">PEVuZE5vdGU+PENpdGU+PEF1dGhvcj5LdWtyZXRpPC9BdXRob3I+PFllYXI+MjAxNTwvWWVhcj48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LdWtyZXRpPC9BdXRob3I+PFllYXI+MjAxNTwvWWVhcj48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D63407" w:rsidRPr="00107B3D">
              <w:rPr>
                <w:rFonts w:ascii="Helvetica Neue" w:hAnsi="Helvetica Neue"/>
                <w:color w:val="000000"/>
                <w:sz w:val="15"/>
                <w:szCs w:val="15"/>
              </w:rPr>
            </w:r>
            <w:r w:rsidR="00D63407"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97</w:t>
            </w:r>
            <w:r w:rsidR="00D63407" w:rsidRPr="00107B3D">
              <w:rPr>
                <w:rFonts w:ascii="Helvetica Neue" w:hAnsi="Helvetica Neue"/>
                <w:color w:val="000000"/>
                <w:sz w:val="15"/>
                <w:szCs w:val="15"/>
              </w:rPr>
              <w:fldChar w:fldCharType="end"/>
            </w:r>
          </w:p>
        </w:tc>
        <w:tc>
          <w:tcPr>
            <w:tcW w:w="605" w:type="pct"/>
            <w:noWrap/>
          </w:tcPr>
          <w:p w14:paraId="783A0338" w14:textId="5B4BE270"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649A850F" w14:textId="311F6D85"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unknown</w:t>
            </w:r>
          </w:p>
        </w:tc>
        <w:tc>
          <w:tcPr>
            <w:tcW w:w="455" w:type="pct"/>
          </w:tcPr>
          <w:p w14:paraId="16EF8B42" w14:textId="6C7205F5"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noWrap/>
          </w:tcPr>
          <w:p w14:paraId="7EBE31A6" w14:textId="6B5CECCF"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1</w:t>
            </w:r>
          </w:p>
        </w:tc>
        <w:tc>
          <w:tcPr>
            <w:tcW w:w="682" w:type="pct"/>
          </w:tcPr>
          <w:p w14:paraId="6183A2DE" w14:textId="7D681EA3" w:rsidR="00366CBE"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U / U</w:t>
            </w:r>
            <w:r w:rsidR="00387CF5">
              <w:rPr>
                <w:rFonts w:ascii="Helvetica Neue" w:hAnsi="Helvetica Neue"/>
                <w:color w:val="000000"/>
                <w:sz w:val="15"/>
                <w:szCs w:val="15"/>
              </w:rPr>
              <w:t xml:space="preserve"> </w:t>
            </w:r>
            <w:r w:rsidR="00387CF5">
              <w:sym w:font="Wingdings" w:char="F0A9"/>
            </w:r>
          </w:p>
        </w:tc>
      </w:tr>
      <w:tr w:rsidR="00366CBE" w:rsidRPr="00107B3D" w14:paraId="3A9BA02F" w14:textId="77777777" w:rsidTr="0068107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7042E557" w14:textId="77C87ADA" w:rsidR="00366CBE" w:rsidRPr="00107B3D" w:rsidRDefault="00DA49AB" w:rsidP="001621DB">
            <w:pPr>
              <w:jc w:val="left"/>
              <w:rPr>
                <w:rFonts w:ascii="Helvetica Neue" w:eastAsiaTheme="minorHAnsi" w:hAnsi="Helvetica Neue"/>
                <w:color w:val="000000"/>
                <w:sz w:val="15"/>
                <w:szCs w:val="15"/>
              </w:rPr>
            </w:pPr>
            <w:r w:rsidRPr="00107B3D">
              <w:rPr>
                <w:rFonts w:ascii="Helvetica Neue" w:eastAsiaTheme="minorHAnsi" w:hAnsi="Helvetica Neue"/>
                <w:color w:val="000000"/>
                <w:sz w:val="15"/>
                <w:szCs w:val="15"/>
              </w:rPr>
              <w:t>Mohammad et al., 2013</w:t>
            </w:r>
            <w:r w:rsidR="00A54750" w:rsidRPr="00107B3D">
              <w:rPr>
                <w:rFonts w:ascii="Helvetica Neue" w:eastAsiaTheme="minorHAnsi" w:hAnsi="Helvetica Neue"/>
                <w:color w:val="000000"/>
                <w:sz w:val="15"/>
                <w:szCs w:val="15"/>
              </w:rPr>
              <w:t xml:space="preserve"> </w:t>
            </w:r>
            <w:r w:rsidR="00D63407" w:rsidRPr="00107B3D">
              <w:rPr>
                <w:rFonts w:ascii="Helvetica Neue" w:hAnsi="Helvetica Neue"/>
                <w:color w:val="000000"/>
                <w:sz w:val="15"/>
                <w:szCs w:val="15"/>
              </w:rPr>
              <w:fldChar w:fldCharType="begin">
                <w:fldData xml:space="preserve">PEVuZE5vdGU+PENpdGU+PEF1dGhvcj5Nb2hhbW1hZDwvQXV0aG9yPjxZZWFyPjIwMTM8L1llYXI+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Nb2hhbW1hZDwvQXV0aG9yPjxZZWFyPjIwMTM8L1llYXI+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D63407" w:rsidRPr="00107B3D">
              <w:rPr>
                <w:rFonts w:ascii="Helvetica Neue" w:hAnsi="Helvetica Neue"/>
                <w:color w:val="000000"/>
                <w:sz w:val="15"/>
                <w:szCs w:val="15"/>
              </w:rPr>
            </w:r>
            <w:r w:rsidR="00D63407"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98</w:t>
            </w:r>
            <w:r w:rsidR="00D63407" w:rsidRPr="00107B3D">
              <w:rPr>
                <w:rFonts w:ascii="Helvetica Neue" w:hAnsi="Helvetica Neue"/>
                <w:color w:val="000000"/>
                <w:sz w:val="15"/>
                <w:szCs w:val="15"/>
              </w:rPr>
              <w:fldChar w:fldCharType="end"/>
            </w:r>
          </w:p>
        </w:tc>
        <w:tc>
          <w:tcPr>
            <w:tcW w:w="605" w:type="pct"/>
            <w:noWrap/>
          </w:tcPr>
          <w:p w14:paraId="51651C3C" w14:textId="583B1A42"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pPr>
            <w:r w:rsidRPr="00107B3D">
              <w:rPr>
                <w:rFonts w:ascii="Helvetica Neue" w:hAnsi="Helvetica Neue"/>
                <w:color w:val="000000"/>
                <w:sz w:val="15"/>
                <w:szCs w:val="15"/>
              </w:rPr>
              <w:t>1</w:t>
            </w:r>
          </w:p>
        </w:tc>
        <w:tc>
          <w:tcPr>
            <w:tcW w:w="909" w:type="pct"/>
          </w:tcPr>
          <w:p w14:paraId="2EF91DB6" w14:textId="243272C7"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pPr>
            <w:r w:rsidRPr="00107B3D">
              <w:rPr>
                <w:rFonts w:ascii="Helvetica Neue" w:hAnsi="Helvetica Neue"/>
                <w:color w:val="000000"/>
                <w:sz w:val="15"/>
                <w:szCs w:val="15"/>
              </w:rPr>
              <w:t>unknown</w:t>
            </w:r>
          </w:p>
        </w:tc>
        <w:tc>
          <w:tcPr>
            <w:tcW w:w="455" w:type="pct"/>
          </w:tcPr>
          <w:p w14:paraId="25F5A8E2" w14:textId="02791AB9"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pPr>
            <w:r w:rsidRPr="00107B3D">
              <w:rPr>
                <w:rFonts w:ascii="Helvetica Neue" w:hAnsi="Helvetica Neue"/>
                <w:color w:val="000000"/>
                <w:sz w:val="15"/>
                <w:szCs w:val="15"/>
              </w:rPr>
              <w:t>1:0</w:t>
            </w:r>
          </w:p>
        </w:tc>
        <w:tc>
          <w:tcPr>
            <w:tcW w:w="606" w:type="pct"/>
            <w:noWrap/>
          </w:tcPr>
          <w:p w14:paraId="5C5CB0CE" w14:textId="38B56AC8"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pPr>
            <w:r w:rsidRPr="00107B3D">
              <w:rPr>
                <w:rFonts w:ascii="Helvetica Neue" w:hAnsi="Helvetica Neue"/>
                <w:color w:val="000000"/>
                <w:sz w:val="15"/>
                <w:szCs w:val="15"/>
              </w:rPr>
              <w:t>1:1</w:t>
            </w:r>
          </w:p>
        </w:tc>
        <w:tc>
          <w:tcPr>
            <w:tcW w:w="682" w:type="pct"/>
          </w:tcPr>
          <w:p w14:paraId="6AF7AC58" w14:textId="116CC6D1" w:rsidR="00366CBE"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U / U</w:t>
            </w:r>
          </w:p>
        </w:tc>
      </w:tr>
      <w:tr w:rsidR="00366CBE" w:rsidRPr="00107B3D" w14:paraId="4FEE0FFE"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7F5CFA6B" w14:textId="207F3ECF" w:rsidR="00366CBE" w:rsidRPr="00107B3D" w:rsidRDefault="00DA49AB" w:rsidP="001621DB">
            <w:pPr>
              <w:jc w:val="left"/>
              <w:rPr>
                <w:rFonts w:ascii="Helvetica Neue" w:eastAsiaTheme="minorHAnsi" w:hAnsi="Helvetica Neue"/>
                <w:color w:val="000000"/>
                <w:sz w:val="15"/>
                <w:szCs w:val="15"/>
              </w:rPr>
            </w:pPr>
            <w:r w:rsidRPr="00107B3D">
              <w:rPr>
                <w:rFonts w:ascii="Helvetica Neue" w:eastAsiaTheme="minorHAnsi" w:hAnsi="Helvetica Neue"/>
                <w:color w:val="000000"/>
                <w:sz w:val="15"/>
                <w:szCs w:val="15"/>
              </w:rPr>
              <w:t>Zhang et al., 2017</w:t>
            </w:r>
            <w:r w:rsidR="00A54750" w:rsidRPr="00107B3D">
              <w:rPr>
                <w:rFonts w:ascii="Helvetica Neue" w:eastAsiaTheme="minorHAnsi" w:hAnsi="Helvetica Neue"/>
                <w:color w:val="000000"/>
                <w:sz w:val="15"/>
                <w:szCs w:val="15"/>
              </w:rPr>
              <w:t xml:space="preserve"> </w:t>
            </w:r>
            <w:r w:rsidR="00D63407" w:rsidRPr="00107B3D">
              <w:rPr>
                <w:rFonts w:ascii="Helvetica Neue" w:hAnsi="Helvetica Neue"/>
                <w:color w:val="000000"/>
                <w:sz w:val="15"/>
                <w:szCs w:val="15"/>
              </w:rPr>
              <w:fldChar w:fldCharType="begin">
                <w:fldData xml:space="preserve">PEVuZE5vdGU+PENpdGU+PEF1dGhvcj5aaGFuZzwvQXV0aG9yPjxZZWFyPjIwMTc8L1llYXI+PElE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aaGFuZzwvQXV0aG9yPjxZZWFyPjIwMTc8L1llYXI+PElE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D63407" w:rsidRPr="00107B3D">
              <w:rPr>
                <w:rFonts w:ascii="Helvetica Neue" w:hAnsi="Helvetica Neue"/>
                <w:color w:val="000000"/>
                <w:sz w:val="15"/>
                <w:szCs w:val="15"/>
              </w:rPr>
            </w:r>
            <w:r w:rsidR="00D63407"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99</w:t>
            </w:r>
            <w:r w:rsidR="00D63407" w:rsidRPr="00107B3D">
              <w:rPr>
                <w:rFonts w:ascii="Helvetica Neue" w:hAnsi="Helvetica Neue"/>
                <w:color w:val="000000"/>
                <w:sz w:val="15"/>
                <w:szCs w:val="15"/>
              </w:rPr>
              <w:fldChar w:fldCharType="end"/>
            </w:r>
          </w:p>
        </w:tc>
        <w:tc>
          <w:tcPr>
            <w:tcW w:w="605" w:type="pct"/>
            <w:noWrap/>
          </w:tcPr>
          <w:p w14:paraId="2CFFE8C9" w14:textId="767CB819"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7092420E" w14:textId="4E4BF449"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8</w:t>
            </w:r>
          </w:p>
        </w:tc>
        <w:tc>
          <w:tcPr>
            <w:tcW w:w="455" w:type="pct"/>
          </w:tcPr>
          <w:p w14:paraId="35FD0787" w14:textId="152DDDD4"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noWrap/>
          </w:tcPr>
          <w:p w14:paraId="47168402" w14:textId="7428F19B"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82" w:type="pct"/>
          </w:tcPr>
          <w:p w14:paraId="45D322E2" w14:textId="0E7445E2" w:rsidR="00366CBE"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366CBE" w:rsidRPr="00107B3D" w14:paraId="588A4C8B" w14:textId="77777777" w:rsidTr="0068107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7AA2165D" w14:textId="5EE2ED1F" w:rsidR="00366CBE" w:rsidRDefault="00DA49AB" w:rsidP="001621DB">
            <w:pPr>
              <w:jc w:val="left"/>
              <w:rPr>
                <w:rFonts w:ascii="Helvetica Neue" w:hAnsi="Helvetica Neue"/>
                <w:i w:val="0"/>
                <w:iCs w:val="0"/>
                <w:color w:val="000000"/>
                <w:sz w:val="15"/>
                <w:szCs w:val="15"/>
              </w:rPr>
            </w:pPr>
            <w:proofErr w:type="spellStart"/>
            <w:r w:rsidRPr="00107B3D">
              <w:rPr>
                <w:rFonts w:ascii="Helvetica Neue" w:eastAsiaTheme="minorHAnsi" w:hAnsi="Helvetica Neue"/>
                <w:color w:val="000000"/>
                <w:sz w:val="15"/>
                <w:szCs w:val="15"/>
              </w:rPr>
              <w:t>Orengo</w:t>
            </w:r>
            <w:proofErr w:type="spellEnd"/>
            <w:r w:rsidRPr="00107B3D">
              <w:rPr>
                <w:rFonts w:ascii="Helvetica Neue" w:eastAsiaTheme="minorHAnsi" w:hAnsi="Helvetica Neue"/>
                <w:color w:val="000000"/>
                <w:sz w:val="15"/>
                <w:szCs w:val="15"/>
              </w:rPr>
              <w:t xml:space="preserve"> et al., 2015</w:t>
            </w:r>
            <w:r w:rsidR="00A54750" w:rsidRPr="00107B3D">
              <w:rPr>
                <w:rFonts w:ascii="Helvetica Neue" w:eastAsiaTheme="minorHAnsi" w:hAnsi="Helvetica Neue"/>
                <w:color w:val="000000"/>
                <w:sz w:val="15"/>
                <w:szCs w:val="15"/>
              </w:rPr>
              <w:t xml:space="preserve"> </w:t>
            </w:r>
            <w:r w:rsidR="00D63407" w:rsidRPr="00107B3D">
              <w:rPr>
                <w:rFonts w:ascii="Helvetica Neue" w:hAnsi="Helvetica Neue"/>
                <w:color w:val="000000"/>
                <w:sz w:val="15"/>
                <w:szCs w:val="15"/>
              </w:rPr>
              <w:fldChar w:fldCharType="begin"/>
            </w:r>
            <w:r w:rsidR="007979F8">
              <w:rPr>
                <w:rFonts w:ascii="Helvetica Neue" w:hAnsi="Helvetica Neue"/>
                <w:color w:val="000000"/>
                <w:sz w:val="15"/>
                <w:szCs w:val="15"/>
              </w:rPr>
              <w:instrText xml:space="preserve"> ADDIN EN.CITE &lt;EndNote&gt;&lt;Cite&gt;&lt;Author&gt;Orengo&lt;/Author&gt;&lt;Year&gt;2015&lt;/Year&gt;&lt;IDText&gt;Simultaneous serum aquaporin-4 antibody and CSF NMDA receptor antibody-positive encephalitis&lt;/IDText&gt;&lt;DisplayText&gt;&lt;style face="superscript"&gt;100&lt;/style&gt;&lt;/DisplayText&gt;&lt;record&gt;&lt;dates&gt;&lt;pub-dates&gt;&lt;date&gt;Jun&lt;/date&gt;&lt;/pub-dates&gt;&lt;year&gt;2015&lt;/year&gt;&lt;/dates&gt;&lt;urls&gt;&lt;related-urls&gt;&lt;url&gt;https://www.ncbi.nlm.nih.gov/pubmed/25884011&lt;/url&gt;&lt;/related-urls&gt;&lt;/urls&gt;&lt;isbn&gt;2332-7812 (Print)&amp;#xD;2332-7812 (Linking)&lt;/isbn&gt;&lt;custom2&gt;PMC4396527&lt;/custom2&gt;&lt;titles&gt;&lt;title&gt;Simultaneous serum aquaporin-4 antibody and CSF NMDA receptor antibody-positive encephalitis&lt;/title&gt;&lt;secondary-title&gt;Neurol Neuroimmunol Neuroinflamm&lt;/secondary-title&gt;&lt;/titles&gt;&lt;pages&gt;e101&lt;/pages&gt;&lt;number&gt;3&lt;/number&gt;&lt;contributors&gt;&lt;authors&gt;&lt;author&gt;Orengo, J. P.&lt;/author&gt;&lt;author&gt;Pekmezci, M.&lt;/author&gt;&lt;author&gt;Cree, B. A.&lt;/author&gt;&lt;/authors&gt;&lt;/contributors&gt;&lt;added-date format="utc"&gt;1543475105&lt;/added-date&gt;&lt;ref-type name="Journal Article"&gt;17&lt;/ref-type&gt;&lt;auth-address&gt;Departments of Neurology (J.P.O., B.A.C.C.) and Pathology (M.P.), University of California, San Francisco.&lt;/auth-address&gt;&lt;rec-number&gt;233&lt;/rec-number&gt;&lt;last-updated-date format="utc"&gt;1558484187&lt;/last-updated-date&gt;&lt;accession-num&gt;25884011&lt;/accession-num&gt;&lt;electronic-resource-num&gt;10.1212/NXI.0000000000000101&lt;/electronic-resource-num&gt;&lt;volume&gt;2&lt;/volume&gt;&lt;/record&gt;&lt;/Cite&gt;&lt;/EndNote&gt;</w:instrText>
            </w:r>
            <w:r w:rsidR="00D63407"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100</w:t>
            </w:r>
            <w:r w:rsidR="00D63407" w:rsidRPr="00107B3D">
              <w:rPr>
                <w:rFonts w:ascii="Helvetica Neue" w:hAnsi="Helvetica Neue"/>
                <w:color w:val="000000"/>
                <w:sz w:val="15"/>
                <w:szCs w:val="15"/>
              </w:rPr>
              <w:fldChar w:fldCharType="end"/>
            </w:r>
          </w:p>
          <w:p w14:paraId="7AE85F95" w14:textId="0D1400CE" w:rsidR="0037216B" w:rsidRPr="00107B3D" w:rsidRDefault="0037216B" w:rsidP="001621DB">
            <w:pPr>
              <w:jc w:val="left"/>
              <w:rPr>
                <w:rFonts w:ascii="Helvetica Neue" w:eastAsiaTheme="minorHAnsi" w:hAnsi="Helvetica Neue"/>
                <w:color w:val="000000"/>
                <w:sz w:val="15"/>
                <w:szCs w:val="15"/>
              </w:rPr>
            </w:pPr>
            <w:r w:rsidRPr="00730557">
              <w:rPr>
                <w:rFonts w:ascii="Helvetica Neue" w:hAnsi="Helvetica Neue"/>
                <w:color w:val="000000"/>
                <w:sz w:val="15"/>
                <w:szCs w:val="15"/>
              </w:rPr>
              <w:t>Mayo Clinic (</w:t>
            </w:r>
            <w:r w:rsidR="00252697">
              <w:rPr>
                <w:rFonts w:ascii="Helvetica Neue" w:hAnsi="Helvetica Neue"/>
                <w:color w:val="000000"/>
                <w:sz w:val="15"/>
                <w:szCs w:val="15"/>
              </w:rPr>
              <w:t>7</w:t>
            </w:r>
            <w:r w:rsidRPr="00730557">
              <w:rPr>
                <w:rFonts w:ascii="Helvetica Neue" w:hAnsi="Helvetica Neue"/>
                <w:color w:val="000000"/>
                <w:sz w:val="15"/>
                <w:szCs w:val="15"/>
              </w:rPr>
              <w:t>)</w:t>
            </w:r>
            <w:r>
              <w:rPr>
                <w:rFonts w:ascii="Helvetica Neue" w:hAnsi="Helvetica Neue"/>
                <w:color w:val="000000"/>
                <w:sz w:val="15"/>
                <w:szCs w:val="15"/>
              </w:rPr>
              <w:t xml:space="preserve"> / ARUP (REF)</w:t>
            </w:r>
          </w:p>
        </w:tc>
        <w:tc>
          <w:tcPr>
            <w:tcW w:w="605" w:type="pct"/>
            <w:noWrap/>
          </w:tcPr>
          <w:p w14:paraId="3FA7CEF1" w14:textId="7087DA6E"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23BAB81D" w14:textId="22266F13"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29</w:t>
            </w:r>
          </w:p>
        </w:tc>
        <w:tc>
          <w:tcPr>
            <w:tcW w:w="455" w:type="pct"/>
          </w:tcPr>
          <w:p w14:paraId="4D35EBBA" w14:textId="3FC8FC7D"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06" w:type="pct"/>
            <w:noWrap/>
          </w:tcPr>
          <w:p w14:paraId="28A12B71" w14:textId="1F6AD2BA"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82" w:type="pct"/>
          </w:tcPr>
          <w:p w14:paraId="4A0C64F8" w14:textId="43572B57" w:rsidR="00366CBE"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ascii="Helvetica Neue" w:hAnsi="Helvetica Neue"/>
                <w:color w:val="000000"/>
                <w:sz w:val="15"/>
                <w:szCs w:val="15"/>
              </w:rPr>
              <w:t>1 / R</w:t>
            </w:r>
            <w:r w:rsidR="00F53AA8">
              <w:rPr>
                <w:rFonts w:ascii="Helvetica Neue" w:hAnsi="Helvetica Neue"/>
                <w:color w:val="000000"/>
                <w:sz w:val="15"/>
                <w:szCs w:val="15"/>
              </w:rPr>
              <w:t xml:space="preserve"> </w:t>
            </w:r>
            <w:r w:rsidR="00F53AA8">
              <w:sym w:font="Wingdings" w:char="F0AB"/>
            </w:r>
          </w:p>
        </w:tc>
      </w:tr>
      <w:tr w:rsidR="00366CBE" w:rsidRPr="00107B3D" w14:paraId="7B9D8429"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4CA75127" w14:textId="1BCA3095" w:rsidR="00366CBE" w:rsidRPr="00107B3D" w:rsidRDefault="00DA49AB" w:rsidP="001621DB">
            <w:pPr>
              <w:jc w:val="left"/>
              <w:rPr>
                <w:rFonts w:ascii="Helvetica Neue" w:eastAsiaTheme="minorHAnsi" w:hAnsi="Helvetica Neue"/>
                <w:color w:val="000000"/>
                <w:sz w:val="15"/>
                <w:szCs w:val="15"/>
              </w:rPr>
            </w:pPr>
            <w:r w:rsidRPr="00107B3D">
              <w:rPr>
                <w:rFonts w:ascii="Helvetica Neue" w:eastAsiaTheme="minorHAnsi" w:hAnsi="Helvetica Neue"/>
                <w:color w:val="000000"/>
                <w:sz w:val="15"/>
                <w:szCs w:val="15"/>
              </w:rPr>
              <w:t>Berth et al., 2017</w:t>
            </w:r>
            <w:r w:rsidR="00A54750" w:rsidRPr="00107B3D">
              <w:rPr>
                <w:rFonts w:ascii="Helvetica Neue" w:eastAsiaTheme="minorHAnsi" w:hAnsi="Helvetica Neue"/>
                <w:color w:val="000000"/>
                <w:sz w:val="15"/>
                <w:szCs w:val="15"/>
              </w:rPr>
              <w:t xml:space="preserve"> </w:t>
            </w:r>
            <w:r w:rsidR="00D63407" w:rsidRPr="00107B3D">
              <w:rPr>
                <w:rFonts w:ascii="Helvetica Neue" w:hAnsi="Helvetica Neue"/>
                <w:color w:val="000000"/>
                <w:sz w:val="15"/>
                <w:szCs w:val="15"/>
              </w:rPr>
              <w:fldChar w:fldCharType="begin">
                <w:fldData xml:space="preserve">PEVuZE5vdGU+PENpdGU+PEF1dGhvcj5CZXJ0aDwvQXV0aG9yPjxZZWFyPjIwMTc8L1llYXI+PElE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==
</w:fldData>
              </w:fldChar>
            </w:r>
            <w:r w:rsidR="007979F8">
              <w:rPr>
                <w:rFonts w:ascii="Helvetica Neue" w:hAnsi="Helvetica Neue"/>
                <w:color w:val="000000"/>
                <w:sz w:val="15"/>
                <w:szCs w:val="15"/>
              </w:rPr>
              <w:instrText xml:space="preserve"> ADDIN EN.CITE </w:instrText>
            </w:r>
            <w:r w:rsidR="007979F8">
              <w:rPr>
                <w:rFonts w:ascii="Helvetica Neue" w:hAnsi="Helvetica Neue"/>
                <w:color w:val="000000"/>
                <w:sz w:val="15"/>
                <w:szCs w:val="15"/>
              </w:rPr>
              <w:fldChar w:fldCharType="begin">
                <w:fldData xml:space="preserve">PEVuZE5vdGU+PENpdGU+PEF1dGhvcj5CZXJ0aDwvQXV0aG9yPjxZZWFyPjIwMTc8L1llYXI+PElE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==
</w:fldData>
              </w:fldChar>
            </w:r>
            <w:r w:rsidR="007979F8">
              <w:rPr>
                <w:rFonts w:ascii="Helvetica Neue" w:hAnsi="Helvetica Neue"/>
                <w:color w:val="000000"/>
                <w:sz w:val="15"/>
                <w:szCs w:val="15"/>
              </w:rPr>
              <w:instrText xml:space="preserve"> ADDIN EN.CITE.DATA </w:instrText>
            </w:r>
            <w:r w:rsidR="007979F8">
              <w:rPr>
                <w:rFonts w:ascii="Helvetica Neue" w:hAnsi="Helvetica Neue"/>
                <w:color w:val="000000"/>
                <w:sz w:val="15"/>
                <w:szCs w:val="15"/>
              </w:rPr>
            </w:r>
            <w:r w:rsidR="007979F8">
              <w:rPr>
                <w:rFonts w:ascii="Helvetica Neue" w:hAnsi="Helvetica Neue"/>
                <w:color w:val="000000"/>
                <w:sz w:val="15"/>
                <w:szCs w:val="15"/>
              </w:rPr>
              <w:fldChar w:fldCharType="end"/>
            </w:r>
            <w:r w:rsidR="00D63407" w:rsidRPr="00107B3D">
              <w:rPr>
                <w:rFonts w:ascii="Helvetica Neue" w:hAnsi="Helvetica Neue"/>
                <w:color w:val="000000"/>
                <w:sz w:val="15"/>
                <w:szCs w:val="15"/>
              </w:rPr>
            </w:r>
            <w:r w:rsidR="00D63407"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101</w:t>
            </w:r>
            <w:r w:rsidR="00D63407" w:rsidRPr="00107B3D">
              <w:rPr>
                <w:rFonts w:ascii="Helvetica Neue" w:hAnsi="Helvetica Neue"/>
                <w:color w:val="000000"/>
                <w:sz w:val="15"/>
                <w:szCs w:val="15"/>
              </w:rPr>
              <w:fldChar w:fldCharType="end"/>
            </w:r>
          </w:p>
        </w:tc>
        <w:tc>
          <w:tcPr>
            <w:tcW w:w="605" w:type="pct"/>
            <w:noWrap/>
          </w:tcPr>
          <w:p w14:paraId="49E12B25" w14:textId="798CC844"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5E410C72" w14:textId="798B7DDB"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53</w:t>
            </w:r>
          </w:p>
        </w:tc>
        <w:tc>
          <w:tcPr>
            <w:tcW w:w="455" w:type="pct"/>
          </w:tcPr>
          <w:p w14:paraId="008761BC" w14:textId="75CB2F57"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1:0</w:t>
            </w:r>
          </w:p>
        </w:tc>
        <w:tc>
          <w:tcPr>
            <w:tcW w:w="606" w:type="pct"/>
            <w:noWrap/>
          </w:tcPr>
          <w:p w14:paraId="64BD277C" w14:textId="5C1BB205"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82" w:type="pct"/>
          </w:tcPr>
          <w:p w14:paraId="47A0B71C" w14:textId="36047F7A" w:rsidR="00366CBE" w:rsidRPr="00107B3D" w:rsidRDefault="00D646FB"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ascii="Helvetica Neue" w:hAnsi="Helvetica Neue"/>
                <w:color w:val="000000"/>
                <w:sz w:val="15"/>
                <w:szCs w:val="15"/>
              </w:rPr>
              <w:t>U / U</w:t>
            </w:r>
          </w:p>
        </w:tc>
      </w:tr>
      <w:tr w:rsidR="00366CBE" w:rsidRPr="00107B3D" w14:paraId="72B28292" w14:textId="77777777" w:rsidTr="0068107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64E414AD" w14:textId="0EF192AA" w:rsidR="00366CBE" w:rsidRPr="00107B3D" w:rsidRDefault="00DA49AB" w:rsidP="001621DB">
            <w:pPr>
              <w:jc w:val="left"/>
              <w:rPr>
                <w:rFonts w:ascii="Helvetica Neue" w:eastAsiaTheme="minorHAnsi" w:hAnsi="Helvetica Neue"/>
                <w:color w:val="000000"/>
                <w:sz w:val="15"/>
                <w:szCs w:val="15"/>
              </w:rPr>
            </w:pPr>
            <w:r w:rsidRPr="00107B3D">
              <w:rPr>
                <w:rFonts w:ascii="Helvetica Neue" w:eastAsiaTheme="minorHAnsi" w:hAnsi="Helvetica Neue"/>
                <w:color w:val="000000"/>
                <w:sz w:val="15"/>
                <w:szCs w:val="15"/>
              </w:rPr>
              <w:t>Finke et al., 2014</w:t>
            </w:r>
            <w:r w:rsidR="00A54750" w:rsidRPr="00107B3D">
              <w:rPr>
                <w:rFonts w:ascii="Helvetica Neue" w:eastAsiaTheme="minorHAnsi" w:hAnsi="Helvetica Neue"/>
                <w:color w:val="000000"/>
                <w:sz w:val="15"/>
                <w:szCs w:val="15"/>
              </w:rPr>
              <w:t xml:space="preserve"> </w:t>
            </w:r>
            <w:r w:rsidR="00D63407" w:rsidRPr="00107B3D">
              <w:rPr>
                <w:rFonts w:ascii="Helvetica Neue" w:hAnsi="Helvetica Neue"/>
                <w:color w:val="000000"/>
                <w:sz w:val="15"/>
                <w:szCs w:val="15"/>
              </w:rPr>
              <w:fldChar w:fldCharType="begin"/>
            </w:r>
            <w:r w:rsidR="007979F8">
              <w:rPr>
                <w:rFonts w:ascii="Helvetica Neue" w:hAnsi="Helvetica Neue"/>
                <w:color w:val="000000"/>
                <w:sz w:val="15"/>
                <w:szCs w:val="15"/>
              </w:rPr>
              <w:instrText xml:space="preserve"> ADDIN EN.CITE &lt;EndNote&gt;&lt;Cite&gt;&lt;Author&gt;Finke&lt;/Author&gt;&lt;Year&gt;2014&lt;/Year&gt;&lt;IDText&gt;Anti-NMDAR encephalitis mimicking HaNDL syndrome&lt;/IDText&gt;&lt;DisplayText&gt;&lt;style face="superscript"&gt;102&lt;/style&gt;&lt;/DisplayText&gt;&lt;record&gt;&lt;dates&gt;&lt;pub-dates&gt;&lt;date&gt;Oct&lt;/date&gt;&lt;/pub-dates&gt;&lt;year&gt;2014&lt;/year&gt;&lt;/dates&gt;&lt;keywords&gt;&lt;keyword&gt;Aged&lt;/keyword&gt;&lt;keyword&gt;Anti-N-Methyl-D-Aspartate Receptor Encephalitis/*diagnosis&lt;/keyword&gt;&lt;keyword&gt;*Diagnosis, Differential&lt;/keyword&gt;&lt;keyword&gt;Headache Disorders/*diagnosis&lt;/keyword&gt;&lt;keyword&gt;Humans&lt;/keyword&gt;&lt;keyword&gt;Lymphocytosis/cerebrospinal fluid/diagnosis&lt;/keyword&gt;&lt;keyword&gt;Male&lt;/keyword&gt;&lt;keyword&gt;Anti-NMDA receptor encephalitis&lt;/keyword&gt;&lt;keyword&gt;antibodies&lt;/keyword&gt;&lt;keyword&gt;headache with neurologic deficits and cerebrospinal fluid lymphocytosis (HaNDL)&lt;/keyword&gt;&lt;/keywords&gt;&lt;urls&gt;&lt;related-urls&gt;&lt;url&gt;https://www.ncbi.nlm.nih.gov/pubmed/24619988&lt;/url&gt;&lt;/related-urls&gt;&lt;/urls&gt;&lt;isbn&gt;1468-2982 (Electronic)&amp;#xD;0333-1024 (Linking)&lt;/isbn&gt;&lt;titles&gt;&lt;title&gt;Anti-NMDAR encephalitis mimicking HaNDL syndrome&lt;/title&gt;&lt;secondary-title&gt;Cephalalgia&lt;/secondary-title&gt;&lt;/titles&gt;&lt;pages&gt;1012-4&lt;/pages&gt;&lt;number&gt;12&lt;/number&gt;&lt;contributors&gt;&lt;authors&gt;&lt;author&gt;Finke, C.&lt;/author&gt;&lt;author&gt;Mengel, A.&lt;/author&gt;&lt;author&gt;Pruss, H.&lt;/author&gt;&lt;author&gt;Stocker, W.&lt;/author&gt;&lt;author&gt;Meisel, A.&lt;/author&gt;&lt;author&gt;Ruprecht, K.&lt;/author&gt;&lt;/authors&gt;&lt;/contributors&gt;&lt;added-date format="utc"&gt;1543475105&lt;/added-date&gt;&lt;ref-type name="Journal Article"&gt;17&lt;/ref-type&gt;&lt;auth-address&gt;Department of Neurology, Charite - Universitatsmedizin Berlin, Germany carsten.finke@charite.de.&amp;#xD;Department of Neurology, Charite - Universitatsmedizin Berlin, Germany.&amp;#xD;Institut fur Experimentelle Immunologie der Euroimmun AG Lubeck, Germany.&lt;/auth-address&gt;&lt;rec-number&gt;231&lt;/rec-number&gt;&lt;last-updated-date format="utc"&gt;1558484187&lt;/last-updated-date&gt;&lt;accession-num&gt;24619988&lt;/accession-num&gt;&lt;electronic-resource-num&gt;10.1177/0333102414526070&lt;/electronic-resource-num&gt;&lt;volume&gt;34&lt;/volume&gt;&lt;/record&gt;&lt;/Cite&gt;&lt;/EndNote&gt;</w:instrText>
            </w:r>
            <w:r w:rsidR="00D63407" w:rsidRPr="00107B3D">
              <w:rPr>
                <w:rFonts w:ascii="Helvetica Neue" w:hAnsi="Helvetica Neue"/>
                <w:color w:val="000000"/>
                <w:sz w:val="15"/>
                <w:szCs w:val="15"/>
              </w:rPr>
              <w:fldChar w:fldCharType="separate"/>
            </w:r>
            <w:r w:rsidR="007979F8" w:rsidRPr="007979F8">
              <w:rPr>
                <w:rFonts w:ascii="Helvetica Neue" w:hAnsi="Helvetica Neue"/>
                <w:noProof/>
                <w:color w:val="000000"/>
                <w:sz w:val="15"/>
                <w:szCs w:val="15"/>
                <w:vertAlign w:val="superscript"/>
              </w:rPr>
              <w:t>102</w:t>
            </w:r>
            <w:r w:rsidR="00D63407" w:rsidRPr="00107B3D">
              <w:rPr>
                <w:rFonts w:ascii="Helvetica Neue" w:hAnsi="Helvetica Neue"/>
                <w:color w:val="000000"/>
                <w:sz w:val="15"/>
                <w:szCs w:val="15"/>
              </w:rPr>
              <w:fldChar w:fldCharType="end"/>
            </w:r>
          </w:p>
        </w:tc>
        <w:tc>
          <w:tcPr>
            <w:tcW w:w="605" w:type="pct"/>
            <w:noWrap/>
          </w:tcPr>
          <w:p w14:paraId="1CFA0D63" w14:textId="46D54B88"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w:t>
            </w:r>
          </w:p>
        </w:tc>
        <w:tc>
          <w:tcPr>
            <w:tcW w:w="909" w:type="pct"/>
          </w:tcPr>
          <w:p w14:paraId="3FE04EF4" w14:textId="6F96767F"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67</w:t>
            </w:r>
          </w:p>
        </w:tc>
        <w:tc>
          <w:tcPr>
            <w:tcW w:w="455" w:type="pct"/>
          </w:tcPr>
          <w:p w14:paraId="1B41C521" w14:textId="70E303BB"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1:0</w:t>
            </w:r>
          </w:p>
        </w:tc>
        <w:tc>
          <w:tcPr>
            <w:tcW w:w="606" w:type="pct"/>
            <w:noWrap/>
          </w:tcPr>
          <w:p w14:paraId="45343856" w14:textId="08D013C6" w:rsidR="00366CBE" w:rsidRPr="00107B3D" w:rsidRDefault="00366CBE"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107B3D">
              <w:rPr>
                <w:rFonts w:ascii="Helvetica Neue" w:hAnsi="Helvetica Neue"/>
                <w:color w:val="000000"/>
                <w:sz w:val="15"/>
                <w:szCs w:val="15"/>
              </w:rPr>
              <w:t>0:1</w:t>
            </w:r>
          </w:p>
        </w:tc>
        <w:tc>
          <w:tcPr>
            <w:tcW w:w="682" w:type="pct"/>
          </w:tcPr>
          <w:p w14:paraId="7F6221AA" w14:textId="15A47161" w:rsidR="00366CBE" w:rsidRPr="00107B3D" w:rsidRDefault="00D646FB" w:rsidP="001621DB">
            <w:pPr>
              <w:jc w:val="center"/>
              <w:cnfStyle w:val="000000100000" w:firstRow="0" w:lastRow="0" w:firstColumn="0" w:lastColumn="0" w:oddVBand="0" w:evenVBand="0" w:oddHBand="1" w:evenHBand="0" w:firstRowFirstColumn="0" w:firstRowLastColumn="0" w:lastRowFirstColumn="0" w:lastRowLastColumn="0"/>
              <w:rPr>
                <w:rFonts w:eastAsia="Times New Roman"/>
              </w:rPr>
            </w:pPr>
            <w:r>
              <w:rPr>
                <w:rFonts w:ascii="Helvetica Neue" w:hAnsi="Helvetica Neue"/>
                <w:color w:val="000000"/>
                <w:sz w:val="15"/>
                <w:szCs w:val="15"/>
              </w:rPr>
              <w:t>1 / U</w:t>
            </w:r>
            <w:r w:rsidR="00387CF5">
              <w:rPr>
                <w:rFonts w:ascii="Helvetica Neue" w:hAnsi="Helvetica Neue"/>
                <w:color w:val="000000"/>
                <w:sz w:val="15"/>
                <w:szCs w:val="15"/>
              </w:rPr>
              <w:t xml:space="preserve"> </w:t>
            </w:r>
            <w:r w:rsidR="00387CF5">
              <w:sym w:font="Wingdings" w:char="F0A9"/>
            </w:r>
          </w:p>
        </w:tc>
      </w:tr>
      <w:tr w:rsidR="00366CBE" w:rsidRPr="00107B3D" w14:paraId="5C393A0C" w14:textId="77777777" w:rsidTr="00681078">
        <w:trPr>
          <w:trHeight w:val="340"/>
          <w:jc w:val="center"/>
        </w:trPr>
        <w:tc>
          <w:tcPr>
            <w:cnfStyle w:val="001000000000" w:firstRow="0" w:lastRow="0" w:firstColumn="1" w:lastColumn="0" w:oddVBand="0" w:evenVBand="0" w:oddHBand="0" w:evenHBand="0" w:firstRowFirstColumn="0" w:firstRowLastColumn="0" w:lastRowFirstColumn="0" w:lastRowLastColumn="0"/>
            <w:tcW w:w="1743" w:type="pct"/>
          </w:tcPr>
          <w:p w14:paraId="45481925" w14:textId="2FE972B0" w:rsidR="00366CBE" w:rsidRPr="00107B3D" w:rsidRDefault="00366CBE" w:rsidP="001621DB">
            <w:pPr>
              <w:jc w:val="left"/>
              <w:rPr>
                <w:rFonts w:ascii="Helvetica Neue" w:eastAsiaTheme="minorHAnsi" w:hAnsi="Helvetica Neue"/>
                <w:color w:val="000000"/>
                <w:sz w:val="15"/>
                <w:szCs w:val="15"/>
              </w:rPr>
            </w:pPr>
            <w:r w:rsidRPr="00107B3D">
              <w:rPr>
                <w:rFonts w:ascii="Helvetica Neue" w:hAnsi="Helvetica Neue"/>
                <w:color w:val="000000"/>
                <w:sz w:val="15"/>
                <w:szCs w:val="15"/>
              </w:rPr>
              <w:t>Summary (Random Effects)</w:t>
            </w:r>
          </w:p>
        </w:tc>
        <w:tc>
          <w:tcPr>
            <w:tcW w:w="605" w:type="pct"/>
            <w:noWrap/>
          </w:tcPr>
          <w:p w14:paraId="79F96EE3" w14:textId="7C839A5D"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p>
        </w:tc>
        <w:tc>
          <w:tcPr>
            <w:tcW w:w="909" w:type="pct"/>
          </w:tcPr>
          <w:p w14:paraId="7120017C" w14:textId="67A64D84"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w:t>
            </w:r>
            <w:r w:rsidR="005550AF">
              <w:rPr>
                <w:rFonts w:ascii="Helvetica Neue" w:hAnsi="Helvetica Neue"/>
                <w:color w:val="000000"/>
                <w:sz w:val="15"/>
                <w:szCs w:val="15"/>
              </w:rPr>
              <w:t>7</w:t>
            </w:r>
            <w:r w:rsidRPr="00107B3D">
              <w:rPr>
                <w:rFonts w:ascii="Helvetica Neue" w:hAnsi="Helvetica Neue"/>
                <w:color w:val="000000"/>
                <w:sz w:val="15"/>
                <w:szCs w:val="15"/>
              </w:rPr>
              <w:t xml:space="preserve"> </w:t>
            </w:r>
            <w:proofErr w:type="spellStart"/>
            <w:r w:rsidRPr="00107B3D">
              <w:rPr>
                <w:rFonts w:ascii="Helvetica Neue" w:hAnsi="Helvetica Neue"/>
                <w:color w:val="000000"/>
                <w:sz w:val="15"/>
                <w:szCs w:val="15"/>
              </w:rPr>
              <w:t>mo</w:t>
            </w:r>
            <w:proofErr w:type="spellEnd"/>
            <w:r w:rsidRPr="00107B3D">
              <w:rPr>
                <w:rFonts w:ascii="Helvetica Neue" w:hAnsi="Helvetica Neue"/>
                <w:color w:val="000000"/>
                <w:sz w:val="15"/>
                <w:szCs w:val="15"/>
              </w:rPr>
              <w:t xml:space="preserve"> - 71]</w:t>
            </w:r>
          </w:p>
        </w:tc>
        <w:tc>
          <w:tcPr>
            <w:tcW w:w="455" w:type="pct"/>
          </w:tcPr>
          <w:p w14:paraId="73E5D82C" w14:textId="79DFF9D3"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97:222</w:t>
            </w:r>
          </w:p>
        </w:tc>
        <w:tc>
          <w:tcPr>
            <w:tcW w:w="606" w:type="pct"/>
            <w:noWrap/>
          </w:tcPr>
          <w:p w14:paraId="53A30000" w14:textId="3E9C5109"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107B3D">
              <w:rPr>
                <w:rFonts w:ascii="Helvetica Neue" w:hAnsi="Helvetica Neue"/>
                <w:color w:val="000000"/>
                <w:sz w:val="15"/>
                <w:szCs w:val="15"/>
              </w:rPr>
              <w:t>5</w:t>
            </w:r>
            <w:r w:rsidR="007A0178">
              <w:rPr>
                <w:rFonts w:ascii="Helvetica Neue" w:hAnsi="Helvetica Neue"/>
                <w:color w:val="000000"/>
                <w:sz w:val="15"/>
                <w:szCs w:val="15"/>
              </w:rPr>
              <w:t>3</w:t>
            </w:r>
            <w:r w:rsidRPr="00107B3D">
              <w:rPr>
                <w:rFonts w:ascii="Helvetica Neue" w:hAnsi="Helvetica Neue"/>
                <w:color w:val="000000"/>
                <w:sz w:val="15"/>
                <w:szCs w:val="15"/>
              </w:rPr>
              <w:t>2:</w:t>
            </w:r>
            <w:r w:rsidR="000D2309">
              <w:rPr>
                <w:rFonts w:ascii="Helvetica Neue" w:hAnsi="Helvetica Neue"/>
                <w:color w:val="000000"/>
                <w:sz w:val="15"/>
                <w:szCs w:val="15"/>
              </w:rPr>
              <w:t>612</w:t>
            </w:r>
          </w:p>
        </w:tc>
        <w:tc>
          <w:tcPr>
            <w:tcW w:w="682" w:type="pct"/>
          </w:tcPr>
          <w:p w14:paraId="2F43EF1F" w14:textId="68CB160C" w:rsidR="00366CBE" w:rsidRPr="00107B3D" w:rsidRDefault="00366CBE" w:rsidP="001621DB">
            <w:pPr>
              <w:jc w:val="center"/>
              <w:cnfStyle w:val="000000000000" w:firstRow="0" w:lastRow="0" w:firstColumn="0" w:lastColumn="0" w:oddVBand="0" w:evenVBand="0" w:oddHBand="0" w:evenHBand="0" w:firstRowFirstColumn="0" w:firstRowLastColumn="0" w:lastRowFirstColumn="0" w:lastRowLastColumn="0"/>
              <w:rPr>
                <w:rFonts w:eastAsia="Times New Roman"/>
              </w:rPr>
            </w:pPr>
          </w:p>
        </w:tc>
      </w:tr>
    </w:tbl>
    <w:p w14:paraId="4FE1DCF1" w14:textId="42D39F49" w:rsidR="00366CBE" w:rsidRPr="00107B3D" w:rsidRDefault="00366CBE" w:rsidP="00DE2E07">
      <w:pPr>
        <w:spacing w:line="480" w:lineRule="auto"/>
      </w:pPr>
    </w:p>
    <w:p w14:paraId="59B3FDEE" w14:textId="3E14E80A" w:rsidR="008C3BF5" w:rsidRDefault="007979F8" w:rsidP="00C556A0">
      <w:pPr>
        <w:spacing w:line="480" w:lineRule="auto"/>
      </w:pPr>
      <w:r>
        <w:t>With the authors</w:t>
      </w:r>
      <w:r w:rsidR="00E27325">
        <w:t xml:space="preserve"> </w:t>
      </w:r>
      <w:r>
        <w:t>/</w:t>
      </w:r>
      <w:r w:rsidR="00E27325">
        <w:t xml:space="preserve"> </w:t>
      </w:r>
      <w:r>
        <w:t xml:space="preserve">citation is listed the </w:t>
      </w:r>
      <w:r w:rsidR="001C1BD4">
        <w:t xml:space="preserve">principal </w:t>
      </w:r>
      <w:r>
        <w:t>testing site</w:t>
      </w:r>
      <w:r w:rsidR="00E27325">
        <w:t xml:space="preserve"> /</w:t>
      </w:r>
      <w:r w:rsidR="00E27325" w:rsidRPr="00E27325">
        <w:t xml:space="preserve"> </w:t>
      </w:r>
      <w:r w:rsidR="00E27325">
        <w:t>affiliated institution</w:t>
      </w:r>
      <w:r w:rsidR="00D43121">
        <w:t xml:space="preserve">, and </w:t>
      </w:r>
      <w:r>
        <w:t xml:space="preserve">associated </w:t>
      </w:r>
      <w:proofErr w:type="spellStart"/>
      <w:r>
        <w:t>SCImago</w:t>
      </w:r>
      <w:proofErr w:type="spellEnd"/>
      <w:r>
        <w:t xml:space="preserve"> rank</w:t>
      </w:r>
      <w:r w:rsidR="00D43121">
        <w:fldChar w:fldCharType="begin"/>
      </w:r>
      <w:r w:rsidR="00D43121">
        <w:instrText xml:space="preserve"> ADDIN EN.CITE &lt;EndNote&gt;&lt;Cite ExcludeYear="1"&gt;&lt;Author&gt;Scimago&lt;/Author&gt;&lt;Year&gt;2019&lt;/Year&gt;&lt;IDText&gt;SIR - SCImago Institutional Rankings&lt;/IDText&gt;&lt;DisplayText&gt;&lt;style face="superscript"&gt;103&lt;/style&gt;&lt;/DisplayText&gt;&lt;record&gt;&lt;titles&gt;&lt;title&gt;SIR - SCImago Institutional Rankings&lt;/title&gt;&lt;/titles&gt;&lt;number&gt;20 Aug 2019&lt;/number&gt;&lt;contributors&gt;&lt;authors&gt;&lt;author&gt;Scimago Lab&lt;/author&gt;&lt;/authors&gt;&lt;/contributors&gt;&lt;added-date format="utc"&gt;1566319941&lt;/added-date&gt;&lt;pub-location&gt;https://www.scimagoir.com&lt;/pub-location&gt;&lt;ref-type name="Web Page"&gt;12&lt;/ref-type&gt;&lt;dates&gt;&lt;year&gt;2019&lt;/year&gt;&lt;/dates&gt;&lt;rec-number&gt;779&lt;/rec-number&gt;&lt;last-updated-date format="utc"&gt;1566320057&lt;/last-updated-date&gt;&lt;volume&gt;2019&lt;/volume&gt;&lt;/record&gt;&lt;/Cite&gt;&lt;/EndNote&gt;</w:instrText>
      </w:r>
      <w:r w:rsidR="00D43121">
        <w:fldChar w:fldCharType="separate"/>
      </w:r>
      <w:r w:rsidR="00D43121" w:rsidRPr="007979F8">
        <w:rPr>
          <w:noProof/>
          <w:vertAlign w:val="superscript"/>
        </w:rPr>
        <w:t>103</w:t>
      </w:r>
      <w:r w:rsidR="00D43121">
        <w:fldChar w:fldCharType="end"/>
      </w:r>
      <w:r>
        <w:t xml:space="preserve"> </w:t>
      </w:r>
      <w:r w:rsidR="00D43121">
        <w:t>(w</w:t>
      </w:r>
      <w:r>
        <w:t>here available</w:t>
      </w:r>
      <w:r w:rsidR="00D43121">
        <w:t>)</w:t>
      </w:r>
      <w:r>
        <w:t xml:space="preserve">. </w:t>
      </w:r>
      <w:r w:rsidR="00997C18" w:rsidRPr="00107B3D">
        <w:t xml:space="preserve">When relevant, the “n” for </w:t>
      </w:r>
      <w:r w:rsidR="00997C18">
        <w:t xml:space="preserve">patients with </w:t>
      </w:r>
      <w:r w:rsidR="00997C18" w:rsidRPr="00107B3D">
        <w:t xml:space="preserve">paired samples indicates both the number of patients with paired CSF and serum samples (numerator), as a proportion of the total cases presented (denominator). </w:t>
      </w:r>
      <w:r w:rsidR="00997C18">
        <w:t xml:space="preserve">The NMDAR autoantibody testing reports number of serum positive </w:t>
      </w:r>
      <w:r w:rsidR="00997C18" w:rsidRPr="00107B3D">
        <w:t>(numerator)</w:t>
      </w:r>
      <w:r w:rsidR="00997C18">
        <w:t xml:space="preserve"> compared to number of CSF positive </w:t>
      </w:r>
      <w:r w:rsidR="00997C18" w:rsidRPr="00107B3D">
        <w:t>(denominator)</w:t>
      </w:r>
      <w:r w:rsidR="00997C18">
        <w:t xml:space="preserve"> results. The number of patients who demonstrated positivity in serum but not CSF are included </w:t>
      </w:r>
      <w:r w:rsidR="00997C18">
        <w:lastRenderedPageBreak/>
        <w:t xml:space="preserve">in parentheses (excluded from analyses). </w:t>
      </w:r>
      <w:r w:rsidR="00997C18" w:rsidRPr="00107B3D">
        <w:t xml:space="preserve">The median age and age range of patients presented in each study is listed unless otherwise stated. Time between CSF and serum testing, and severity of illness were not uniformly reported. No adverse events were reported secondary to blood draw or lumbar puncture. </w:t>
      </w:r>
      <w:r w:rsidR="00997C18">
        <w:t>1: Single modality testing; 2: Multimodal testing (≥2 modalities used)</w:t>
      </w:r>
      <w:r w:rsidR="00997C18" w:rsidRPr="00107B3D">
        <w:t xml:space="preserve">; </w:t>
      </w:r>
      <w:r w:rsidR="006E3F9C">
        <w:t xml:space="preserve">ARUP: </w:t>
      </w:r>
      <w:r w:rsidR="0042568A">
        <w:t>Associated Regional University Pathologists, Inc.</w:t>
      </w:r>
      <w:r w:rsidR="006E3F9C">
        <w:t xml:space="preserve">; </w:t>
      </w:r>
      <w:r w:rsidR="00997C18" w:rsidRPr="00107B3D">
        <w:t xml:space="preserve">CSF: Cerebrospinal </w:t>
      </w:r>
      <w:r w:rsidR="00997C18">
        <w:t>f</w:t>
      </w:r>
      <w:r w:rsidR="00997C18" w:rsidRPr="00107B3D">
        <w:t xml:space="preserve">luid; </w:t>
      </w:r>
      <w:r w:rsidR="00997C18">
        <w:t xml:space="preserve">L: Testing performed </w:t>
      </w:r>
      <w:r w:rsidR="00053D69">
        <w:t>at</w:t>
      </w:r>
      <w:r w:rsidR="00997C18">
        <w:t xml:space="preserve"> a local</w:t>
      </w:r>
      <w:r w:rsidR="00053D69">
        <w:t>/</w:t>
      </w:r>
      <w:r w:rsidR="00997C18">
        <w:t>regional test</w:t>
      </w:r>
      <w:r w:rsidR="00053D69">
        <w:t xml:space="preserve"> site</w:t>
      </w:r>
      <w:r w:rsidR="00997C18">
        <w:t xml:space="preserve">; </w:t>
      </w:r>
      <w:r w:rsidR="006E3F9C">
        <w:t xml:space="preserve">NL: The test </w:t>
      </w:r>
      <w:r w:rsidR="00053D69">
        <w:t>site</w:t>
      </w:r>
      <w:r w:rsidR="006E3F9C">
        <w:t xml:space="preserve"> was not listed in the available rankings; </w:t>
      </w:r>
      <w:r w:rsidR="00997C18">
        <w:t>R: Testing performed</w:t>
      </w:r>
      <w:r w:rsidR="00053D69">
        <w:t xml:space="preserve"> at</w:t>
      </w:r>
      <w:r w:rsidR="00997C18">
        <w:t xml:space="preserve"> reference</w:t>
      </w:r>
      <w:r w:rsidR="00053D69">
        <w:t>/</w:t>
      </w:r>
      <w:r w:rsidR="00997C18">
        <w:t xml:space="preserve">research </w:t>
      </w:r>
      <w:r w:rsidR="00053D69">
        <w:t>test site</w:t>
      </w:r>
      <w:r w:rsidR="00997C18">
        <w:t>;</w:t>
      </w:r>
      <w:r w:rsidR="006E3F9C">
        <w:t xml:space="preserve"> REF: The testing center was a reference center; </w:t>
      </w:r>
      <w:r w:rsidR="00B92DDC">
        <w:sym w:font="Wingdings" w:char="F0A9"/>
      </w:r>
      <w:r w:rsidR="00B92DDC">
        <w:t>: Data clarification requested but no</w:t>
      </w:r>
      <w:r w:rsidR="00997C18">
        <w:t xml:space="preserve">t </w:t>
      </w:r>
      <w:r w:rsidR="00B92DDC">
        <w:t xml:space="preserve">provided; </w:t>
      </w:r>
      <w:r w:rsidR="00B92DDC">
        <w:sym w:font="Wingdings" w:char="F0AB"/>
      </w:r>
      <w:r w:rsidR="00B92DDC">
        <w:t xml:space="preserve">: Data clarification requested </w:t>
      </w:r>
      <w:r w:rsidR="00997C18">
        <w:t xml:space="preserve">and </w:t>
      </w:r>
      <w:r w:rsidR="00B92DDC">
        <w:t>provided</w:t>
      </w:r>
      <w:r w:rsidR="00627204">
        <w:t xml:space="preserve">; </w:t>
      </w:r>
      <w:r w:rsidR="00FA617A">
        <w:t xml:space="preserve">†: Studies where more than one paired sample was </w:t>
      </w:r>
      <w:r w:rsidR="00997C18">
        <w:t xml:space="preserve">obtained </w:t>
      </w:r>
      <w:r w:rsidR="00FA617A">
        <w:t>per patient.</w:t>
      </w:r>
    </w:p>
    <w:p w14:paraId="1690DFA5" w14:textId="63DE6987" w:rsidR="007979F8" w:rsidRDefault="007979F8">
      <w:r>
        <w:br w:type="page"/>
      </w:r>
    </w:p>
    <w:p w14:paraId="21DB51E0" w14:textId="42372453" w:rsidR="007979F8" w:rsidRDefault="007979F8" w:rsidP="00C556A0">
      <w:pPr>
        <w:spacing w:line="480" w:lineRule="auto"/>
      </w:pPr>
      <w:r>
        <w:lastRenderedPageBreak/>
        <w:t>Citations</w:t>
      </w:r>
    </w:p>
    <w:p w14:paraId="1EFB17B8" w14:textId="77777777" w:rsidR="007979F8" w:rsidRPr="007979F8" w:rsidRDefault="007979F8" w:rsidP="007979F8">
      <w:pPr>
        <w:pStyle w:val="EndNoteBibliography"/>
        <w:spacing w:after="240"/>
        <w:ind w:left="720" w:hanging="720"/>
      </w:pPr>
      <w:r>
        <w:fldChar w:fldCharType="begin"/>
      </w:r>
      <w:r>
        <w:instrText xml:space="preserve"> ADDIN EN.REFLIST </w:instrText>
      </w:r>
      <w:r>
        <w:fldChar w:fldCharType="separate"/>
      </w:r>
      <w:r w:rsidRPr="007979F8">
        <w:t>1.</w:t>
      </w:r>
      <w:r w:rsidRPr="007979F8">
        <w:tab/>
        <w:t xml:space="preserve">Gresa-Arribas N, Titulaer MJ, Torrents A, et al. Antibody titres at diagnosis and during follow-up of anti-NMDA receptor encephalitis: a retrospective study. </w:t>
      </w:r>
      <w:r w:rsidRPr="007979F8">
        <w:rPr>
          <w:i/>
        </w:rPr>
        <w:t xml:space="preserve">The Lancet Neurology. </w:t>
      </w:r>
      <w:r w:rsidRPr="007979F8">
        <w:t>2014;13(2):167-177.</w:t>
      </w:r>
    </w:p>
    <w:p w14:paraId="58D1D2E1" w14:textId="77777777" w:rsidR="007979F8" w:rsidRPr="007979F8" w:rsidRDefault="007979F8" w:rsidP="007979F8">
      <w:pPr>
        <w:pStyle w:val="EndNoteBibliography"/>
        <w:spacing w:after="240"/>
        <w:ind w:left="720" w:hanging="720"/>
      </w:pPr>
      <w:r w:rsidRPr="007979F8">
        <w:t>2.</w:t>
      </w:r>
      <w:r w:rsidRPr="007979F8">
        <w:tab/>
        <w:t xml:space="preserve">Wang R, Guan HZ, Ren HT, Wang W, Hong Z, Zhou D. CSF findings in patients with anti-N-methyl-D-aspartate receptor-encephalitis. </w:t>
      </w:r>
      <w:r w:rsidRPr="007979F8">
        <w:rPr>
          <w:i/>
        </w:rPr>
        <w:t xml:space="preserve">Seizure. </w:t>
      </w:r>
      <w:r w:rsidRPr="007979F8">
        <w:t>2015;29:137-142.</w:t>
      </w:r>
    </w:p>
    <w:p w14:paraId="65A4402A" w14:textId="77777777" w:rsidR="007979F8" w:rsidRPr="007979F8" w:rsidRDefault="007979F8" w:rsidP="007979F8">
      <w:pPr>
        <w:pStyle w:val="EndNoteBibliography"/>
        <w:spacing w:after="240"/>
        <w:ind w:left="720" w:hanging="720"/>
      </w:pPr>
      <w:r w:rsidRPr="007979F8">
        <w:t>3.</w:t>
      </w:r>
      <w:r w:rsidRPr="007979F8">
        <w:tab/>
        <w:t xml:space="preserve">Saito M, Suzuki Y, Kikuchi Y, et al. Differences between auto-antibody titres in cerebrospinal fluids and sera of patients with anti-N-methyl-D receptor encephalitis. </w:t>
      </w:r>
      <w:r w:rsidRPr="007979F8">
        <w:rPr>
          <w:i/>
        </w:rPr>
        <w:t xml:space="preserve">Schizophrenia Bulletin. </w:t>
      </w:r>
      <w:r w:rsidRPr="007979F8">
        <w:t>2017;43(Supplement 1):S67-S68.</w:t>
      </w:r>
    </w:p>
    <w:p w14:paraId="08C2DDDA" w14:textId="77777777" w:rsidR="007979F8" w:rsidRPr="007979F8" w:rsidRDefault="007979F8" w:rsidP="007979F8">
      <w:pPr>
        <w:pStyle w:val="EndNoteBibliography"/>
        <w:spacing w:after="240"/>
        <w:ind w:left="720" w:hanging="720"/>
      </w:pPr>
      <w:r w:rsidRPr="007979F8">
        <w:t>4.</w:t>
      </w:r>
      <w:r w:rsidRPr="007979F8">
        <w:tab/>
        <w:t xml:space="preserve">Aungsumart S, Ha A, Apiwattanakul M. Abnormal level of consciousness predicts outcomes of patients with anti-NMDA encephalitis. </w:t>
      </w:r>
      <w:r w:rsidRPr="007979F8">
        <w:rPr>
          <w:i/>
        </w:rPr>
        <w:t xml:space="preserve">Journal of Clinical Neuroscience. </w:t>
      </w:r>
      <w:r w:rsidRPr="007979F8">
        <w:t>2019;62:184-187.</w:t>
      </w:r>
    </w:p>
    <w:p w14:paraId="5656F352" w14:textId="77777777" w:rsidR="007979F8" w:rsidRPr="007979F8" w:rsidRDefault="007979F8" w:rsidP="007979F8">
      <w:pPr>
        <w:pStyle w:val="EndNoteBibliography"/>
        <w:spacing w:after="240"/>
        <w:ind w:left="720" w:hanging="720"/>
      </w:pPr>
      <w:r w:rsidRPr="007979F8">
        <w:t>5.</w:t>
      </w:r>
      <w:r w:rsidRPr="007979F8">
        <w:tab/>
        <w:t xml:space="preserve">Ding YW, Pan SY, Xie W, Shen HY, Wang HH. Elevated soluble Fas and FasL in cerebrospinal fluid and serum of patients with anti-N-methyl-D-aspartate receptor encephalitis. </w:t>
      </w:r>
      <w:r w:rsidRPr="007979F8">
        <w:rPr>
          <w:i/>
        </w:rPr>
        <w:t xml:space="preserve">Frontiers in Neurology. </w:t>
      </w:r>
      <w:r w:rsidRPr="007979F8">
        <w:t>2018;9(OCT).</w:t>
      </w:r>
    </w:p>
    <w:p w14:paraId="0D1F3D00" w14:textId="77777777" w:rsidR="007979F8" w:rsidRPr="007979F8" w:rsidRDefault="007979F8" w:rsidP="007979F8">
      <w:pPr>
        <w:pStyle w:val="EndNoteBibliography"/>
        <w:spacing w:after="240"/>
        <w:ind w:left="720" w:hanging="720"/>
      </w:pPr>
      <w:r w:rsidRPr="007979F8">
        <w:t>6.</w:t>
      </w:r>
      <w:r w:rsidRPr="007979F8">
        <w:tab/>
        <w:t xml:space="preserve">Ge J, Deng B, Zuo C, Chen X. Distinct cerebral 18F-FDG PET metabolic patterns in anti-nmethyl-D-aspartate receptor encephalitis patients with different trigger factors. </w:t>
      </w:r>
      <w:r w:rsidRPr="007979F8">
        <w:rPr>
          <w:i/>
        </w:rPr>
        <w:t xml:space="preserve">European Journal of Nuclear Medicine and Molecular Imaging. </w:t>
      </w:r>
      <w:r w:rsidRPr="007979F8">
        <w:t>2016;43(1 Supplement 1):S63-S64.</w:t>
      </w:r>
    </w:p>
    <w:p w14:paraId="6ECA66E9" w14:textId="77777777" w:rsidR="007979F8" w:rsidRPr="007979F8" w:rsidRDefault="007979F8" w:rsidP="007979F8">
      <w:pPr>
        <w:pStyle w:val="EndNoteBibliography"/>
        <w:spacing w:after="240"/>
        <w:ind w:left="720" w:hanging="720"/>
      </w:pPr>
      <w:r w:rsidRPr="007979F8">
        <w:t>7.</w:t>
      </w:r>
      <w:r w:rsidRPr="007979F8">
        <w:tab/>
        <w:t xml:space="preserve">Erazo R, Gonzalez J, Quintanilla C, et al. Subacute anti-N-methyl-D-aspartate receptor encephalitis. A serie of 13 paediatric cases. </w:t>
      </w:r>
      <w:r w:rsidRPr="007979F8">
        <w:rPr>
          <w:i/>
        </w:rPr>
        <w:t xml:space="preserve">Revista Chilena de Pediatria. </w:t>
      </w:r>
      <w:r w:rsidRPr="007979F8">
        <w:t>2016;87(6):487-493.</w:t>
      </w:r>
    </w:p>
    <w:p w14:paraId="1F2B40BC" w14:textId="77777777" w:rsidR="007979F8" w:rsidRPr="007979F8" w:rsidRDefault="007979F8" w:rsidP="007979F8">
      <w:pPr>
        <w:pStyle w:val="EndNoteBibliography"/>
        <w:spacing w:after="240"/>
        <w:ind w:left="720" w:hanging="720"/>
      </w:pPr>
      <w:r w:rsidRPr="007979F8">
        <w:t>8.</w:t>
      </w:r>
      <w:r w:rsidRPr="007979F8">
        <w:tab/>
        <w:t xml:space="preserve">Maat P, De Graaff E, Van Beveren NM, et al. Psychiatric phenomena as initial manifestation of encephalitis by anti-NMDAR antibodies. </w:t>
      </w:r>
      <w:r w:rsidRPr="007979F8">
        <w:rPr>
          <w:i/>
        </w:rPr>
        <w:t xml:space="preserve">Acta Neuropsychiatrica. </w:t>
      </w:r>
      <w:r w:rsidRPr="007979F8">
        <w:t>2013;25(3):128-136.</w:t>
      </w:r>
    </w:p>
    <w:p w14:paraId="57F7E770" w14:textId="77777777" w:rsidR="007979F8" w:rsidRPr="007979F8" w:rsidRDefault="007979F8" w:rsidP="007979F8">
      <w:pPr>
        <w:pStyle w:val="EndNoteBibliography"/>
        <w:spacing w:after="240"/>
        <w:ind w:left="720" w:hanging="720"/>
      </w:pPr>
      <w:r w:rsidRPr="007979F8">
        <w:t>9.</w:t>
      </w:r>
      <w:r w:rsidRPr="007979F8">
        <w:tab/>
        <w:t xml:space="preserve">Mahadevan A, Nagappa M, Bindu PS, et al. Utility of an advanced diagnostic facility for autoimmune neurological and neuropsychiatric disorders at neuromuscular lab at NIMHANS. </w:t>
      </w:r>
      <w:r w:rsidRPr="007979F8">
        <w:rPr>
          <w:i/>
        </w:rPr>
        <w:t xml:space="preserve">Annals of Indian Academy of Neurology. </w:t>
      </w:r>
      <w:r w:rsidRPr="007979F8">
        <w:t>2016;19(6):S119.</w:t>
      </w:r>
    </w:p>
    <w:p w14:paraId="002ACC4F" w14:textId="77777777" w:rsidR="007979F8" w:rsidRPr="007979F8" w:rsidRDefault="007979F8" w:rsidP="007979F8">
      <w:pPr>
        <w:pStyle w:val="EndNoteBibliography"/>
        <w:spacing w:after="240"/>
        <w:ind w:left="720" w:hanging="720"/>
      </w:pPr>
      <w:r w:rsidRPr="007979F8">
        <w:t>10.</w:t>
      </w:r>
      <w:r w:rsidRPr="007979F8">
        <w:tab/>
        <w:t xml:space="preserve">Liba Z, Kayserova J, Elisak M, et al. Anti-N-methyl-D-aspartate receptor encephalitis: the clinical course in light of the chemokine and cytokine levels in cerebrospinal fluid. </w:t>
      </w:r>
      <w:r w:rsidRPr="007979F8">
        <w:rPr>
          <w:i/>
        </w:rPr>
        <w:t xml:space="preserve">J Neuroinflammation. </w:t>
      </w:r>
      <w:r w:rsidRPr="007979F8">
        <w:t>2016;13(1):55.</w:t>
      </w:r>
    </w:p>
    <w:p w14:paraId="078748D1" w14:textId="77777777" w:rsidR="007979F8" w:rsidRPr="007979F8" w:rsidRDefault="007979F8" w:rsidP="007979F8">
      <w:pPr>
        <w:pStyle w:val="EndNoteBibliography"/>
        <w:spacing w:after="240"/>
        <w:ind w:left="720" w:hanging="720"/>
      </w:pPr>
      <w:r w:rsidRPr="007979F8">
        <w:t>11.</w:t>
      </w:r>
      <w:r w:rsidRPr="007979F8">
        <w:tab/>
        <w:t xml:space="preserve">Ramirez A, Bravo-Oro A, Rodriguez-Leyva I, Abud-Mendoza C. Methotrexate experience in eight pediatric patients with anti-N-methyl-D-aspartate-receptor encephalitis. </w:t>
      </w:r>
      <w:r w:rsidRPr="007979F8">
        <w:rPr>
          <w:i/>
        </w:rPr>
        <w:t xml:space="preserve">Neurology. </w:t>
      </w:r>
      <w:r w:rsidRPr="007979F8">
        <w:t>2015;84(SUPPL. 14).</w:t>
      </w:r>
    </w:p>
    <w:p w14:paraId="4FB01639" w14:textId="77777777" w:rsidR="007979F8" w:rsidRPr="007979F8" w:rsidRDefault="007979F8" w:rsidP="007979F8">
      <w:pPr>
        <w:pStyle w:val="EndNoteBibliography"/>
        <w:spacing w:after="240"/>
        <w:ind w:left="720" w:hanging="720"/>
      </w:pPr>
      <w:r w:rsidRPr="007979F8">
        <w:t>12.</w:t>
      </w:r>
      <w:r w:rsidRPr="007979F8">
        <w:tab/>
        <w:t xml:space="preserve">Holzer FJ, Rossetti AO, Heritier-Barras AC, et al. Antibody-mediated status epilepticus: A retrospective multicenter survey. </w:t>
      </w:r>
      <w:r w:rsidRPr="007979F8">
        <w:rPr>
          <w:i/>
        </w:rPr>
        <w:t xml:space="preserve">Epilepsia. </w:t>
      </w:r>
      <w:r w:rsidRPr="007979F8">
        <w:t>2013;54(SUPPL. 6):120.</w:t>
      </w:r>
    </w:p>
    <w:p w14:paraId="11465E1F" w14:textId="77777777" w:rsidR="007979F8" w:rsidRPr="007979F8" w:rsidRDefault="007979F8" w:rsidP="007979F8">
      <w:pPr>
        <w:pStyle w:val="EndNoteBibliography"/>
        <w:spacing w:after="240"/>
        <w:ind w:left="720" w:hanging="720"/>
      </w:pPr>
      <w:r w:rsidRPr="007979F8">
        <w:lastRenderedPageBreak/>
        <w:t>13.</w:t>
      </w:r>
      <w:r w:rsidRPr="007979F8">
        <w:tab/>
        <w:t xml:space="preserve">Gao L, Deng Q, Du H, Lin H, Li H. Application of predictive nursing intervention for patients with severe anti-N-methyl-D-aspartate receptor (NMDAR) encephalitis. </w:t>
      </w:r>
      <w:r w:rsidRPr="007979F8">
        <w:rPr>
          <w:i/>
        </w:rPr>
        <w:t xml:space="preserve">Brain Pathology. </w:t>
      </w:r>
      <w:r w:rsidRPr="007979F8">
        <w:t>2014;24(SUPPL. 1):46.</w:t>
      </w:r>
    </w:p>
    <w:p w14:paraId="35F8891A" w14:textId="77777777" w:rsidR="007979F8" w:rsidRPr="007979F8" w:rsidRDefault="007979F8" w:rsidP="007979F8">
      <w:pPr>
        <w:pStyle w:val="EndNoteBibliography"/>
        <w:spacing w:after="240"/>
        <w:ind w:left="720" w:hanging="720"/>
      </w:pPr>
      <w:r w:rsidRPr="007979F8">
        <w:t>14.</w:t>
      </w:r>
      <w:r w:rsidRPr="007979F8">
        <w:tab/>
        <w:t xml:space="preserve">Candia L, Brown R, Nowak A, et al. Acute pediatric inpatient rehabilitation in children with anti-NMDA receptor encephalitis. </w:t>
      </w:r>
      <w:r w:rsidRPr="007979F8">
        <w:rPr>
          <w:i/>
        </w:rPr>
        <w:t xml:space="preserve">Archives of Physical Medicine and Rehabilitation. </w:t>
      </w:r>
      <w:r w:rsidRPr="007979F8">
        <w:t>2015;96(10):e80.</w:t>
      </w:r>
    </w:p>
    <w:p w14:paraId="0222E6EF" w14:textId="77777777" w:rsidR="007979F8" w:rsidRPr="007979F8" w:rsidRDefault="007979F8" w:rsidP="007979F8">
      <w:pPr>
        <w:pStyle w:val="EndNoteBibliography"/>
        <w:spacing w:after="240"/>
        <w:ind w:left="720" w:hanging="720"/>
      </w:pPr>
      <w:r w:rsidRPr="007979F8">
        <w:t>15.</w:t>
      </w:r>
      <w:r w:rsidRPr="007979F8">
        <w:tab/>
        <w:t xml:space="preserve">Pruss H, Dalmau J, Harms L, et al. Retrospective analysis of NMDA receptor antibodies in encephalitis of unknown origin. </w:t>
      </w:r>
      <w:r w:rsidRPr="007979F8">
        <w:rPr>
          <w:i/>
        </w:rPr>
        <w:t xml:space="preserve">Neurology. </w:t>
      </w:r>
      <w:r w:rsidRPr="007979F8">
        <w:t>2010;75(19):1735-1739.</w:t>
      </w:r>
    </w:p>
    <w:p w14:paraId="036D09D8" w14:textId="77777777" w:rsidR="007979F8" w:rsidRPr="007979F8" w:rsidRDefault="007979F8" w:rsidP="007979F8">
      <w:pPr>
        <w:pStyle w:val="EndNoteBibliography"/>
        <w:spacing w:after="240"/>
        <w:ind w:left="720" w:hanging="720"/>
      </w:pPr>
      <w:r w:rsidRPr="007979F8">
        <w:t>16.</w:t>
      </w:r>
      <w:r w:rsidRPr="007979F8">
        <w:tab/>
        <w:t xml:space="preserve">Song L, Liu AH. Anti-N-methyl-D-aspartic acid receptor encephalitis: clinical analysis of 7 cases. </w:t>
      </w:r>
      <w:r w:rsidRPr="007979F8">
        <w:rPr>
          <w:i/>
        </w:rPr>
        <w:t xml:space="preserve">National Medical Journal of China. </w:t>
      </w:r>
      <w:r w:rsidRPr="007979F8">
        <w:t>2013;93(31):2508-2510.</w:t>
      </w:r>
    </w:p>
    <w:p w14:paraId="667B7191" w14:textId="77777777" w:rsidR="007979F8" w:rsidRPr="007979F8" w:rsidRDefault="007979F8" w:rsidP="007979F8">
      <w:pPr>
        <w:pStyle w:val="EndNoteBibliography"/>
        <w:spacing w:after="240"/>
        <w:ind w:left="720" w:hanging="720"/>
      </w:pPr>
      <w:r w:rsidRPr="007979F8">
        <w:t>17.</w:t>
      </w:r>
      <w:r w:rsidRPr="007979F8">
        <w:tab/>
        <w:t xml:space="preserve">Zhou X, Sun D, Feng L, et al. Ovarian teratoma associated with anti-N-methyl-D-aspartate receptor encephalitis: a report of 5 cases and review of the literature. </w:t>
      </w:r>
      <w:r w:rsidRPr="007979F8">
        <w:rPr>
          <w:i/>
        </w:rPr>
        <w:t xml:space="preserve">Zhonghua fu chan ke za zhi. </w:t>
      </w:r>
      <w:r w:rsidRPr="007979F8">
        <w:t>2014;49(4):281-286.</w:t>
      </w:r>
    </w:p>
    <w:p w14:paraId="05AFC0B3" w14:textId="77777777" w:rsidR="007979F8" w:rsidRPr="007979F8" w:rsidRDefault="007979F8" w:rsidP="007979F8">
      <w:pPr>
        <w:pStyle w:val="EndNoteBibliography"/>
        <w:spacing w:after="240"/>
        <w:ind w:left="720" w:hanging="720"/>
      </w:pPr>
      <w:r w:rsidRPr="007979F8">
        <w:t>18.</w:t>
      </w:r>
      <w:r w:rsidRPr="007979F8">
        <w:tab/>
        <w:t xml:space="preserve">Suhs KW, Wegner F, Skripuletz T, et al. Heterogeneity of clinical features and corresponding antibodies in seven patients with anti-NMDA receptor encephalitis. </w:t>
      </w:r>
      <w:r w:rsidRPr="007979F8">
        <w:rPr>
          <w:i/>
        </w:rPr>
        <w:t xml:space="preserve">Exp Ther Med. </w:t>
      </w:r>
      <w:r w:rsidRPr="007979F8">
        <w:t>2015;10(4):1283-1292.</w:t>
      </w:r>
    </w:p>
    <w:p w14:paraId="05131857" w14:textId="77777777" w:rsidR="007979F8" w:rsidRPr="007979F8" w:rsidRDefault="007979F8" w:rsidP="007979F8">
      <w:pPr>
        <w:pStyle w:val="EndNoteBibliography"/>
        <w:spacing w:after="240"/>
        <w:ind w:left="720" w:hanging="720"/>
      </w:pPr>
      <w:r w:rsidRPr="007979F8">
        <w:t>19.</w:t>
      </w:r>
      <w:r w:rsidRPr="007979F8">
        <w:tab/>
        <w:t xml:space="preserve">Zoccarato M, Gennuso M, Ottaviani S, et al. NMDAR encephalitis following post-herpes encephalitis. </w:t>
      </w:r>
      <w:r w:rsidRPr="007979F8">
        <w:rPr>
          <w:i/>
        </w:rPr>
        <w:t xml:space="preserve">Neurology. </w:t>
      </w:r>
      <w:r w:rsidRPr="007979F8">
        <w:t>2017;88(16 Supplement 1).</w:t>
      </w:r>
    </w:p>
    <w:p w14:paraId="4E1DD62B" w14:textId="77777777" w:rsidR="007979F8" w:rsidRPr="007979F8" w:rsidRDefault="007979F8" w:rsidP="007979F8">
      <w:pPr>
        <w:pStyle w:val="EndNoteBibliography"/>
        <w:spacing w:after="240"/>
        <w:ind w:left="720" w:hanging="720"/>
      </w:pPr>
      <w:r w:rsidRPr="007979F8">
        <w:t>20.</w:t>
      </w:r>
      <w:r w:rsidRPr="007979F8">
        <w:tab/>
        <w:t xml:space="preserve">Kataoka H, Sawa N, Tonomura Y, Ueno S. Early progression of brain atrophy in patients with anti-N-methyl-D - Aspartate receptor encephalitis. </w:t>
      </w:r>
      <w:r w:rsidRPr="007979F8">
        <w:rPr>
          <w:i/>
        </w:rPr>
        <w:t xml:space="preserve">Medicine (United States). </w:t>
      </w:r>
      <w:r w:rsidRPr="007979F8">
        <w:t>2017;96(17):e6776.</w:t>
      </w:r>
    </w:p>
    <w:p w14:paraId="09F9D18B" w14:textId="77777777" w:rsidR="007979F8" w:rsidRPr="007979F8" w:rsidRDefault="007979F8" w:rsidP="007979F8">
      <w:pPr>
        <w:pStyle w:val="EndNoteBibliography"/>
        <w:spacing w:after="240"/>
        <w:ind w:left="720" w:hanging="720"/>
      </w:pPr>
      <w:r w:rsidRPr="007979F8">
        <w:t>21.</w:t>
      </w:r>
      <w:r w:rsidRPr="007979F8">
        <w:tab/>
        <w:t xml:space="preserve">Bashiri FA, Al-Rasheed AA, Hassan SM, et al. Auto-immune anti-N-methyl-D-aspartate receptor (anti-NMDAR) encephalitis: three case reports. </w:t>
      </w:r>
      <w:r w:rsidRPr="007979F8">
        <w:rPr>
          <w:i/>
        </w:rPr>
        <w:t xml:space="preserve">Paediatr Int Child Health. </w:t>
      </w:r>
      <w:r w:rsidRPr="007979F8">
        <w:t>2017;37(3):222-226.</w:t>
      </w:r>
    </w:p>
    <w:p w14:paraId="22A0145B" w14:textId="77777777" w:rsidR="007979F8" w:rsidRPr="007979F8" w:rsidRDefault="007979F8" w:rsidP="007979F8">
      <w:pPr>
        <w:pStyle w:val="EndNoteBibliography"/>
        <w:spacing w:after="240"/>
        <w:ind w:left="720" w:hanging="720"/>
      </w:pPr>
      <w:r w:rsidRPr="007979F8">
        <w:t>22.</w:t>
      </w:r>
      <w:r w:rsidRPr="007979F8">
        <w:tab/>
        <w:t xml:space="preserve">Bastos C, Garzon E, Moreira CH, et al. Peculiar electrographic pattern associated with anti-NMDAr encephalitis. Case series report. </w:t>
      </w:r>
      <w:r w:rsidRPr="007979F8">
        <w:rPr>
          <w:i/>
        </w:rPr>
        <w:t xml:space="preserve">Epilepsy Currents. </w:t>
      </w:r>
      <w:r w:rsidRPr="007979F8">
        <w:t>2013;13(SUPPL. 1):361-362.</w:t>
      </w:r>
    </w:p>
    <w:p w14:paraId="7EAF728A" w14:textId="77777777" w:rsidR="007979F8" w:rsidRPr="007979F8" w:rsidRDefault="007979F8" w:rsidP="007979F8">
      <w:pPr>
        <w:pStyle w:val="EndNoteBibliography"/>
        <w:spacing w:after="240"/>
        <w:ind w:left="720" w:hanging="720"/>
      </w:pPr>
      <w:r w:rsidRPr="007979F8">
        <w:t>23.</w:t>
      </w:r>
      <w:r w:rsidRPr="007979F8">
        <w:tab/>
        <w:t xml:space="preserve">Gastaldi M, Thouin A, Coutinho EP, Jacobson L, Irani S, Vincent AC. Comparison of antibody assays in anti-NMDAR encephalitis. </w:t>
      </w:r>
      <w:r w:rsidRPr="007979F8">
        <w:rPr>
          <w:i/>
        </w:rPr>
        <w:t xml:space="preserve">European Journal of Neurology. </w:t>
      </w:r>
      <w:r w:rsidRPr="007979F8">
        <w:t>2016;23(SUPPL. 2):577.</w:t>
      </w:r>
    </w:p>
    <w:p w14:paraId="477CAF70" w14:textId="77777777" w:rsidR="007979F8" w:rsidRPr="007979F8" w:rsidRDefault="007979F8" w:rsidP="007979F8">
      <w:pPr>
        <w:pStyle w:val="EndNoteBibliography"/>
        <w:spacing w:after="240"/>
        <w:ind w:left="720" w:hanging="720"/>
      </w:pPr>
      <w:r w:rsidRPr="007979F8">
        <w:t>24.</w:t>
      </w:r>
      <w:r w:rsidRPr="007979F8">
        <w:tab/>
        <w:t xml:space="preserve">Nosadini M, Sartori S, Toldo I, et al. Movement disorder and EEG patterns in anti-NMDAr antibodies encephalitis. </w:t>
      </w:r>
      <w:r w:rsidRPr="007979F8">
        <w:rPr>
          <w:i/>
        </w:rPr>
        <w:t xml:space="preserve">Clinical Neurophysiology. </w:t>
      </w:r>
      <w:r w:rsidRPr="007979F8">
        <w:t>2013;124(11):e214.</w:t>
      </w:r>
    </w:p>
    <w:p w14:paraId="1979942F" w14:textId="77777777" w:rsidR="007979F8" w:rsidRPr="007979F8" w:rsidRDefault="007979F8" w:rsidP="007979F8">
      <w:pPr>
        <w:pStyle w:val="EndNoteBibliography"/>
        <w:spacing w:after="240"/>
        <w:ind w:left="720" w:hanging="720"/>
      </w:pPr>
      <w:r w:rsidRPr="007979F8">
        <w:t>25.</w:t>
      </w:r>
      <w:r w:rsidRPr="007979F8">
        <w:tab/>
        <w:t xml:space="preserve">Su H, Wang RF, Yu SY. Anti-N-methyl-D-aspartate receptor encephalitis: analysis of three cases. </w:t>
      </w:r>
      <w:r w:rsidRPr="007979F8">
        <w:rPr>
          <w:i/>
        </w:rPr>
        <w:t xml:space="preserve">Chinese Journal of Contemporary Neurology and Neurosurgery. </w:t>
      </w:r>
      <w:r w:rsidRPr="007979F8">
        <w:t>2015;15(7):578-582.</w:t>
      </w:r>
    </w:p>
    <w:p w14:paraId="51D24276" w14:textId="77777777" w:rsidR="007979F8" w:rsidRPr="007979F8" w:rsidRDefault="007979F8" w:rsidP="007979F8">
      <w:pPr>
        <w:pStyle w:val="EndNoteBibliography"/>
        <w:spacing w:after="240"/>
        <w:ind w:left="720" w:hanging="720"/>
      </w:pPr>
      <w:r w:rsidRPr="007979F8">
        <w:lastRenderedPageBreak/>
        <w:t>26.</w:t>
      </w:r>
      <w:r w:rsidRPr="007979F8">
        <w:tab/>
        <w:t xml:space="preserve">Zandi MS, Paterson RW, Ellul MA, et al. Clinical relevance of serum antibodies to extracellular N-methyl-D-aspartate receptor epitopes. </w:t>
      </w:r>
      <w:r w:rsidRPr="007979F8">
        <w:rPr>
          <w:i/>
        </w:rPr>
        <w:t xml:space="preserve">J Neurol Neurosurg Psychiatry. </w:t>
      </w:r>
      <w:r w:rsidRPr="007979F8">
        <w:t>2015;86(7):708-713.</w:t>
      </w:r>
    </w:p>
    <w:p w14:paraId="72087452" w14:textId="77777777" w:rsidR="007979F8" w:rsidRPr="007979F8" w:rsidRDefault="007979F8" w:rsidP="007979F8">
      <w:pPr>
        <w:pStyle w:val="EndNoteBibliography"/>
        <w:spacing w:after="240"/>
        <w:ind w:left="720" w:hanging="720"/>
      </w:pPr>
      <w:r w:rsidRPr="007979F8">
        <w:t>27.</w:t>
      </w:r>
      <w:r w:rsidRPr="007979F8">
        <w:tab/>
        <w:t xml:space="preserve">Wright S, Hacohen Y, Cavalle A, et al. N-methyl-D-aspartate receptor (NMDA) antibody encephalitis mimicking autistic regression in infants. </w:t>
      </w:r>
      <w:r w:rsidRPr="007979F8">
        <w:rPr>
          <w:i/>
        </w:rPr>
        <w:t xml:space="preserve">Annals of Neurology. </w:t>
      </w:r>
      <w:r w:rsidRPr="007979F8">
        <w:t>2015;78(SUPPL. 19):S80.</w:t>
      </w:r>
    </w:p>
    <w:p w14:paraId="6F46E1C5" w14:textId="77777777" w:rsidR="007979F8" w:rsidRPr="007979F8" w:rsidRDefault="007979F8" w:rsidP="007979F8">
      <w:pPr>
        <w:pStyle w:val="EndNoteBibliography"/>
        <w:spacing w:after="240"/>
        <w:ind w:left="720" w:hanging="720"/>
      </w:pPr>
      <w:r w:rsidRPr="007979F8">
        <w:t>28.</w:t>
      </w:r>
      <w:r w:rsidRPr="007979F8">
        <w:tab/>
        <w:t xml:space="preserve">Sankhyan N, Singhi P, Suthar R, Saini AG, Sahu J. Cyclophosphamide in treatment resistant tumour negative pediatric NMDAR encephalitis. </w:t>
      </w:r>
      <w:r w:rsidRPr="007979F8">
        <w:rPr>
          <w:i/>
        </w:rPr>
        <w:t xml:space="preserve">European Journal of Paediatric Neurology. </w:t>
      </w:r>
      <w:r w:rsidRPr="007979F8">
        <w:t>2015;19(SUPPL. 1):S60.</w:t>
      </w:r>
    </w:p>
    <w:p w14:paraId="57D6F713" w14:textId="77777777" w:rsidR="007979F8" w:rsidRPr="007979F8" w:rsidRDefault="007979F8" w:rsidP="007979F8">
      <w:pPr>
        <w:pStyle w:val="EndNoteBibliography"/>
        <w:spacing w:after="240"/>
        <w:ind w:left="720" w:hanging="720"/>
      </w:pPr>
      <w:r w:rsidRPr="007979F8">
        <w:t>29.</w:t>
      </w:r>
      <w:r w:rsidRPr="007979F8">
        <w:tab/>
        <w:t xml:space="preserve">Aung T. A case report-importance of early treatment in anti-NMDA receptor encephalitis. </w:t>
      </w:r>
      <w:r w:rsidRPr="007979F8">
        <w:rPr>
          <w:i/>
        </w:rPr>
        <w:t xml:space="preserve">Epilepsy Currents. </w:t>
      </w:r>
      <w:r w:rsidRPr="007979F8">
        <w:t>2015;15(SUPPL. 1):248.</w:t>
      </w:r>
    </w:p>
    <w:p w14:paraId="70AEBD0F" w14:textId="77777777" w:rsidR="007979F8" w:rsidRPr="007979F8" w:rsidRDefault="007979F8" w:rsidP="007979F8">
      <w:pPr>
        <w:pStyle w:val="EndNoteBibliography"/>
        <w:spacing w:after="240"/>
        <w:ind w:left="720" w:hanging="720"/>
      </w:pPr>
      <w:r w:rsidRPr="007979F8">
        <w:t>30.</w:t>
      </w:r>
      <w:r w:rsidRPr="007979F8">
        <w:tab/>
        <w:t xml:space="preserve">Alexopoulos H, Akrivou S, Mastroyanni S, et al. Postherpes simplex encephalitis: a case series of viral-triggered autoimmunity, synaptic autoantibodies and response to therapy. </w:t>
      </w:r>
      <w:r w:rsidRPr="007979F8">
        <w:rPr>
          <w:i/>
        </w:rPr>
        <w:t xml:space="preserve">Therapeutic Advances in Neurological Disorders. </w:t>
      </w:r>
      <w:r w:rsidRPr="007979F8">
        <w:t>2018;11.</w:t>
      </w:r>
    </w:p>
    <w:p w14:paraId="06204575" w14:textId="77777777" w:rsidR="007979F8" w:rsidRPr="007979F8" w:rsidRDefault="007979F8" w:rsidP="007979F8">
      <w:pPr>
        <w:pStyle w:val="EndNoteBibliography"/>
        <w:spacing w:after="240"/>
        <w:ind w:left="720" w:hanging="720"/>
      </w:pPr>
      <w:r w:rsidRPr="007979F8">
        <w:t>31.</w:t>
      </w:r>
      <w:r w:rsidRPr="007979F8">
        <w:tab/>
        <w:t xml:space="preserve">Qin K, Wu W, Huang Y, et al. Anti-N-methyl-D-aspartate receptor(NMDAR) antibody encephalitis presents in atypical types and coexists with neuromyelitis optica spectrum disorder or neurosyphilis. </w:t>
      </w:r>
      <w:r w:rsidRPr="007979F8">
        <w:rPr>
          <w:i/>
        </w:rPr>
        <w:t xml:space="preserve">BMC Neurol. </w:t>
      </w:r>
      <w:r w:rsidRPr="007979F8">
        <w:t>2017;17(1):1.</w:t>
      </w:r>
    </w:p>
    <w:p w14:paraId="659303AD" w14:textId="77777777" w:rsidR="007979F8" w:rsidRPr="007979F8" w:rsidRDefault="007979F8" w:rsidP="007979F8">
      <w:pPr>
        <w:pStyle w:val="EndNoteBibliography"/>
        <w:spacing w:after="240"/>
        <w:ind w:left="720" w:hanging="720"/>
      </w:pPr>
      <w:r w:rsidRPr="007979F8">
        <w:t>32.</w:t>
      </w:r>
      <w:r w:rsidRPr="007979F8">
        <w:tab/>
        <w:t xml:space="preserve">Qiu J, Helou J, Urriola N, et al. The expanding clinical phenotype of nmdar encephalitis. </w:t>
      </w:r>
      <w:r w:rsidRPr="007979F8">
        <w:rPr>
          <w:i/>
        </w:rPr>
        <w:t xml:space="preserve">Journal of Neurology, Neurosurgery and Psychiatry. </w:t>
      </w:r>
      <w:r w:rsidRPr="007979F8">
        <w:t>2018;89(6):e31.</w:t>
      </w:r>
    </w:p>
    <w:p w14:paraId="41706D29" w14:textId="77777777" w:rsidR="007979F8" w:rsidRPr="007979F8" w:rsidRDefault="007979F8" w:rsidP="007979F8">
      <w:pPr>
        <w:pStyle w:val="EndNoteBibliography"/>
        <w:spacing w:after="240"/>
        <w:ind w:left="720" w:hanging="720"/>
      </w:pPr>
      <w:r w:rsidRPr="007979F8">
        <w:t>33.</w:t>
      </w:r>
      <w:r w:rsidRPr="007979F8">
        <w:tab/>
        <w:t xml:space="preserve">Kitada M, Suzuki H, Ichihashi J, Mitsui Y, Tanaka K, Kusunoki S. Dramatic improvement in two cases of anti-NMDA receptor encephalitis after immunomodulating therapy. </w:t>
      </w:r>
      <w:r w:rsidRPr="007979F8">
        <w:rPr>
          <w:i/>
        </w:rPr>
        <w:t xml:space="preserve">Clinical Neurology. </w:t>
      </w:r>
      <w:r w:rsidRPr="007979F8">
        <w:t>2011;51(9):683-687.</w:t>
      </w:r>
    </w:p>
    <w:p w14:paraId="4D9299C3" w14:textId="77777777" w:rsidR="007979F8" w:rsidRPr="007979F8" w:rsidRDefault="007979F8" w:rsidP="007979F8">
      <w:pPr>
        <w:pStyle w:val="EndNoteBibliography"/>
        <w:spacing w:after="240"/>
        <w:ind w:left="720" w:hanging="720"/>
      </w:pPr>
      <w:r w:rsidRPr="007979F8">
        <w:t>34.</w:t>
      </w:r>
      <w:r w:rsidRPr="007979F8">
        <w:tab/>
        <w:t xml:space="preserve">Tuzun E, Coban A, Turkoglu R, Bilgic B, Hanatasi HA, Gurvit H. Anti-NMDA receptor encephalitis with cancer of unknown primary origin. </w:t>
      </w:r>
      <w:r w:rsidRPr="007979F8">
        <w:rPr>
          <w:i/>
        </w:rPr>
        <w:t xml:space="preserve">European Journal of Neurology. </w:t>
      </w:r>
      <w:r w:rsidRPr="007979F8">
        <w:t>2015;22(SUPPL. 1):525.</w:t>
      </w:r>
    </w:p>
    <w:p w14:paraId="771056BC" w14:textId="77777777" w:rsidR="007979F8" w:rsidRPr="007979F8" w:rsidRDefault="007979F8" w:rsidP="007979F8">
      <w:pPr>
        <w:pStyle w:val="EndNoteBibliography"/>
        <w:spacing w:after="240"/>
        <w:ind w:left="720" w:hanging="720"/>
      </w:pPr>
      <w:r w:rsidRPr="007979F8">
        <w:t>35.</w:t>
      </w:r>
      <w:r w:rsidRPr="007979F8">
        <w:tab/>
        <w:t xml:space="preserve">Gaunt R, Mundada V, Muthugovindan D, Awadalla M. Acute behavioural change as the only presenting symptom of anti-N-methyl-D-aspartate receptor encephalitis relapse. </w:t>
      </w:r>
      <w:r w:rsidRPr="007979F8">
        <w:rPr>
          <w:i/>
        </w:rPr>
        <w:t xml:space="preserve">Developmental Medicine and Child Neurology. </w:t>
      </w:r>
      <w:r w:rsidRPr="007979F8">
        <w:t>2017;59(Supplement 1):80.</w:t>
      </w:r>
    </w:p>
    <w:p w14:paraId="4AE95FA7" w14:textId="77777777" w:rsidR="007979F8" w:rsidRPr="007979F8" w:rsidRDefault="007979F8" w:rsidP="007979F8">
      <w:pPr>
        <w:pStyle w:val="EndNoteBibliography"/>
        <w:spacing w:after="240"/>
        <w:ind w:left="720" w:hanging="720"/>
      </w:pPr>
      <w:r w:rsidRPr="007979F8">
        <w:t>36.</w:t>
      </w:r>
      <w:r w:rsidRPr="007979F8">
        <w:tab/>
        <w:t xml:space="preserve">Crowe BHA, Bamford A, Sivaporn A, et al. NMDA receptor antibody encephalitis associated movement disorder post HSV encephalitis with extensive acquired brain injury: A therapeutic challenge. </w:t>
      </w:r>
      <w:r w:rsidRPr="007979F8">
        <w:rPr>
          <w:i/>
        </w:rPr>
        <w:t xml:space="preserve">Developmental Medicine and Child Neurology. </w:t>
      </w:r>
      <w:r w:rsidRPr="007979F8">
        <w:t>2014;56(SUPPL. 1):29.</w:t>
      </w:r>
    </w:p>
    <w:p w14:paraId="264B0E79" w14:textId="77777777" w:rsidR="007979F8" w:rsidRPr="007979F8" w:rsidRDefault="007979F8" w:rsidP="007979F8">
      <w:pPr>
        <w:pStyle w:val="EndNoteBibliography"/>
        <w:spacing w:after="240"/>
        <w:ind w:left="720" w:hanging="720"/>
      </w:pPr>
      <w:r w:rsidRPr="007979F8">
        <w:t>37.</w:t>
      </w:r>
      <w:r w:rsidRPr="007979F8">
        <w:tab/>
        <w:t xml:space="preserve">Bektas O, Tanyel T, Aldemir B, Fitoz S, Ince E, Deda G. A different presentation of anti-N-methyl-D-aspartate receptor encephalitis: Anti-N-metyl-D-aspartate receptor encephalitis that developed after herpes encephalitis. </w:t>
      </w:r>
      <w:r w:rsidRPr="007979F8">
        <w:rPr>
          <w:i/>
        </w:rPr>
        <w:t xml:space="preserve">European Journal of Paediatric Neurology. </w:t>
      </w:r>
      <w:r w:rsidRPr="007979F8">
        <w:t>2013;17(SUPPL. 1):S83-S84.</w:t>
      </w:r>
    </w:p>
    <w:p w14:paraId="1D622C88" w14:textId="77777777" w:rsidR="007979F8" w:rsidRPr="007979F8" w:rsidRDefault="007979F8" w:rsidP="007979F8">
      <w:pPr>
        <w:pStyle w:val="EndNoteBibliography"/>
        <w:spacing w:after="240"/>
        <w:ind w:left="720" w:hanging="720"/>
      </w:pPr>
      <w:r w:rsidRPr="007979F8">
        <w:lastRenderedPageBreak/>
        <w:t>38.</w:t>
      </w:r>
      <w:r w:rsidRPr="007979F8">
        <w:tab/>
        <w:t xml:space="preserve">Iyer A, Griffiths M, Barborie A, Solomon T, Kneen R. NMDAR encephalitis with evidence of coexistant HSV infection proven on brain biopsy. </w:t>
      </w:r>
      <w:r w:rsidRPr="007979F8">
        <w:rPr>
          <w:i/>
        </w:rPr>
        <w:t xml:space="preserve">Developmental Medicine and Child Neurology. </w:t>
      </w:r>
      <w:r w:rsidRPr="007979F8">
        <w:t>2014;56(SUPPL. 1):31.</w:t>
      </w:r>
    </w:p>
    <w:p w14:paraId="10F087B4" w14:textId="77777777" w:rsidR="007979F8" w:rsidRPr="007979F8" w:rsidRDefault="007979F8" w:rsidP="007979F8">
      <w:pPr>
        <w:pStyle w:val="EndNoteBibliography"/>
        <w:spacing w:after="240"/>
        <w:ind w:left="720" w:hanging="720"/>
      </w:pPr>
      <w:r w:rsidRPr="007979F8">
        <w:t>39.</w:t>
      </w:r>
      <w:r w:rsidRPr="007979F8">
        <w:tab/>
        <w:t xml:space="preserve">Deiva K, Pera MC, Maurey H, et al. Sudden and isolated Broca's aphasia: a new clinical phenotype of anti NMDA receptor antibodies encephalitis in children. </w:t>
      </w:r>
      <w:r w:rsidRPr="007979F8">
        <w:rPr>
          <w:i/>
        </w:rPr>
        <w:t xml:space="preserve">Eur J Paediatr Neurol. </w:t>
      </w:r>
      <w:r w:rsidRPr="007979F8">
        <w:t>2014;18(6):790-792.</w:t>
      </w:r>
    </w:p>
    <w:p w14:paraId="54FC4816" w14:textId="77777777" w:rsidR="007979F8" w:rsidRPr="007979F8" w:rsidRDefault="007979F8" w:rsidP="007979F8">
      <w:pPr>
        <w:pStyle w:val="EndNoteBibliography"/>
        <w:spacing w:after="240"/>
        <w:ind w:left="720" w:hanging="720"/>
      </w:pPr>
      <w:r w:rsidRPr="007979F8">
        <w:t>40.</w:t>
      </w:r>
      <w:r w:rsidRPr="007979F8">
        <w:tab/>
        <w:t xml:space="preserve">Barros P, Brito H, Ferreira PC, et al. Resective surgery in the treatment of super-refractory partial status epilepticus secondary to NMDAR antibody encephalitis. </w:t>
      </w:r>
      <w:r w:rsidRPr="007979F8">
        <w:rPr>
          <w:i/>
        </w:rPr>
        <w:t xml:space="preserve">Eur J Paediatr Neurol. </w:t>
      </w:r>
      <w:r w:rsidRPr="007979F8">
        <w:t>2014;18(3):449-452.</w:t>
      </w:r>
    </w:p>
    <w:p w14:paraId="078E4406" w14:textId="77777777" w:rsidR="007979F8" w:rsidRPr="007979F8" w:rsidRDefault="007979F8" w:rsidP="007979F8">
      <w:pPr>
        <w:pStyle w:val="EndNoteBibliography"/>
        <w:spacing w:after="240"/>
        <w:ind w:left="720" w:hanging="720"/>
      </w:pPr>
      <w:r w:rsidRPr="007979F8">
        <w:t>41.</w:t>
      </w:r>
      <w:r w:rsidRPr="007979F8">
        <w:tab/>
        <w:t xml:space="preserve">Lee LH, Lu CJ. Long-term and Strong Immunotherapy to Treat Anti-N-Methyl- D-Aspartate Receptor Encephalitis with Refractory Status Epilepticus. </w:t>
      </w:r>
      <w:r w:rsidRPr="007979F8">
        <w:rPr>
          <w:i/>
        </w:rPr>
        <w:t xml:space="preserve">Acta Neurol Taiwan. </w:t>
      </w:r>
      <w:r w:rsidRPr="007979F8">
        <w:t>2016;25(3):99-103.</w:t>
      </w:r>
    </w:p>
    <w:p w14:paraId="47FC84AC" w14:textId="77777777" w:rsidR="007979F8" w:rsidRPr="007979F8" w:rsidRDefault="007979F8" w:rsidP="007979F8">
      <w:pPr>
        <w:pStyle w:val="EndNoteBibliography"/>
        <w:spacing w:after="240"/>
        <w:ind w:left="720" w:hanging="720"/>
      </w:pPr>
      <w:r w:rsidRPr="007979F8">
        <w:t>42.</w:t>
      </w:r>
      <w:r w:rsidRPr="007979F8">
        <w:tab/>
        <w:t xml:space="preserve">Tamma PD, Agwu AL, Hartman AL. Behavior outbursts, orofacial dyskinesias, and CSF pleocytosis in a healthy child. </w:t>
      </w:r>
      <w:r w:rsidRPr="007979F8">
        <w:rPr>
          <w:i/>
        </w:rPr>
        <w:t xml:space="preserve">Pediatrics. </w:t>
      </w:r>
      <w:r w:rsidRPr="007979F8">
        <w:t>2011;128(1):e242-245.</w:t>
      </w:r>
    </w:p>
    <w:p w14:paraId="59A17D67" w14:textId="77777777" w:rsidR="007979F8" w:rsidRPr="007979F8" w:rsidRDefault="007979F8" w:rsidP="007979F8">
      <w:pPr>
        <w:pStyle w:val="EndNoteBibliography"/>
        <w:spacing w:after="240"/>
        <w:ind w:left="720" w:hanging="720"/>
      </w:pPr>
      <w:r w:rsidRPr="007979F8">
        <w:t>43.</w:t>
      </w:r>
      <w:r w:rsidRPr="007979F8">
        <w:tab/>
        <w:t xml:space="preserve">Mitani T, Ohtsuka Y, Yamamoto K, et al. An 8-year-old boy with anti-NMDA receptor encephalitis, successfully treated with cyclophosphamide. </w:t>
      </w:r>
      <w:r w:rsidRPr="007979F8">
        <w:rPr>
          <w:i/>
        </w:rPr>
        <w:t xml:space="preserve">No To Hattatsu. </w:t>
      </w:r>
      <w:r w:rsidRPr="007979F8">
        <w:t>2013;45(1):53-57.</w:t>
      </w:r>
    </w:p>
    <w:p w14:paraId="02616A00" w14:textId="77777777" w:rsidR="007979F8" w:rsidRPr="007979F8" w:rsidRDefault="007979F8" w:rsidP="007979F8">
      <w:pPr>
        <w:pStyle w:val="EndNoteBibliography"/>
        <w:spacing w:after="240"/>
        <w:ind w:left="720" w:hanging="720"/>
      </w:pPr>
      <w:r w:rsidRPr="007979F8">
        <w:t>44.</w:t>
      </w:r>
      <w:r w:rsidRPr="007979F8">
        <w:tab/>
        <w:t xml:space="preserve">Cai X, Zhou H, Xie Y, Yu D, Wang Z, Ren H. Anti- N -methyl- d -aspartate receptor encephalitis associated with acute Toxoplasma gondii infection. </w:t>
      </w:r>
      <w:r w:rsidRPr="007979F8">
        <w:rPr>
          <w:i/>
        </w:rPr>
        <w:t xml:space="preserve">Medicine (United States). </w:t>
      </w:r>
      <w:r w:rsidRPr="007979F8">
        <w:t>2018;97(7):e9924.</w:t>
      </w:r>
    </w:p>
    <w:p w14:paraId="132F2E24" w14:textId="77777777" w:rsidR="007979F8" w:rsidRPr="007979F8" w:rsidRDefault="007979F8" w:rsidP="007979F8">
      <w:pPr>
        <w:pStyle w:val="EndNoteBibliography"/>
        <w:spacing w:after="240"/>
        <w:ind w:left="720" w:hanging="720"/>
      </w:pPr>
      <w:r w:rsidRPr="007979F8">
        <w:t>45.</w:t>
      </w:r>
      <w:r w:rsidRPr="007979F8">
        <w:tab/>
        <w:t xml:space="preserve">Korenke C, Poggenburg I, Bien C, Marquardt I. Anti-N-methyl-d-aspartate-receptor-encephalitis. </w:t>
      </w:r>
      <w:r w:rsidRPr="007979F8">
        <w:rPr>
          <w:i/>
        </w:rPr>
        <w:t xml:space="preserve">Neuropediatrics. </w:t>
      </w:r>
      <w:r w:rsidRPr="007979F8">
        <w:t>2013;44(2).</w:t>
      </w:r>
    </w:p>
    <w:p w14:paraId="18CF9F6D" w14:textId="77777777" w:rsidR="007979F8" w:rsidRPr="007979F8" w:rsidRDefault="007979F8" w:rsidP="007979F8">
      <w:pPr>
        <w:pStyle w:val="EndNoteBibliography"/>
        <w:spacing w:after="240"/>
        <w:ind w:left="720" w:hanging="720"/>
      </w:pPr>
      <w:r w:rsidRPr="007979F8">
        <w:t>46.</w:t>
      </w:r>
      <w:r w:rsidRPr="007979F8">
        <w:tab/>
        <w:t xml:space="preserve">Elango N, Chandramouleeswaran V, Ramakrishnan V, Gobinathan S. NMDA receptor Ab encephalitis presenting with acute psychosis - A case report. </w:t>
      </w:r>
      <w:r w:rsidRPr="007979F8">
        <w:rPr>
          <w:i/>
        </w:rPr>
        <w:t xml:space="preserve">Annals of Indian Academy of Neurology. </w:t>
      </w:r>
      <w:r w:rsidRPr="007979F8">
        <w:t>2016;19(6):S60.</w:t>
      </w:r>
    </w:p>
    <w:p w14:paraId="19B06D24" w14:textId="77777777" w:rsidR="007979F8" w:rsidRPr="007979F8" w:rsidRDefault="007979F8" w:rsidP="007979F8">
      <w:pPr>
        <w:pStyle w:val="EndNoteBibliography"/>
        <w:spacing w:after="240"/>
        <w:ind w:left="720" w:hanging="720"/>
      </w:pPr>
      <w:r w:rsidRPr="007979F8">
        <w:t>47.</w:t>
      </w:r>
      <w:r w:rsidRPr="007979F8">
        <w:tab/>
        <w:t xml:space="preserve">Babiker MOE, Grattan R, MacLeod S, Dorris L, Zuberi SM. Chronic and relapsing paediatric anti-NMDAR encephalitis: Two cases and a literature review. </w:t>
      </w:r>
      <w:r w:rsidRPr="007979F8">
        <w:rPr>
          <w:i/>
        </w:rPr>
        <w:t xml:space="preserve">European Journal of Paediatric Neurology. </w:t>
      </w:r>
      <w:r w:rsidRPr="007979F8">
        <w:t>2015;19(SUPPL. 1):S85.</w:t>
      </w:r>
    </w:p>
    <w:p w14:paraId="615CEE12" w14:textId="77777777" w:rsidR="007979F8" w:rsidRPr="007979F8" w:rsidRDefault="007979F8" w:rsidP="007979F8">
      <w:pPr>
        <w:pStyle w:val="EndNoteBibliography"/>
        <w:spacing w:after="240"/>
        <w:ind w:left="720" w:hanging="720"/>
      </w:pPr>
      <w:r w:rsidRPr="007979F8">
        <w:t>48.</w:t>
      </w:r>
      <w:r w:rsidRPr="007979F8">
        <w:tab/>
        <w:t xml:space="preserve">Kevere L, Kramina S, Purvina S, et al. Anti-NMDA receptor autoimmune encephalitis in psychiatric practice. </w:t>
      </w:r>
      <w:r w:rsidRPr="007979F8">
        <w:rPr>
          <w:i/>
        </w:rPr>
        <w:t xml:space="preserve">European Neuropsychopharmacology. </w:t>
      </w:r>
      <w:r w:rsidRPr="007979F8">
        <w:t>2015;25(SUPPL. 2):S225.</w:t>
      </w:r>
    </w:p>
    <w:p w14:paraId="7099B7A1" w14:textId="77777777" w:rsidR="007979F8" w:rsidRPr="007979F8" w:rsidRDefault="007979F8" w:rsidP="007979F8">
      <w:pPr>
        <w:pStyle w:val="EndNoteBibliography"/>
        <w:spacing w:after="240"/>
        <w:ind w:left="720" w:hanging="720"/>
      </w:pPr>
      <w:r w:rsidRPr="007979F8">
        <w:t>49.</w:t>
      </w:r>
      <w:r w:rsidRPr="007979F8">
        <w:tab/>
        <w:t xml:space="preserve">Rangseekajee P, Paholpak P, Kriengburapa K, Tiamkao S, Kasemsap N. Neuroleptic malignant syndrome and malignant catatonia as the manifestations of an anti-NMDAR encephalitis: A case report. </w:t>
      </w:r>
      <w:r w:rsidRPr="007979F8">
        <w:rPr>
          <w:i/>
        </w:rPr>
        <w:t xml:space="preserve">Asia-Pacific Psychiatry. </w:t>
      </w:r>
      <w:r w:rsidRPr="007979F8">
        <w:t>2015;7(Supplement 1):28.</w:t>
      </w:r>
    </w:p>
    <w:p w14:paraId="6A62C08B" w14:textId="77777777" w:rsidR="007979F8" w:rsidRPr="007979F8" w:rsidRDefault="007979F8" w:rsidP="007979F8">
      <w:pPr>
        <w:pStyle w:val="EndNoteBibliography"/>
        <w:spacing w:after="240"/>
        <w:ind w:left="720" w:hanging="720"/>
      </w:pPr>
      <w:r w:rsidRPr="007979F8">
        <w:t>50.</w:t>
      </w:r>
      <w:r w:rsidRPr="007979F8">
        <w:tab/>
        <w:t xml:space="preserve">Ubod S, Bael V, Kimseng KJ. Anti- N-methyl-D-aspartate receptor encephalitis in a 15 year old male. </w:t>
      </w:r>
      <w:r w:rsidRPr="007979F8">
        <w:rPr>
          <w:i/>
        </w:rPr>
        <w:t xml:space="preserve">International Journal of Rheumatic Diseases. </w:t>
      </w:r>
      <w:r w:rsidRPr="007979F8">
        <w:t>2016;19(Supplement 2):63-64.</w:t>
      </w:r>
    </w:p>
    <w:p w14:paraId="7597C398" w14:textId="77777777" w:rsidR="007979F8" w:rsidRPr="007979F8" w:rsidRDefault="007979F8" w:rsidP="007979F8">
      <w:pPr>
        <w:pStyle w:val="EndNoteBibliography"/>
        <w:spacing w:after="240"/>
        <w:ind w:left="720" w:hanging="720"/>
      </w:pPr>
      <w:r w:rsidRPr="007979F8">
        <w:lastRenderedPageBreak/>
        <w:t>51.</w:t>
      </w:r>
      <w:r w:rsidRPr="007979F8">
        <w:tab/>
        <w:t xml:space="preserve">Wang D, Wang S, Huang X, Wang Q. Heterotopic ossification following anti-NMDA receptor encephalitis: a case report. </w:t>
      </w:r>
      <w:r w:rsidRPr="007979F8">
        <w:rPr>
          <w:i/>
        </w:rPr>
        <w:t xml:space="preserve">BMC Neurol. </w:t>
      </w:r>
      <w:r w:rsidRPr="007979F8">
        <w:t>2016;16(1):232.</w:t>
      </w:r>
    </w:p>
    <w:p w14:paraId="4380AA8E" w14:textId="77777777" w:rsidR="007979F8" w:rsidRPr="007979F8" w:rsidRDefault="007979F8" w:rsidP="007979F8">
      <w:pPr>
        <w:pStyle w:val="EndNoteBibliography"/>
        <w:spacing w:after="240"/>
        <w:ind w:left="720" w:hanging="720"/>
      </w:pPr>
      <w:r w:rsidRPr="007979F8">
        <w:t>52.</w:t>
      </w:r>
      <w:r w:rsidRPr="007979F8">
        <w:tab/>
        <w:t xml:space="preserve">Dasyam N, Varma R, Muthukrishnan A, Goldstein A. Diffuse cerebral hypometabolism with focal reduction in somatosensory and occipital cortical uptake on brain fdg pet in a case of anti NMDA receptor encephalitis. </w:t>
      </w:r>
      <w:r w:rsidRPr="007979F8">
        <w:rPr>
          <w:i/>
        </w:rPr>
        <w:t xml:space="preserve">Annals of Neurology. </w:t>
      </w:r>
      <w:r w:rsidRPr="007979F8">
        <w:t>2014;76(SUPPL. 18):S182.</w:t>
      </w:r>
    </w:p>
    <w:p w14:paraId="59F96964" w14:textId="77777777" w:rsidR="007979F8" w:rsidRPr="007979F8" w:rsidRDefault="007979F8" w:rsidP="007979F8">
      <w:pPr>
        <w:pStyle w:val="EndNoteBibliography"/>
        <w:spacing w:after="240"/>
        <w:ind w:left="720" w:hanging="720"/>
      </w:pPr>
      <w:r w:rsidRPr="007979F8">
        <w:t>53.</w:t>
      </w:r>
      <w:r w:rsidRPr="007979F8">
        <w:tab/>
        <w:t xml:space="preserve">Nastase R, Petrescu A, Tiliscan C, et al. Anti-NMDA Receptor Encephalitis Associated with Benign Ovarian Teratoma - Case Report. </w:t>
      </w:r>
      <w:r w:rsidRPr="007979F8">
        <w:rPr>
          <w:i/>
        </w:rPr>
        <w:t xml:space="preserve">Journal of Gastrointestinal and Liver Diseases. </w:t>
      </w:r>
      <w:r w:rsidRPr="007979F8">
        <w:t>2012;21(4):24.</w:t>
      </w:r>
    </w:p>
    <w:p w14:paraId="6BB17BF3" w14:textId="77777777" w:rsidR="007979F8" w:rsidRPr="007979F8" w:rsidRDefault="007979F8" w:rsidP="007979F8">
      <w:pPr>
        <w:pStyle w:val="EndNoteBibliography"/>
        <w:spacing w:after="240"/>
        <w:ind w:left="720" w:hanging="720"/>
      </w:pPr>
      <w:r w:rsidRPr="007979F8">
        <w:t>54.</w:t>
      </w:r>
      <w:r w:rsidRPr="007979F8">
        <w:tab/>
        <w:t xml:space="preserve">Pereira F, Pedrosa S, Martins H, Dias C. Anti-NMDA limbic encephalitis: A case of secondary epilepsy. </w:t>
      </w:r>
      <w:r w:rsidRPr="007979F8">
        <w:rPr>
          <w:i/>
        </w:rPr>
        <w:t xml:space="preserve">Journal of Neurosurgical Anesthesiology. </w:t>
      </w:r>
      <w:r w:rsidRPr="007979F8">
        <w:t>2016;28(2):S27.</w:t>
      </w:r>
    </w:p>
    <w:p w14:paraId="2DA460F6" w14:textId="77777777" w:rsidR="007979F8" w:rsidRPr="007979F8" w:rsidRDefault="007979F8" w:rsidP="007979F8">
      <w:pPr>
        <w:pStyle w:val="EndNoteBibliography"/>
        <w:spacing w:after="240"/>
        <w:ind w:left="720" w:hanging="720"/>
      </w:pPr>
      <w:r w:rsidRPr="007979F8">
        <w:t>55.</w:t>
      </w:r>
      <w:r w:rsidRPr="007979F8">
        <w:tab/>
        <w:t xml:space="preserve">Sousa S, Pita F, Carmona C, Guerreiro R. Kleine-Levin syndrome as a manifestation of anti-NMDAR encephalitis. </w:t>
      </w:r>
      <w:r w:rsidRPr="007979F8">
        <w:rPr>
          <w:i/>
        </w:rPr>
        <w:t xml:space="preserve">Journal of Neurology. </w:t>
      </w:r>
      <w:r w:rsidRPr="007979F8">
        <w:t>2014;261(SUPPL. 1):S384.</w:t>
      </w:r>
    </w:p>
    <w:p w14:paraId="2D5D6804" w14:textId="77777777" w:rsidR="007979F8" w:rsidRPr="007979F8" w:rsidRDefault="007979F8" w:rsidP="007979F8">
      <w:pPr>
        <w:pStyle w:val="EndNoteBibliography"/>
        <w:spacing w:after="240"/>
        <w:ind w:left="720" w:hanging="720"/>
      </w:pPr>
      <w:r w:rsidRPr="007979F8">
        <w:t>56.</w:t>
      </w:r>
      <w:r w:rsidRPr="007979F8">
        <w:tab/>
        <w:t xml:space="preserve">Gutierrez-Zuniga R, Ruiz-Jimenez J, Vilchez-Carrillo RM, et al. NMDA autoimmune encephalitis triggered by a herpes simplex virus encephalitis: A case report. </w:t>
      </w:r>
      <w:r w:rsidRPr="007979F8">
        <w:rPr>
          <w:i/>
        </w:rPr>
        <w:t xml:space="preserve">European Journal of Neurology. </w:t>
      </w:r>
      <w:r w:rsidRPr="007979F8">
        <w:t>2016;23(SUPPL. 2):578-579.</w:t>
      </w:r>
    </w:p>
    <w:p w14:paraId="006C7557" w14:textId="77777777" w:rsidR="007979F8" w:rsidRPr="007979F8" w:rsidRDefault="007979F8" w:rsidP="007979F8">
      <w:pPr>
        <w:pStyle w:val="EndNoteBibliography"/>
        <w:spacing w:after="240"/>
        <w:ind w:left="720" w:hanging="720"/>
      </w:pPr>
      <w:r w:rsidRPr="007979F8">
        <w:t>57.</w:t>
      </w:r>
      <w:r w:rsidRPr="007979F8">
        <w:tab/>
        <w:t xml:space="preserve">Shimoyama Y, Umegaki O, Agui T, Kadono N, Minami T. Anti-NMDA receptor encephalitis presenting as an acute psychotic episode misdiagnosed as dissociative disorder: a case report. </w:t>
      </w:r>
      <w:r w:rsidRPr="007979F8">
        <w:rPr>
          <w:i/>
        </w:rPr>
        <w:t xml:space="preserve">JA Clinical Reports. </w:t>
      </w:r>
      <w:r w:rsidRPr="007979F8">
        <w:t>2016;2(1):22.</w:t>
      </w:r>
    </w:p>
    <w:p w14:paraId="713FEB9E" w14:textId="77777777" w:rsidR="007979F8" w:rsidRPr="007979F8" w:rsidRDefault="007979F8" w:rsidP="007979F8">
      <w:pPr>
        <w:pStyle w:val="EndNoteBibliography"/>
        <w:spacing w:after="240"/>
        <w:ind w:left="720" w:hanging="720"/>
      </w:pPr>
      <w:r w:rsidRPr="007979F8">
        <w:t>58.</w:t>
      </w:r>
      <w:r w:rsidRPr="007979F8">
        <w:tab/>
        <w:t xml:space="preserve">Fontao L, Alves I, Santos C. Overlapping demyelinating syndrome in an anti-NMDA encephalitis case. </w:t>
      </w:r>
      <w:r w:rsidRPr="007979F8">
        <w:rPr>
          <w:i/>
        </w:rPr>
        <w:t xml:space="preserve">European Journal of Neurology. </w:t>
      </w:r>
      <w:r w:rsidRPr="007979F8">
        <w:t>2016;23(SUPPL. 2):577.</w:t>
      </w:r>
    </w:p>
    <w:p w14:paraId="10B23931" w14:textId="77777777" w:rsidR="007979F8" w:rsidRPr="007979F8" w:rsidRDefault="007979F8" w:rsidP="007979F8">
      <w:pPr>
        <w:pStyle w:val="EndNoteBibliography"/>
        <w:spacing w:after="240"/>
        <w:ind w:left="720" w:hanging="720"/>
      </w:pPr>
      <w:r w:rsidRPr="007979F8">
        <w:t>59.</w:t>
      </w:r>
      <w:r w:rsidRPr="007979F8">
        <w:tab/>
        <w:t xml:space="preserve">Liang CA, Showalter J, Tint H, Castillo B, Klein K, Bai Y. Multiple plasmapheresis procedures: Essential in treatment of anti-NMDAR encephalitis. </w:t>
      </w:r>
      <w:r w:rsidRPr="007979F8">
        <w:rPr>
          <w:i/>
        </w:rPr>
        <w:t xml:space="preserve">Transfusion. </w:t>
      </w:r>
      <w:r w:rsidRPr="007979F8">
        <w:t>2016;56(Supplement 4):85A.</w:t>
      </w:r>
    </w:p>
    <w:p w14:paraId="24A01777" w14:textId="77777777" w:rsidR="007979F8" w:rsidRPr="007979F8" w:rsidRDefault="007979F8" w:rsidP="007979F8">
      <w:pPr>
        <w:pStyle w:val="EndNoteBibliography"/>
        <w:spacing w:after="240"/>
        <w:ind w:left="720" w:hanging="720"/>
      </w:pPr>
      <w:r w:rsidRPr="007979F8">
        <w:t>60.</w:t>
      </w:r>
      <w:r w:rsidRPr="007979F8">
        <w:tab/>
        <w:t xml:space="preserve">Wang X, Lai Y, Li P, Zhou K, Che G. Massive idiopathic spontaneous hemothorax complicating anti-N-methyl-d-aspartate receptor encephalitis: A case report. </w:t>
      </w:r>
      <w:r w:rsidRPr="007979F8">
        <w:rPr>
          <w:i/>
        </w:rPr>
        <w:t xml:space="preserve">Medicine (United States). </w:t>
      </w:r>
      <w:r w:rsidRPr="007979F8">
        <w:t>2018;97(45):e13188.</w:t>
      </w:r>
    </w:p>
    <w:p w14:paraId="17390746" w14:textId="77777777" w:rsidR="007979F8" w:rsidRPr="007979F8" w:rsidRDefault="007979F8" w:rsidP="007979F8">
      <w:pPr>
        <w:pStyle w:val="EndNoteBibliography"/>
        <w:spacing w:after="240"/>
        <w:ind w:left="720" w:hanging="720"/>
      </w:pPr>
      <w:r w:rsidRPr="007979F8">
        <w:t>61.</w:t>
      </w:r>
      <w:r w:rsidRPr="007979F8">
        <w:tab/>
        <w:t xml:space="preserve">Algra J, Xu Q, Fusco HN. Prolonged inpatient rehabilitation in a patient with severe N-methyl-D-aspartate receptor antibody encephalitis. A case report. </w:t>
      </w:r>
      <w:r w:rsidRPr="007979F8">
        <w:rPr>
          <w:i/>
        </w:rPr>
        <w:t xml:space="preserve">PM and R. </w:t>
      </w:r>
      <w:r w:rsidRPr="007979F8">
        <w:t>2014;6(9 SUPPL. 1):S311.</w:t>
      </w:r>
    </w:p>
    <w:p w14:paraId="7BF29264" w14:textId="77777777" w:rsidR="007979F8" w:rsidRPr="007979F8" w:rsidRDefault="007979F8" w:rsidP="007979F8">
      <w:pPr>
        <w:pStyle w:val="EndNoteBibliography"/>
        <w:spacing w:after="240"/>
        <w:ind w:left="720" w:hanging="720"/>
      </w:pPr>
      <w:r w:rsidRPr="007979F8">
        <w:t>62.</w:t>
      </w:r>
      <w:r w:rsidRPr="007979F8">
        <w:tab/>
        <w:t xml:space="preserve">Barrozo HG, Hernandez D. Anti-NMDA receptor encephalitis: An emerging diagnostic challenge. </w:t>
      </w:r>
      <w:r w:rsidRPr="007979F8">
        <w:rPr>
          <w:i/>
        </w:rPr>
        <w:t xml:space="preserve">Journal of the Neurological Sciences. </w:t>
      </w:r>
      <w:r w:rsidRPr="007979F8">
        <w:t>2017;381(Supplement 1):530-531.</w:t>
      </w:r>
    </w:p>
    <w:p w14:paraId="47687C94" w14:textId="77777777" w:rsidR="007979F8" w:rsidRPr="007979F8" w:rsidRDefault="007979F8" w:rsidP="007979F8">
      <w:pPr>
        <w:pStyle w:val="EndNoteBibliography"/>
        <w:spacing w:after="240"/>
        <w:ind w:left="720" w:hanging="720"/>
      </w:pPr>
      <w:r w:rsidRPr="007979F8">
        <w:t>63.</w:t>
      </w:r>
      <w:r w:rsidRPr="007979F8">
        <w:tab/>
        <w:t xml:space="preserve">Fauzi NAM, Joseph JP, Zain NRM, Hashim H. A severe anti-NMDA-receptor encephalitis case with extensive cortical and white matter changes, cerebral atrophy and communicating hydrocephalus. </w:t>
      </w:r>
      <w:r w:rsidRPr="007979F8">
        <w:rPr>
          <w:i/>
        </w:rPr>
        <w:t xml:space="preserve">Proceedings of Singapore Healthcare. </w:t>
      </w:r>
      <w:r w:rsidRPr="007979F8">
        <w:t>2017;26(1):58-61.</w:t>
      </w:r>
    </w:p>
    <w:p w14:paraId="4D3452A2" w14:textId="77777777" w:rsidR="007979F8" w:rsidRPr="007979F8" w:rsidRDefault="007979F8" w:rsidP="007979F8">
      <w:pPr>
        <w:pStyle w:val="EndNoteBibliography"/>
        <w:spacing w:after="240"/>
        <w:ind w:left="720" w:hanging="720"/>
      </w:pPr>
      <w:r w:rsidRPr="007979F8">
        <w:lastRenderedPageBreak/>
        <w:t>64.</w:t>
      </w:r>
      <w:r w:rsidRPr="007979F8">
        <w:tab/>
        <w:t xml:space="preserve">Salehi N, Yuan AK, Stevens G, Koshy R, Klein WF. A Case of Severe Anti-N-Methyl D-Aspartate (Anti-NMDA) Receptor Encephalitis with Refractory Autonomic Instability and Elevated Intracranial Pressure. </w:t>
      </w:r>
      <w:r w:rsidRPr="007979F8">
        <w:rPr>
          <w:i/>
        </w:rPr>
        <w:t xml:space="preserve">The American journal of case reports. </w:t>
      </w:r>
      <w:r w:rsidRPr="007979F8">
        <w:t>2018;19:1216-1221.</w:t>
      </w:r>
    </w:p>
    <w:p w14:paraId="01EDE430" w14:textId="77777777" w:rsidR="007979F8" w:rsidRPr="007979F8" w:rsidRDefault="007979F8" w:rsidP="007979F8">
      <w:pPr>
        <w:pStyle w:val="EndNoteBibliography"/>
        <w:spacing w:after="240"/>
        <w:ind w:left="720" w:hanging="720"/>
      </w:pPr>
      <w:r w:rsidRPr="007979F8">
        <w:t>65.</w:t>
      </w:r>
      <w:r w:rsidRPr="007979F8">
        <w:tab/>
        <w:t xml:space="preserve">Tachibana N, Shirakawa T, Ishii K, et al. Expression of Various Glutamate Receptors Including N-Methyl-D-Aspartate Receptor (NMDAR) in an Ovarian Teratoma Removed from a Young Woman with Anti-NMDAR Encephalitis. </w:t>
      </w:r>
      <w:r w:rsidRPr="007979F8">
        <w:rPr>
          <w:i/>
        </w:rPr>
        <w:t xml:space="preserve">Internal Medicine. </w:t>
      </w:r>
      <w:r w:rsidRPr="007979F8">
        <w:t>2010;49(19):2167-2173.</w:t>
      </w:r>
    </w:p>
    <w:p w14:paraId="74EEB2B5" w14:textId="77777777" w:rsidR="007979F8" w:rsidRPr="007979F8" w:rsidRDefault="007979F8" w:rsidP="007979F8">
      <w:pPr>
        <w:pStyle w:val="EndNoteBibliography"/>
        <w:spacing w:after="240"/>
        <w:ind w:left="720" w:hanging="720"/>
      </w:pPr>
      <w:r w:rsidRPr="007979F8">
        <w:t>66.</w:t>
      </w:r>
      <w:r w:rsidRPr="007979F8">
        <w:tab/>
        <w:t xml:space="preserve">Vansia P, Bisht S, Jaja G. Anti-NMDA receptor encephalitis associated with immature ovarian teratoma in a 22-year-old woman-an unusual case. </w:t>
      </w:r>
      <w:r w:rsidRPr="007979F8">
        <w:rPr>
          <w:i/>
        </w:rPr>
        <w:t xml:space="preserve">BJOG: An International Journal of Obstetrics and Gynaecology. </w:t>
      </w:r>
      <w:r w:rsidRPr="007979F8">
        <w:t>2016;123(Supplement 2):98.</w:t>
      </w:r>
    </w:p>
    <w:p w14:paraId="0BFCEEB7" w14:textId="77777777" w:rsidR="007979F8" w:rsidRPr="007979F8" w:rsidRDefault="007979F8" w:rsidP="007979F8">
      <w:pPr>
        <w:pStyle w:val="EndNoteBibliography"/>
        <w:spacing w:after="240"/>
        <w:ind w:left="720" w:hanging="720"/>
      </w:pPr>
      <w:r w:rsidRPr="007979F8">
        <w:t>67.</w:t>
      </w:r>
      <w:r w:rsidRPr="007979F8">
        <w:tab/>
        <w:t xml:space="preserve">Amado-Rodriguez L, Ocampos-Martinez E, Fernandez R, et al. Neurological recovery after autoimmune encephalitis and titrated anti-N-methyl-D-aspartate-receptor antibody levels: A case report. </w:t>
      </w:r>
      <w:r w:rsidRPr="007979F8">
        <w:rPr>
          <w:i/>
        </w:rPr>
        <w:t xml:space="preserve">American Journal of Respiratory and Critical Care Medicine. </w:t>
      </w:r>
      <w:r w:rsidRPr="007979F8">
        <w:t>2018;197(MeetingAbstracts).</w:t>
      </w:r>
    </w:p>
    <w:p w14:paraId="22728349" w14:textId="77777777" w:rsidR="007979F8" w:rsidRPr="007979F8" w:rsidRDefault="007979F8" w:rsidP="007979F8">
      <w:pPr>
        <w:pStyle w:val="EndNoteBibliography"/>
        <w:spacing w:after="240"/>
        <w:ind w:left="720" w:hanging="720"/>
      </w:pPr>
      <w:r w:rsidRPr="007979F8">
        <w:t>68.</w:t>
      </w:r>
      <w:r w:rsidRPr="007979F8">
        <w:tab/>
        <w:t xml:space="preserve">Rehder D. Anti-NMDA receptor encephalitis. </w:t>
      </w:r>
      <w:r w:rsidRPr="007979F8">
        <w:rPr>
          <w:i/>
        </w:rPr>
        <w:t xml:space="preserve">Emergency Radiology. </w:t>
      </w:r>
      <w:r w:rsidRPr="007979F8">
        <w:t>2016;23(6):592-593.</w:t>
      </w:r>
    </w:p>
    <w:p w14:paraId="5F54F7CE" w14:textId="77777777" w:rsidR="007979F8" w:rsidRPr="007979F8" w:rsidRDefault="007979F8" w:rsidP="007979F8">
      <w:pPr>
        <w:pStyle w:val="EndNoteBibliography"/>
        <w:spacing w:after="240"/>
        <w:ind w:left="720" w:hanging="720"/>
      </w:pPr>
      <w:r w:rsidRPr="007979F8">
        <w:t>69.</w:t>
      </w:r>
      <w:r w:rsidRPr="007979F8">
        <w:tab/>
        <w:t xml:space="preserve">Grewal KS, Bhatia R, Singh N, Singh R, Dash D, Tripathi M. Confusional state in a pregnant woman: A case of NMDA receptor encephalitis during pregnancy. </w:t>
      </w:r>
      <w:r w:rsidRPr="007979F8">
        <w:rPr>
          <w:i/>
        </w:rPr>
        <w:t xml:space="preserve">Journal of Neuroimmunology. </w:t>
      </w:r>
      <w:r w:rsidRPr="007979F8">
        <w:t>2018;325:29-31.</w:t>
      </w:r>
    </w:p>
    <w:p w14:paraId="00EDAED2" w14:textId="77777777" w:rsidR="007979F8" w:rsidRPr="007979F8" w:rsidRDefault="007979F8" w:rsidP="007979F8">
      <w:pPr>
        <w:pStyle w:val="EndNoteBibliography"/>
        <w:spacing w:after="240"/>
        <w:ind w:left="720" w:hanging="720"/>
      </w:pPr>
      <w:r w:rsidRPr="007979F8">
        <w:t>70.</w:t>
      </w:r>
      <w:r w:rsidRPr="007979F8">
        <w:tab/>
        <w:t xml:space="preserve">Anadani N, Jaggi S, Nakai R, Ricketti P, Feoli E. Co-existence or co-incidence? : NMDA-R encephalitis and brugada syndrome. </w:t>
      </w:r>
      <w:r w:rsidRPr="007979F8">
        <w:rPr>
          <w:i/>
        </w:rPr>
        <w:t xml:space="preserve">Annals of Neurology. </w:t>
      </w:r>
      <w:r w:rsidRPr="007979F8">
        <w:t>2014;76(SUPPL. 18):S76.</w:t>
      </w:r>
    </w:p>
    <w:p w14:paraId="0CDF8292" w14:textId="77777777" w:rsidR="007979F8" w:rsidRPr="007979F8" w:rsidRDefault="007979F8" w:rsidP="007979F8">
      <w:pPr>
        <w:pStyle w:val="EndNoteBibliography"/>
        <w:spacing w:after="240"/>
        <w:ind w:left="720" w:hanging="720"/>
      </w:pPr>
      <w:r w:rsidRPr="007979F8">
        <w:t>71.</w:t>
      </w:r>
      <w:r w:rsidRPr="007979F8">
        <w:tab/>
        <w:t xml:space="preserve">Shahani L. Steroid Unresponsive Anti-NMDA Receptor Encephalitis During Pregnancy Successfully Treated With Plasmapheresis. </w:t>
      </w:r>
      <w:r w:rsidRPr="007979F8">
        <w:rPr>
          <w:i/>
        </w:rPr>
        <w:t xml:space="preserve">Journal of Neuropsychiatry and Clinical Neurosciences. </w:t>
      </w:r>
      <w:r w:rsidRPr="007979F8">
        <w:t>2014;26(2):4.</w:t>
      </w:r>
    </w:p>
    <w:p w14:paraId="3EE0AA05" w14:textId="77777777" w:rsidR="007979F8" w:rsidRPr="007979F8" w:rsidRDefault="007979F8" w:rsidP="007979F8">
      <w:pPr>
        <w:pStyle w:val="EndNoteBibliography"/>
        <w:spacing w:after="240"/>
        <w:ind w:left="720" w:hanging="720"/>
      </w:pPr>
      <w:r w:rsidRPr="007979F8">
        <w:t>72.</w:t>
      </w:r>
      <w:r w:rsidRPr="007979F8">
        <w:tab/>
        <w:t xml:space="preserve">Shahbeigi S, Ali Sepehry A, Oger J. Clinical manifestations of Anti-NMDAR encephalitis: Case series and practical recommendations for treatment. </w:t>
      </w:r>
      <w:r w:rsidRPr="007979F8">
        <w:rPr>
          <w:i/>
        </w:rPr>
        <w:t xml:space="preserve">Journal of Neuroimmunology. </w:t>
      </w:r>
      <w:r w:rsidRPr="007979F8">
        <w:t>2014;275(1-2):39.</w:t>
      </w:r>
    </w:p>
    <w:p w14:paraId="78F9E7AC" w14:textId="77777777" w:rsidR="007979F8" w:rsidRPr="007979F8" w:rsidRDefault="007979F8" w:rsidP="007979F8">
      <w:pPr>
        <w:pStyle w:val="EndNoteBibliography"/>
        <w:spacing w:after="240"/>
        <w:ind w:left="720" w:hanging="720"/>
      </w:pPr>
      <w:r w:rsidRPr="007979F8">
        <w:t>73.</w:t>
      </w:r>
      <w:r w:rsidRPr="007979F8">
        <w:tab/>
        <w:t xml:space="preserve">Kaneko K, Sato DK, Misu T, et al. Anti-NMDAR+/anti-MOG+ recurrent ADEM. </w:t>
      </w:r>
      <w:r w:rsidRPr="007979F8">
        <w:rPr>
          <w:i/>
        </w:rPr>
        <w:t xml:space="preserve">Multiple Sclerosis. </w:t>
      </w:r>
      <w:r w:rsidRPr="007979F8">
        <w:t>2015;21(6):836.</w:t>
      </w:r>
    </w:p>
    <w:p w14:paraId="0E234188" w14:textId="77777777" w:rsidR="007979F8" w:rsidRPr="007979F8" w:rsidRDefault="007979F8" w:rsidP="007979F8">
      <w:pPr>
        <w:pStyle w:val="EndNoteBibliography"/>
        <w:spacing w:after="240"/>
        <w:ind w:left="720" w:hanging="720"/>
      </w:pPr>
      <w:r w:rsidRPr="007979F8">
        <w:t>74.</w:t>
      </w:r>
      <w:r w:rsidRPr="007979F8">
        <w:tab/>
        <w:t xml:space="preserve">O'Donnell L, Iyer P, Togher Z, et al. Seek and you will find: An unusual immune mediated encephalitis with multiple neuronal antibodies. </w:t>
      </w:r>
      <w:r w:rsidRPr="007979F8">
        <w:rPr>
          <w:i/>
        </w:rPr>
        <w:t xml:space="preserve">Neurology. </w:t>
      </w:r>
      <w:r w:rsidRPr="007979F8">
        <w:t>2017;88(16 Supplement 1).</w:t>
      </w:r>
    </w:p>
    <w:p w14:paraId="0B65FD8C" w14:textId="77777777" w:rsidR="007979F8" w:rsidRPr="007979F8" w:rsidRDefault="007979F8" w:rsidP="007979F8">
      <w:pPr>
        <w:pStyle w:val="EndNoteBibliography"/>
        <w:spacing w:after="240"/>
        <w:ind w:left="720" w:hanging="720"/>
      </w:pPr>
      <w:r w:rsidRPr="007979F8">
        <w:t>75.</w:t>
      </w:r>
      <w:r w:rsidRPr="007979F8">
        <w:tab/>
        <w:t xml:space="preserve">Li H, Guo YK, Cui YL, Peng T. Anti-N-methyl-D-aspartate receptor encephalitis: A case report. </w:t>
      </w:r>
      <w:r w:rsidRPr="007979F8">
        <w:rPr>
          <w:i/>
        </w:rPr>
        <w:t xml:space="preserve">Medicine (United States). </w:t>
      </w:r>
      <w:r w:rsidRPr="007979F8">
        <w:t>2018;97(50):e13625.</w:t>
      </w:r>
    </w:p>
    <w:p w14:paraId="60FB612D" w14:textId="77777777" w:rsidR="007979F8" w:rsidRPr="007979F8" w:rsidRDefault="007979F8" w:rsidP="007979F8">
      <w:pPr>
        <w:pStyle w:val="EndNoteBibliography"/>
        <w:spacing w:after="240"/>
        <w:ind w:left="720" w:hanging="720"/>
      </w:pPr>
      <w:r w:rsidRPr="007979F8">
        <w:lastRenderedPageBreak/>
        <w:t>76.</w:t>
      </w:r>
      <w:r w:rsidRPr="007979F8">
        <w:tab/>
        <w:t xml:space="preserve">Cesarini EN, Verzina A, Mancini A, et al. The role of EEG in the diagnosis of anti-Nmdar receptor encephalitis. </w:t>
      </w:r>
      <w:r w:rsidRPr="007979F8">
        <w:rPr>
          <w:i/>
        </w:rPr>
        <w:t xml:space="preserve">Epilepsia. </w:t>
      </w:r>
      <w:r w:rsidRPr="007979F8">
        <w:t>2018;59(Supplement 3):S65.</w:t>
      </w:r>
    </w:p>
    <w:p w14:paraId="76FD4A3E" w14:textId="77777777" w:rsidR="007979F8" w:rsidRPr="007979F8" w:rsidRDefault="007979F8" w:rsidP="007979F8">
      <w:pPr>
        <w:pStyle w:val="EndNoteBibliography"/>
        <w:spacing w:after="240"/>
        <w:ind w:left="720" w:hanging="720"/>
      </w:pPr>
      <w:r w:rsidRPr="007979F8">
        <w:t>77.</w:t>
      </w:r>
      <w:r w:rsidRPr="007979F8">
        <w:tab/>
        <w:t xml:space="preserve">Hegen H, Uprimny C, Grams A, et al. Bi-insular cortical involvement in anti-NMDA-receptor encephalitis - a case report. </w:t>
      </w:r>
      <w:r w:rsidRPr="007979F8">
        <w:rPr>
          <w:i/>
        </w:rPr>
        <w:t xml:space="preserve">BMC Neurol. </w:t>
      </w:r>
      <w:r w:rsidRPr="007979F8">
        <w:t>2016;16:130.</w:t>
      </w:r>
    </w:p>
    <w:p w14:paraId="3B2ECCA1" w14:textId="77777777" w:rsidR="007979F8" w:rsidRPr="007979F8" w:rsidRDefault="007979F8" w:rsidP="007979F8">
      <w:pPr>
        <w:pStyle w:val="EndNoteBibliography"/>
        <w:spacing w:after="240"/>
        <w:ind w:left="720" w:hanging="720"/>
      </w:pPr>
      <w:r w:rsidRPr="007979F8">
        <w:t>78.</w:t>
      </w:r>
      <w:r w:rsidRPr="007979F8">
        <w:tab/>
        <w:t xml:space="preserve">Takahashi C, Hinson H, Bourdette D. Anti-NMDA receptor encephalitis with PSH: An under-recognized association with treatment implications? </w:t>
      </w:r>
      <w:r w:rsidRPr="007979F8">
        <w:rPr>
          <w:i/>
        </w:rPr>
        <w:t xml:space="preserve">Neurology. </w:t>
      </w:r>
      <w:r w:rsidRPr="007979F8">
        <w:t>2013;80(1 MeetingAbstracts).</w:t>
      </w:r>
    </w:p>
    <w:p w14:paraId="659EBA89" w14:textId="77777777" w:rsidR="007979F8" w:rsidRPr="007979F8" w:rsidRDefault="007979F8" w:rsidP="007979F8">
      <w:pPr>
        <w:pStyle w:val="EndNoteBibliography"/>
        <w:spacing w:after="240"/>
        <w:ind w:left="720" w:hanging="720"/>
      </w:pPr>
      <w:r w:rsidRPr="007979F8">
        <w:t>79.</w:t>
      </w:r>
      <w:r w:rsidRPr="007979F8">
        <w:tab/>
        <w:t xml:space="preserve">Yamamoto M, Kokubun N, Watanabe Y, Okabe R, Nakamura T, Hirata K. NMDA receptor encephalitis in the course of recurrent CNS demyelinating disorders: A case report. </w:t>
      </w:r>
      <w:r w:rsidRPr="007979F8">
        <w:rPr>
          <w:i/>
        </w:rPr>
        <w:t xml:space="preserve">Clinical Neurology. </w:t>
      </w:r>
      <w:r w:rsidRPr="007979F8">
        <w:t>2013;53(5):345-350.</w:t>
      </w:r>
    </w:p>
    <w:p w14:paraId="0C5C41D5" w14:textId="77777777" w:rsidR="007979F8" w:rsidRPr="007979F8" w:rsidRDefault="007979F8" w:rsidP="007979F8">
      <w:pPr>
        <w:pStyle w:val="EndNoteBibliography"/>
        <w:spacing w:after="240"/>
        <w:ind w:left="720" w:hanging="720"/>
      </w:pPr>
      <w:r w:rsidRPr="007979F8">
        <w:t>80.</w:t>
      </w:r>
      <w:r w:rsidRPr="007979F8">
        <w:tab/>
        <w:t xml:space="preserve">Bashir H, Kass J. Intrathecal NMDA receptor antibody reactivation due new ovarian teratoma in patient with previously resected ovarian teratoma for anti-NMDA receptor encephalitis. </w:t>
      </w:r>
      <w:r w:rsidRPr="007979F8">
        <w:rPr>
          <w:i/>
        </w:rPr>
        <w:t xml:space="preserve">Neurology. </w:t>
      </w:r>
      <w:r w:rsidRPr="007979F8">
        <w:t>2017;88(16 Supplement 1).</w:t>
      </w:r>
    </w:p>
    <w:p w14:paraId="6BE693D6" w14:textId="77777777" w:rsidR="007979F8" w:rsidRPr="007979F8" w:rsidRDefault="007979F8" w:rsidP="007979F8">
      <w:pPr>
        <w:pStyle w:val="EndNoteBibliography"/>
        <w:spacing w:after="240"/>
        <w:ind w:left="720" w:hanging="720"/>
      </w:pPr>
      <w:r w:rsidRPr="007979F8">
        <w:t>81.</w:t>
      </w:r>
      <w:r w:rsidRPr="007979F8">
        <w:tab/>
        <w:t xml:space="preserve">Chourasia N, Watkins MW, Lankford JE, Kass JS, Kamdar A. An Infant Born to a Mother With Anti-N-Methyl-D-Aspartate Receptor Encephalitis. </w:t>
      </w:r>
      <w:r w:rsidRPr="007979F8">
        <w:rPr>
          <w:i/>
        </w:rPr>
        <w:t xml:space="preserve">Pediatric Neurology. </w:t>
      </w:r>
      <w:r w:rsidRPr="007979F8">
        <w:t>2018;79:65-68.</w:t>
      </w:r>
    </w:p>
    <w:p w14:paraId="0955FD35" w14:textId="77777777" w:rsidR="007979F8" w:rsidRPr="007979F8" w:rsidRDefault="007979F8" w:rsidP="007979F8">
      <w:pPr>
        <w:pStyle w:val="EndNoteBibliography"/>
        <w:spacing w:after="240"/>
        <w:ind w:left="720" w:hanging="720"/>
      </w:pPr>
      <w:r w:rsidRPr="007979F8">
        <w:t>82.</w:t>
      </w:r>
      <w:r w:rsidRPr="007979F8">
        <w:tab/>
        <w:t xml:space="preserve">Munoz ASK, Manahan MRP, Syki-Young MC. Anti-NMDAR encephalitis in a young woman with an ovarian teratoma. </w:t>
      </w:r>
      <w:r w:rsidRPr="007979F8">
        <w:rPr>
          <w:i/>
        </w:rPr>
        <w:t xml:space="preserve">BJOG: An International Journal of Obstetrics and Gynaecology. </w:t>
      </w:r>
      <w:r w:rsidRPr="007979F8">
        <w:t>2015;122(SUPPL. 2):123.</w:t>
      </w:r>
    </w:p>
    <w:p w14:paraId="775F684C" w14:textId="77777777" w:rsidR="007979F8" w:rsidRPr="007979F8" w:rsidRDefault="007979F8" w:rsidP="007979F8">
      <w:pPr>
        <w:pStyle w:val="EndNoteBibliography"/>
        <w:spacing w:after="240"/>
        <w:ind w:left="720" w:hanging="720"/>
      </w:pPr>
      <w:r w:rsidRPr="007979F8">
        <w:t>83.</w:t>
      </w:r>
      <w:r w:rsidRPr="007979F8">
        <w:tab/>
        <w:t xml:space="preserve">Park J, Jho SH, Park YM, Kim HJ, Kim J. Anti-nmda receptor encephalitis: Initially presenting as Gerstmann syndrome. </w:t>
      </w:r>
      <w:r w:rsidRPr="007979F8">
        <w:rPr>
          <w:i/>
        </w:rPr>
        <w:t xml:space="preserve">Epilepsia. </w:t>
      </w:r>
      <w:r w:rsidRPr="007979F8">
        <w:t>2018;59(Supplement 3):S107.</w:t>
      </w:r>
    </w:p>
    <w:p w14:paraId="52314A7B" w14:textId="77777777" w:rsidR="007979F8" w:rsidRPr="007979F8" w:rsidRDefault="007979F8" w:rsidP="007979F8">
      <w:pPr>
        <w:pStyle w:val="EndNoteBibliography"/>
        <w:spacing w:after="240"/>
        <w:ind w:left="720" w:hanging="720"/>
      </w:pPr>
      <w:r w:rsidRPr="007979F8">
        <w:t>84.</w:t>
      </w:r>
      <w:r w:rsidRPr="007979F8">
        <w:tab/>
        <w:t xml:space="preserve">Hur J. Fever of Unknown Origin: An Unusual Presentation of Anti-N-Methyl-D-Aspartate Receptor Encephalitis. </w:t>
      </w:r>
      <w:r w:rsidRPr="007979F8">
        <w:rPr>
          <w:i/>
        </w:rPr>
        <w:t xml:space="preserve">Infect Chemother. </w:t>
      </w:r>
      <w:r w:rsidRPr="007979F8">
        <w:t>2015;47(2):129-132.</w:t>
      </w:r>
    </w:p>
    <w:p w14:paraId="6936B0B1" w14:textId="77777777" w:rsidR="007979F8" w:rsidRPr="007979F8" w:rsidRDefault="007979F8" w:rsidP="007979F8">
      <w:pPr>
        <w:pStyle w:val="EndNoteBibliography"/>
        <w:spacing w:after="240"/>
        <w:ind w:left="720" w:hanging="720"/>
      </w:pPr>
      <w:r w:rsidRPr="007979F8">
        <w:t>85.</w:t>
      </w:r>
      <w:r w:rsidRPr="007979F8">
        <w:tab/>
        <w:t xml:space="preserve">Lineberry O, Patil A, Bailley K. A case report: 38-year-old female with anti-NMDA-receptor encephalitis without ovarian teratoma or occult malignancy. </w:t>
      </w:r>
      <w:r w:rsidRPr="007979F8">
        <w:rPr>
          <w:i/>
        </w:rPr>
        <w:t xml:space="preserve">Chest. </w:t>
      </w:r>
      <w:r w:rsidRPr="007979F8">
        <w:t>2013;144(4 MEETING ABSTRACT).</w:t>
      </w:r>
    </w:p>
    <w:p w14:paraId="0CFAD550" w14:textId="77777777" w:rsidR="007979F8" w:rsidRPr="007979F8" w:rsidRDefault="007979F8" w:rsidP="007979F8">
      <w:pPr>
        <w:pStyle w:val="EndNoteBibliography"/>
        <w:spacing w:after="240"/>
        <w:ind w:left="720" w:hanging="720"/>
      </w:pPr>
      <w:r w:rsidRPr="007979F8">
        <w:t>86.</w:t>
      </w:r>
      <w:r w:rsidRPr="007979F8">
        <w:tab/>
        <w:t xml:space="preserve">Thomas AA, Dalmau J, Gresa-Arribas N, Fadul CE. Anti-NMDA receptor encephalitis: A patient with refractory illness after 25 months of intensive immunotherapy. </w:t>
      </w:r>
      <w:r w:rsidRPr="007979F8">
        <w:rPr>
          <w:i/>
        </w:rPr>
        <w:t xml:space="preserve">Neuro-Oncology. </w:t>
      </w:r>
      <w:r w:rsidRPr="007979F8">
        <w:t>2012;14(SUPPL. 6).</w:t>
      </w:r>
    </w:p>
    <w:p w14:paraId="68C4C8CB" w14:textId="77777777" w:rsidR="007979F8" w:rsidRPr="007979F8" w:rsidRDefault="007979F8" w:rsidP="007979F8">
      <w:pPr>
        <w:pStyle w:val="EndNoteBibliography"/>
        <w:spacing w:after="240"/>
        <w:ind w:left="720" w:hanging="720"/>
      </w:pPr>
      <w:r w:rsidRPr="007979F8">
        <w:t>87.</w:t>
      </w:r>
      <w:r w:rsidRPr="007979F8">
        <w:tab/>
        <w:t xml:space="preserve">Wagner J, Schwarz G, Puttinger G, et al. Anti-NMDA receptor encephalitis triggered by epilepsy surgery. </w:t>
      </w:r>
      <w:r w:rsidRPr="007979F8">
        <w:rPr>
          <w:i/>
        </w:rPr>
        <w:t xml:space="preserve">European Journal of Neurology. </w:t>
      </w:r>
      <w:r w:rsidRPr="007979F8">
        <w:t>2018;25(Supplement 2):169.</w:t>
      </w:r>
    </w:p>
    <w:p w14:paraId="1B99A3DD" w14:textId="77777777" w:rsidR="007979F8" w:rsidRPr="007979F8" w:rsidRDefault="007979F8" w:rsidP="007979F8">
      <w:pPr>
        <w:pStyle w:val="EndNoteBibliography"/>
        <w:spacing w:after="240"/>
        <w:ind w:left="720" w:hanging="720"/>
      </w:pPr>
      <w:r w:rsidRPr="007979F8">
        <w:t>88.</w:t>
      </w:r>
      <w:r w:rsidRPr="007979F8">
        <w:tab/>
        <w:t xml:space="preserve">Hung SKY, Viswanathan S, Arip M, Hiew FL, Puvanarajah S. A catastrophic case of anti NMDA receptor encephalitis with Japanese encephalitis, borrelia burgdorferi, bartonella henselae and herpes simplex virus co-infections. </w:t>
      </w:r>
      <w:r w:rsidRPr="007979F8">
        <w:rPr>
          <w:i/>
        </w:rPr>
        <w:t xml:space="preserve">Journal of the Neurological Sciences. </w:t>
      </w:r>
      <w:r w:rsidRPr="007979F8">
        <w:t>2017;381(Supplement 1):906.</w:t>
      </w:r>
    </w:p>
    <w:p w14:paraId="01CF2459" w14:textId="77777777" w:rsidR="007979F8" w:rsidRPr="007979F8" w:rsidRDefault="007979F8" w:rsidP="007979F8">
      <w:pPr>
        <w:pStyle w:val="EndNoteBibliography"/>
        <w:spacing w:after="240"/>
        <w:ind w:left="720" w:hanging="720"/>
      </w:pPr>
      <w:r w:rsidRPr="007979F8">
        <w:lastRenderedPageBreak/>
        <w:t>89.</w:t>
      </w:r>
      <w:r w:rsidRPr="007979F8">
        <w:tab/>
        <w:t xml:space="preserve">Rojc B, Podnar B, Graus F. A case of recurrent MOG antibody positive bilateral optic neuritis and anti-NMDAR encephalitis: Different biological evolution of the two associated antibodies. </w:t>
      </w:r>
      <w:r w:rsidRPr="007979F8">
        <w:rPr>
          <w:i/>
        </w:rPr>
        <w:t xml:space="preserve">Journal of Neuroimmunology. </w:t>
      </w:r>
      <w:r w:rsidRPr="007979F8">
        <w:t>2019;328:86-88.</w:t>
      </w:r>
    </w:p>
    <w:p w14:paraId="7984C284" w14:textId="77777777" w:rsidR="007979F8" w:rsidRPr="007979F8" w:rsidRDefault="007979F8" w:rsidP="007979F8">
      <w:pPr>
        <w:pStyle w:val="EndNoteBibliography"/>
        <w:spacing w:after="240"/>
        <w:ind w:left="720" w:hanging="720"/>
      </w:pPr>
      <w:r w:rsidRPr="007979F8">
        <w:t>90.</w:t>
      </w:r>
      <w:r w:rsidRPr="007979F8">
        <w:tab/>
        <w:t xml:space="preserve">Zoccarato M, Zuliani L, Saddi MV, et al. AQP4-neuromyelitis optica following NMDAR-encephalitis: A case report. </w:t>
      </w:r>
      <w:r w:rsidRPr="007979F8">
        <w:rPr>
          <w:i/>
        </w:rPr>
        <w:t xml:space="preserve">Journal of the Neurological Sciences. </w:t>
      </w:r>
      <w:r w:rsidRPr="007979F8">
        <w:t>2013;333(SUPPL. 1):e663.</w:t>
      </w:r>
    </w:p>
    <w:p w14:paraId="7EAB61F6" w14:textId="77777777" w:rsidR="007979F8" w:rsidRPr="007979F8" w:rsidRDefault="007979F8" w:rsidP="007979F8">
      <w:pPr>
        <w:pStyle w:val="EndNoteBibliography"/>
        <w:spacing w:after="240"/>
        <w:ind w:left="720" w:hanging="720"/>
      </w:pPr>
      <w:r w:rsidRPr="007979F8">
        <w:t>91.</w:t>
      </w:r>
      <w:r w:rsidRPr="007979F8">
        <w:tab/>
        <w:t xml:space="preserve">Power S, Fahy RJ, Redmond J. NMDA encephalitis, a case study. </w:t>
      </w:r>
      <w:r w:rsidRPr="007979F8">
        <w:rPr>
          <w:i/>
        </w:rPr>
        <w:t xml:space="preserve">Irish Journal of Medical Science. </w:t>
      </w:r>
      <w:r w:rsidRPr="007979F8">
        <w:t>2017;186(6 Supplement 1):S206.</w:t>
      </w:r>
    </w:p>
    <w:p w14:paraId="3E8795C9" w14:textId="77777777" w:rsidR="007979F8" w:rsidRPr="007979F8" w:rsidRDefault="007979F8" w:rsidP="007979F8">
      <w:pPr>
        <w:pStyle w:val="EndNoteBibliography"/>
        <w:spacing w:after="240"/>
        <w:ind w:left="720" w:hanging="720"/>
      </w:pPr>
      <w:r w:rsidRPr="007979F8">
        <w:t>92.</w:t>
      </w:r>
      <w:r w:rsidRPr="007979F8">
        <w:tab/>
        <w:t xml:space="preserve">Zhou J, Tan W, Tan SE, Hu J, Chen Z, Wang K. An unusual case of anti-MOG CNS demyelination with concomitant mild anti-NMDAR encephalitis. </w:t>
      </w:r>
      <w:r w:rsidRPr="007979F8">
        <w:rPr>
          <w:i/>
        </w:rPr>
        <w:t xml:space="preserve">Journal of Neuroimmunology. </w:t>
      </w:r>
      <w:r w:rsidRPr="007979F8">
        <w:t>2018;320:107-110.</w:t>
      </w:r>
    </w:p>
    <w:p w14:paraId="2182A4FA" w14:textId="77777777" w:rsidR="007979F8" w:rsidRPr="007979F8" w:rsidRDefault="007979F8" w:rsidP="007979F8">
      <w:pPr>
        <w:pStyle w:val="EndNoteBibliography"/>
        <w:spacing w:after="240"/>
        <w:ind w:left="720" w:hanging="720"/>
      </w:pPr>
      <w:r w:rsidRPr="007979F8">
        <w:t>93.</w:t>
      </w:r>
      <w:r w:rsidRPr="007979F8">
        <w:tab/>
        <w:t xml:space="preserve">Guan HZ, Ren HT, Yang XZ, et al. Limbic Encephalitis Associated with Anti-gamma-aminobutyric Acid B Receptor Antibodies: A Case Series from China. </w:t>
      </w:r>
      <w:r w:rsidRPr="007979F8">
        <w:rPr>
          <w:i/>
        </w:rPr>
        <w:t xml:space="preserve">Chin Med J (Engl). </w:t>
      </w:r>
      <w:r w:rsidRPr="007979F8">
        <w:t>2015;128(22):3023-3028.</w:t>
      </w:r>
    </w:p>
    <w:p w14:paraId="2182D4D2" w14:textId="77777777" w:rsidR="007979F8" w:rsidRPr="007979F8" w:rsidRDefault="007979F8" w:rsidP="007979F8">
      <w:pPr>
        <w:pStyle w:val="EndNoteBibliography"/>
        <w:spacing w:after="240"/>
        <w:ind w:left="720" w:hanging="720"/>
      </w:pPr>
      <w:r w:rsidRPr="007979F8">
        <w:t>94.</w:t>
      </w:r>
      <w:r w:rsidRPr="007979F8">
        <w:tab/>
        <w:t xml:space="preserve">Jeraiby M, Depince-Berger A, Bossy V, Antoine JC, Paul S. A case of anti-NMDA receptor encephalitis in a woman with a NMDA-R(+) small cell lung carcinoma (SCLC). </w:t>
      </w:r>
      <w:r w:rsidRPr="007979F8">
        <w:rPr>
          <w:i/>
        </w:rPr>
        <w:t xml:space="preserve">Clin Immunol. </w:t>
      </w:r>
      <w:r w:rsidRPr="007979F8">
        <w:t>2016;166-167:96-99.</w:t>
      </w:r>
    </w:p>
    <w:p w14:paraId="6B35A80F" w14:textId="77777777" w:rsidR="007979F8" w:rsidRPr="007979F8" w:rsidRDefault="007979F8" w:rsidP="007979F8">
      <w:pPr>
        <w:pStyle w:val="EndNoteBibliography"/>
        <w:spacing w:after="240"/>
        <w:ind w:left="720" w:hanging="720"/>
      </w:pPr>
      <w:r w:rsidRPr="007979F8">
        <w:t>95.</w:t>
      </w:r>
      <w:r w:rsidRPr="007979F8">
        <w:tab/>
        <w:t xml:space="preserve">Chen MFC, Dougherty M, Dalmau J. Anti-NMDA-receptor encephalitis: Case report of persistent anti-NMDAR antibodies 10 years from initial undiagnosed presentation. </w:t>
      </w:r>
      <w:r w:rsidRPr="007979F8">
        <w:rPr>
          <w:i/>
        </w:rPr>
        <w:t xml:space="preserve">Neurology. </w:t>
      </w:r>
      <w:r w:rsidRPr="007979F8">
        <w:t>2014;82(10 SUPPL. 1).</w:t>
      </w:r>
    </w:p>
    <w:p w14:paraId="53EDD21A" w14:textId="77777777" w:rsidR="007979F8" w:rsidRPr="007979F8" w:rsidRDefault="007979F8" w:rsidP="007979F8">
      <w:pPr>
        <w:pStyle w:val="EndNoteBibliography"/>
        <w:spacing w:after="240"/>
        <w:ind w:left="720" w:hanging="720"/>
      </w:pPr>
      <w:r w:rsidRPr="007979F8">
        <w:t>96.</w:t>
      </w:r>
      <w:r w:rsidRPr="007979F8">
        <w:tab/>
        <w:t xml:space="preserve">Kelleher E, McNamara P, Fitzmaurice B, et al. Prevalence rate of N-methyl-D-aspartate (NMDA) receptor antibodies in first episode psychosis. </w:t>
      </w:r>
      <w:r w:rsidRPr="007979F8">
        <w:rPr>
          <w:i/>
        </w:rPr>
        <w:t xml:space="preserve">European Psychiatry. </w:t>
      </w:r>
      <w:r w:rsidRPr="007979F8">
        <w:t>2015;30(SUPPL. 1):1568.</w:t>
      </w:r>
    </w:p>
    <w:p w14:paraId="3C698EBF" w14:textId="77777777" w:rsidR="007979F8" w:rsidRPr="007979F8" w:rsidRDefault="007979F8" w:rsidP="007979F8">
      <w:pPr>
        <w:pStyle w:val="EndNoteBibliography"/>
        <w:spacing w:after="240"/>
        <w:ind w:left="720" w:hanging="720"/>
      </w:pPr>
      <w:r w:rsidRPr="007979F8">
        <w:t>97.</w:t>
      </w:r>
      <w:r w:rsidRPr="007979F8">
        <w:tab/>
        <w:t xml:space="preserve">Kukreti P, Garg A, Bhid L. Autoimmune encephalitis masquerading as psychosis: Diagnostic &amp; therapeutic challenge. </w:t>
      </w:r>
      <w:r w:rsidRPr="007979F8">
        <w:rPr>
          <w:i/>
        </w:rPr>
        <w:t xml:space="preserve">Indian Journal of Psychiatry. </w:t>
      </w:r>
      <w:r w:rsidRPr="007979F8">
        <w:t>2015;57(5 SUPPL. 1):S155-S156.</w:t>
      </w:r>
    </w:p>
    <w:p w14:paraId="4811C31A" w14:textId="77777777" w:rsidR="007979F8" w:rsidRPr="007979F8" w:rsidRDefault="007979F8" w:rsidP="007979F8">
      <w:pPr>
        <w:pStyle w:val="EndNoteBibliography"/>
        <w:spacing w:after="240"/>
        <w:ind w:left="720" w:hanging="720"/>
      </w:pPr>
      <w:r w:rsidRPr="007979F8">
        <w:t>98.</w:t>
      </w:r>
      <w:r w:rsidRPr="007979F8">
        <w:tab/>
        <w:t xml:space="preserve">Mohammad SS, Sinclair K, Dale RC, Brilot F. Chorea and ballismus after herpes simplex 1 encephalitis associated with NMDAR antibodies. </w:t>
      </w:r>
      <w:r w:rsidRPr="007979F8">
        <w:rPr>
          <w:i/>
        </w:rPr>
        <w:t xml:space="preserve">Movement Disorders. </w:t>
      </w:r>
      <w:r w:rsidRPr="007979F8">
        <w:t>2013;28(SUPPL. 1):S326.</w:t>
      </w:r>
    </w:p>
    <w:p w14:paraId="7384EC7A" w14:textId="77777777" w:rsidR="007979F8" w:rsidRPr="007979F8" w:rsidRDefault="007979F8" w:rsidP="007979F8">
      <w:pPr>
        <w:pStyle w:val="EndNoteBibliography"/>
        <w:spacing w:after="240"/>
        <w:ind w:left="720" w:hanging="720"/>
      </w:pPr>
      <w:r w:rsidRPr="007979F8">
        <w:t>99.</w:t>
      </w:r>
      <w:r w:rsidRPr="007979F8">
        <w:tab/>
        <w:t xml:space="preserve">Zhang W, Yan L, Jiao J. Repeated misdiagnosis of a relapsed atypical anti-NMDA receptor encephalitis without an associated ovarian teratoma. </w:t>
      </w:r>
      <w:r w:rsidRPr="007979F8">
        <w:rPr>
          <w:i/>
        </w:rPr>
        <w:t xml:space="preserve">Neurosci Lett. </w:t>
      </w:r>
      <w:r w:rsidRPr="007979F8">
        <w:t>2017;638:135-138.</w:t>
      </w:r>
    </w:p>
    <w:p w14:paraId="033A80D8" w14:textId="77777777" w:rsidR="007979F8" w:rsidRPr="007979F8" w:rsidRDefault="007979F8" w:rsidP="007979F8">
      <w:pPr>
        <w:pStyle w:val="EndNoteBibliography"/>
        <w:spacing w:after="240"/>
        <w:ind w:left="720" w:hanging="720"/>
      </w:pPr>
      <w:r w:rsidRPr="007979F8">
        <w:t>100.</w:t>
      </w:r>
      <w:r w:rsidRPr="007979F8">
        <w:tab/>
        <w:t xml:space="preserve">Orengo JP, Pekmezci M, Cree BA. Simultaneous serum aquaporin-4 antibody and CSF NMDA receptor antibody-positive encephalitis. </w:t>
      </w:r>
      <w:r w:rsidRPr="007979F8">
        <w:rPr>
          <w:i/>
        </w:rPr>
        <w:t xml:space="preserve">Neurol Neuroimmunol Neuroinflamm. </w:t>
      </w:r>
      <w:r w:rsidRPr="007979F8">
        <w:t>2015;2(3):e101.</w:t>
      </w:r>
    </w:p>
    <w:p w14:paraId="77FA686C" w14:textId="77777777" w:rsidR="007979F8" w:rsidRPr="007979F8" w:rsidRDefault="007979F8" w:rsidP="007979F8">
      <w:pPr>
        <w:pStyle w:val="EndNoteBibliography"/>
        <w:spacing w:after="240"/>
        <w:ind w:left="720" w:hanging="720"/>
      </w:pPr>
      <w:r w:rsidRPr="007979F8">
        <w:lastRenderedPageBreak/>
        <w:t>101.</w:t>
      </w:r>
      <w:r w:rsidRPr="007979F8">
        <w:tab/>
        <w:t xml:space="preserve">Berth S, Barreras P, Probasco JC, Solnes LB, Pardo CA, Ostrow LW. Nmdar subunit expression by atypical B cell lymphoma in a patient presenting with paraneoplastic encephalitis. </w:t>
      </w:r>
      <w:r w:rsidRPr="007979F8">
        <w:rPr>
          <w:i/>
        </w:rPr>
        <w:t xml:space="preserve">Annals of Neurology. </w:t>
      </w:r>
      <w:r w:rsidRPr="007979F8">
        <w:t>2017;82(Supplement 21):S127.</w:t>
      </w:r>
    </w:p>
    <w:p w14:paraId="5A4E3B77" w14:textId="77777777" w:rsidR="007979F8" w:rsidRPr="007979F8" w:rsidRDefault="007979F8" w:rsidP="007979F8">
      <w:pPr>
        <w:pStyle w:val="EndNoteBibliography"/>
        <w:spacing w:after="240"/>
        <w:ind w:left="720" w:hanging="720"/>
      </w:pPr>
      <w:r w:rsidRPr="007979F8">
        <w:t>102.</w:t>
      </w:r>
      <w:r w:rsidRPr="007979F8">
        <w:tab/>
        <w:t xml:space="preserve">Finke C, Mengel A, Pruss H, Stocker W, Meisel A, Ruprecht K. Anti-NMDAR encephalitis mimicking HaNDL syndrome. </w:t>
      </w:r>
      <w:r w:rsidRPr="007979F8">
        <w:rPr>
          <w:i/>
        </w:rPr>
        <w:t xml:space="preserve">Cephalalgia. </w:t>
      </w:r>
      <w:r w:rsidRPr="007979F8">
        <w:t>2014;34(12):1012-1014.</w:t>
      </w:r>
    </w:p>
    <w:p w14:paraId="32275ED5" w14:textId="77777777" w:rsidR="007979F8" w:rsidRPr="007979F8" w:rsidRDefault="007979F8" w:rsidP="007979F8">
      <w:pPr>
        <w:pStyle w:val="EndNoteBibliography"/>
        <w:ind w:left="720" w:hanging="720"/>
      </w:pPr>
      <w:r w:rsidRPr="007979F8">
        <w:t>103.</w:t>
      </w:r>
      <w:r w:rsidRPr="007979F8">
        <w:tab/>
        <w:t>Lab S. SIR - SCImago Institutional Rankings.  Published 2019. Accessed 20 Aug 2019, 2019.</w:t>
      </w:r>
    </w:p>
    <w:p w14:paraId="66834BB7" w14:textId="064C24AB" w:rsidR="004F1404" w:rsidRPr="00A9703F" w:rsidRDefault="007979F8" w:rsidP="00C556A0">
      <w:pPr>
        <w:spacing w:line="480" w:lineRule="auto"/>
      </w:pPr>
      <w:r>
        <w:fldChar w:fldCharType="end"/>
      </w:r>
    </w:p>
    <w:sectPr w:rsidR="004F1404" w:rsidRPr="00A9703F" w:rsidSect="00D6396E">
      <w:endnotePr>
        <w:numFmt w:val="decimal"/>
      </w:endnotePr>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BD7A51" w14:textId="77777777" w:rsidR="00BC62A6" w:rsidRDefault="00BC62A6" w:rsidP="006347B7">
      <w:r>
        <w:separator/>
      </w:r>
    </w:p>
  </w:endnote>
  <w:endnote w:type="continuationSeparator" w:id="0">
    <w:p w14:paraId="564D9859" w14:textId="77777777" w:rsidR="00BC62A6" w:rsidRDefault="00BC62A6" w:rsidP="006347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altName w:val="Calibri"/>
    <w:panose1 w:val="020B0604020202020204"/>
    <w:charset w:val="00"/>
    <w:family w:val="swiss"/>
    <w:pitch w:val="variable"/>
    <w:sig w:usb0="E4002EFF" w:usb1="C000E47F" w:usb2="00000009" w:usb3="00000000" w:csb0="000001FF" w:csb1="00000000"/>
  </w:font>
  <w:font w:name="Yu Mincho">
    <w:panose1 w:val="02020400000000000000"/>
    <w:charset w:val="80"/>
    <w:family w:val="roman"/>
    <w:notTrueType/>
    <w:pitch w:val="variable"/>
    <w:sig w:usb0="800002E7" w:usb1="2AC7FCFF" w:usb2="00000012" w:usb3="00000000" w:csb0="0002009F" w:csb1="00000000"/>
  </w:font>
  <w:font w:name="Consolas">
    <w:panose1 w:val="020B0609020204030204"/>
    <w:charset w:val="00"/>
    <w:family w:val="modern"/>
    <w:pitch w:val="fixed"/>
    <w:sig w:usb0="E10002FF" w:usb1="4000FCFF" w:usb2="00000009" w:usb3="00000000" w:csb0="0000019F" w:csb1="00000000"/>
  </w:font>
  <w:font w:name="Times">
    <w:panose1 w:val="00000500000000020000"/>
    <w:charset w:val="00"/>
    <w:family w:val="auto"/>
    <w:pitch w:val="variable"/>
    <w:sig w:usb0="E00002FF" w:usb1="5000205A"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1A63EF" w14:textId="77777777" w:rsidR="00BC62A6" w:rsidRDefault="00BC62A6" w:rsidP="006347B7">
      <w:r>
        <w:separator/>
      </w:r>
    </w:p>
  </w:footnote>
  <w:footnote w:type="continuationSeparator" w:id="0">
    <w:p w14:paraId="3ACB5760" w14:textId="77777777" w:rsidR="00BC62A6" w:rsidRDefault="00BC62A6" w:rsidP="006347B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20D80"/>
    <w:multiLevelType w:val="hybridMultilevel"/>
    <w:tmpl w:val="DC40045C"/>
    <w:lvl w:ilvl="0" w:tplc="3000E7B6">
      <w:start w:val="1"/>
      <w:numFmt w:val="decimal"/>
      <w:lvlText w:val="%1."/>
      <w:lvlJc w:val="left"/>
      <w:pPr>
        <w:ind w:left="720" w:hanging="360"/>
      </w:pPr>
      <w:rPr>
        <w:rFonts w:hint="default"/>
        <w:sz w:val="16"/>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592988"/>
    <w:multiLevelType w:val="hybridMultilevel"/>
    <w:tmpl w:val="8332BDA6"/>
    <w:lvl w:ilvl="0" w:tplc="17F69F66">
      <w:start w:val="1"/>
      <w:numFmt w:val="decimal"/>
      <w:lvlText w:val="%1."/>
      <w:lvlJc w:val="left"/>
      <w:pPr>
        <w:ind w:left="720" w:hanging="360"/>
      </w:pPr>
      <w:rPr>
        <w:rFonts w:ascii="Calibri" w:eastAsia="Times New Roman" w:hAnsi="Calibri" w:hint="default"/>
        <w:color w:val="00000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7D1F1A"/>
    <w:multiLevelType w:val="hybridMultilevel"/>
    <w:tmpl w:val="9898AC86"/>
    <w:lvl w:ilvl="0" w:tplc="3DF8B4EE">
      <w:start w:val="1"/>
      <w:numFmt w:val="decimal"/>
      <w:lvlText w:val="%1."/>
      <w:lvlJc w:val="left"/>
      <w:pPr>
        <w:ind w:left="720" w:hanging="360"/>
      </w:pPr>
      <w:rPr>
        <w:rFonts w:ascii="Times New Roman" w:eastAsiaTheme="minorHAnsi" w:hAnsi="Times New Roman" w:cs="Times New Roman"/>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C23BC4"/>
    <w:multiLevelType w:val="hybridMultilevel"/>
    <w:tmpl w:val="C53620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133613"/>
    <w:multiLevelType w:val="hybridMultilevel"/>
    <w:tmpl w:val="A13623C0"/>
    <w:lvl w:ilvl="0" w:tplc="007E3F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6D11EC"/>
    <w:multiLevelType w:val="hybridMultilevel"/>
    <w:tmpl w:val="CE287B9A"/>
    <w:lvl w:ilvl="0" w:tplc="68BA142A">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6E7D3D"/>
    <w:multiLevelType w:val="hybridMultilevel"/>
    <w:tmpl w:val="1C1A88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1FF505E"/>
    <w:multiLevelType w:val="hybridMultilevel"/>
    <w:tmpl w:val="877C0166"/>
    <w:lvl w:ilvl="0" w:tplc="99747CA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DB61B6E"/>
    <w:multiLevelType w:val="hybridMultilevel"/>
    <w:tmpl w:val="7F7E74E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C72ADA"/>
    <w:multiLevelType w:val="hybridMultilevel"/>
    <w:tmpl w:val="1C764318"/>
    <w:lvl w:ilvl="0" w:tplc="EAA456E6">
      <w:start w:val="3"/>
      <w:numFmt w:val="bullet"/>
      <w:lvlText w:val="-"/>
      <w:lvlJc w:val="left"/>
      <w:pPr>
        <w:ind w:left="720" w:hanging="360"/>
      </w:pPr>
      <w:rPr>
        <w:rFonts w:ascii="Times New Roman" w:eastAsiaTheme="minorHAnsi" w:hAnsi="Times New Roman" w:cs="Times New Roman"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ED61E64"/>
    <w:multiLevelType w:val="hybridMultilevel"/>
    <w:tmpl w:val="F320D24E"/>
    <w:lvl w:ilvl="0" w:tplc="B25C0076">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8"/>
  </w:num>
  <w:num w:numId="4">
    <w:abstractNumId w:val="2"/>
  </w:num>
  <w:num w:numId="5">
    <w:abstractNumId w:val="5"/>
  </w:num>
  <w:num w:numId="6">
    <w:abstractNumId w:val="0"/>
  </w:num>
  <w:num w:numId="7">
    <w:abstractNumId w:val="10"/>
  </w:num>
  <w:num w:numId="8">
    <w:abstractNumId w:val="6"/>
  </w:num>
  <w:num w:numId="9">
    <w:abstractNumId w:val="3"/>
  </w:num>
  <w:num w:numId="10">
    <w:abstractNumId w:val="9"/>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proofState w:spelling="clean" w:grammar="clean"/>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ENLayout&gt;"/>
    <w:docVar w:name="EN.Libraries" w:val="&lt;Libraries&gt;&lt;/Libraries&gt;"/>
  </w:docVars>
  <w:rsids>
    <w:rsidRoot w:val="006354FD"/>
    <w:rsid w:val="00000ADC"/>
    <w:rsid w:val="000014BA"/>
    <w:rsid w:val="00001A59"/>
    <w:rsid w:val="00002120"/>
    <w:rsid w:val="000023D7"/>
    <w:rsid w:val="00002518"/>
    <w:rsid w:val="0000298E"/>
    <w:rsid w:val="00002A38"/>
    <w:rsid w:val="000036B2"/>
    <w:rsid w:val="000051B3"/>
    <w:rsid w:val="00006B43"/>
    <w:rsid w:val="00007E95"/>
    <w:rsid w:val="00010480"/>
    <w:rsid w:val="0001063B"/>
    <w:rsid w:val="00010FE0"/>
    <w:rsid w:val="00011017"/>
    <w:rsid w:val="000124D0"/>
    <w:rsid w:val="0001361F"/>
    <w:rsid w:val="00015157"/>
    <w:rsid w:val="0001651F"/>
    <w:rsid w:val="0001797F"/>
    <w:rsid w:val="00022672"/>
    <w:rsid w:val="00022790"/>
    <w:rsid w:val="00022E9B"/>
    <w:rsid w:val="00027181"/>
    <w:rsid w:val="0002759D"/>
    <w:rsid w:val="00027895"/>
    <w:rsid w:val="00027F14"/>
    <w:rsid w:val="000309D0"/>
    <w:rsid w:val="00030A2E"/>
    <w:rsid w:val="000313E5"/>
    <w:rsid w:val="00032F3A"/>
    <w:rsid w:val="00033C47"/>
    <w:rsid w:val="00034246"/>
    <w:rsid w:val="000342D6"/>
    <w:rsid w:val="00035300"/>
    <w:rsid w:val="000355B2"/>
    <w:rsid w:val="00036287"/>
    <w:rsid w:val="00037B1F"/>
    <w:rsid w:val="00037D56"/>
    <w:rsid w:val="0004053E"/>
    <w:rsid w:val="000412F6"/>
    <w:rsid w:val="00043D39"/>
    <w:rsid w:val="00044309"/>
    <w:rsid w:val="00044951"/>
    <w:rsid w:val="000465DC"/>
    <w:rsid w:val="00046FBE"/>
    <w:rsid w:val="00047FCB"/>
    <w:rsid w:val="000502EB"/>
    <w:rsid w:val="00050B5F"/>
    <w:rsid w:val="00050C49"/>
    <w:rsid w:val="00051B04"/>
    <w:rsid w:val="00052121"/>
    <w:rsid w:val="000532DE"/>
    <w:rsid w:val="000535DA"/>
    <w:rsid w:val="00053D69"/>
    <w:rsid w:val="00053EF3"/>
    <w:rsid w:val="00054566"/>
    <w:rsid w:val="00054B30"/>
    <w:rsid w:val="000550F5"/>
    <w:rsid w:val="00055846"/>
    <w:rsid w:val="000563AA"/>
    <w:rsid w:val="000563BF"/>
    <w:rsid w:val="00057D7A"/>
    <w:rsid w:val="0006015A"/>
    <w:rsid w:val="00061158"/>
    <w:rsid w:val="000611B9"/>
    <w:rsid w:val="00063A56"/>
    <w:rsid w:val="000664F1"/>
    <w:rsid w:val="00070C68"/>
    <w:rsid w:val="000720EB"/>
    <w:rsid w:val="0007276F"/>
    <w:rsid w:val="00072B60"/>
    <w:rsid w:val="00072CE2"/>
    <w:rsid w:val="00074088"/>
    <w:rsid w:val="00074268"/>
    <w:rsid w:val="0007436F"/>
    <w:rsid w:val="00074A7D"/>
    <w:rsid w:val="0007535D"/>
    <w:rsid w:val="00076059"/>
    <w:rsid w:val="000760AC"/>
    <w:rsid w:val="00077441"/>
    <w:rsid w:val="0007768E"/>
    <w:rsid w:val="0007774E"/>
    <w:rsid w:val="000806D3"/>
    <w:rsid w:val="000812F9"/>
    <w:rsid w:val="000819F2"/>
    <w:rsid w:val="00081C93"/>
    <w:rsid w:val="00081EF0"/>
    <w:rsid w:val="00082750"/>
    <w:rsid w:val="00082C5C"/>
    <w:rsid w:val="00082DD9"/>
    <w:rsid w:val="00083D89"/>
    <w:rsid w:val="00085425"/>
    <w:rsid w:val="00085A4D"/>
    <w:rsid w:val="00086608"/>
    <w:rsid w:val="000866F6"/>
    <w:rsid w:val="0008785B"/>
    <w:rsid w:val="0009086E"/>
    <w:rsid w:val="00090E30"/>
    <w:rsid w:val="0009149D"/>
    <w:rsid w:val="00092040"/>
    <w:rsid w:val="00092696"/>
    <w:rsid w:val="00092E5F"/>
    <w:rsid w:val="0009396F"/>
    <w:rsid w:val="00095E5E"/>
    <w:rsid w:val="000963D5"/>
    <w:rsid w:val="00096775"/>
    <w:rsid w:val="00096831"/>
    <w:rsid w:val="00097AF1"/>
    <w:rsid w:val="000A0B7D"/>
    <w:rsid w:val="000A1CCA"/>
    <w:rsid w:val="000A1E09"/>
    <w:rsid w:val="000A1E2B"/>
    <w:rsid w:val="000A2341"/>
    <w:rsid w:val="000A3483"/>
    <w:rsid w:val="000A522B"/>
    <w:rsid w:val="000A57F7"/>
    <w:rsid w:val="000A5C7B"/>
    <w:rsid w:val="000A6ADC"/>
    <w:rsid w:val="000A6D05"/>
    <w:rsid w:val="000A7857"/>
    <w:rsid w:val="000A7E0A"/>
    <w:rsid w:val="000B10A6"/>
    <w:rsid w:val="000B1719"/>
    <w:rsid w:val="000B1A4C"/>
    <w:rsid w:val="000B36DE"/>
    <w:rsid w:val="000B4613"/>
    <w:rsid w:val="000B514C"/>
    <w:rsid w:val="000B5FB7"/>
    <w:rsid w:val="000B6931"/>
    <w:rsid w:val="000B6D54"/>
    <w:rsid w:val="000B73EB"/>
    <w:rsid w:val="000C03C5"/>
    <w:rsid w:val="000C0C54"/>
    <w:rsid w:val="000C0C95"/>
    <w:rsid w:val="000C0DD7"/>
    <w:rsid w:val="000C2696"/>
    <w:rsid w:val="000C27F9"/>
    <w:rsid w:val="000C4993"/>
    <w:rsid w:val="000C5A6F"/>
    <w:rsid w:val="000C5BA8"/>
    <w:rsid w:val="000C669C"/>
    <w:rsid w:val="000C6FBA"/>
    <w:rsid w:val="000C7463"/>
    <w:rsid w:val="000C7870"/>
    <w:rsid w:val="000D1F8F"/>
    <w:rsid w:val="000D22FE"/>
    <w:rsid w:val="000D2309"/>
    <w:rsid w:val="000D2427"/>
    <w:rsid w:val="000D3686"/>
    <w:rsid w:val="000D3969"/>
    <w:rsid w:val="000D4A6C"/>
    <w:rsid w:val="000D4B1F"/>
    <w:rsid w:val="000D5F9C"/>
    <w:rsid w:val="000D616F"/>
    <w:rsid w:val="000E01F2"/>
    <w:rsid w:val="000E0D20"/>
    <w:rsid w:val="000E26B8"/>
    <w:rsid w:val="000E34B7"/>
    <w:rsid w:val="000E3576"/>
    <w:rsid w:val="000E5500"/>
    <w:rsid w:val="000E593E"/>
    <w:rsid w:val="000E66CC"/>
    <w:rsid w:val="000E696D"/>
    <w:rsid w:val="000E6FCC"/>
    <w:rsid w:val="000E7FBD"/>
    <w:rsid w:val="000F00D9"/>
    <w:rsid w:val="000F0533"/>
    <w:rsid w:val="000F1FF3"/>
    <w:rsid w:val="000F3349"/>
    <w:rsid w:val="000F4D5A"/>
    <w:rsid w:val="000F540F"/>
    <w:rsid w:val="000F6834"/>
    <w:rsid w:val="000F6AA2"/>
    <w:rsid w:val="000F6CE2"/>
    <w:rsid w:val="000F74A0"/>
    <w:rsid w:val="000F7858"/>
    <w:rsid w:val="001006FB"/>
    <w:rsid w:val="00102875"/>
    <w:rsid w:val="0010314C"/>
    <w:rsid w:val="00103577"/>
    <w:rsid w:val="00103628"/>
    <w:rsid w:val="001042E7"/>
    <w:rsid w:val="001044CC"/>
    <w:rsid w:val="001056B9"/>
    <w:rsid w:val="001056D6"/>
    <w:rsid w:val="00105D0F"/>
    <w:rsid w:val="00107B3D"/>
    <w:rsid w:val="001105B1"/>
    <w:rsid w:val="00111F7D"/>
    <w:rsid w:val="00112503"/>
    <w:rsid w:val="00113149"/>
    <w:rsid w:val="0011633F"/>
    <w:rsid w:val="00123775"/>
    <w:rsid w:val="00123C20"/>
    <w:rsid w:val="0012409B"/>
    <w:rsid w:val="0012744D"/>
    <w:rsid w:val="00127A53"/>
    <w:rsid w:val="001301AB"/>
    <w:rsid w:val="00131B27"/>
    <w:rsid w:val="00133833"/>
    <w:rsid w:val="001339F7"/>
    <w:rsid w:val="001362FE"/>
    <w:rsid w:val="00136526"/>
    <w:rsid w:val="00137F32"/>
    <w:rsid w:val="0014068F"/>
    <w:rsid w:val="00140E2D"/>
    <w:rsid w:val="00141982"/>
    <w:rsid w:val="001427B3"/>
    <w:rsid w:val="00142BE9"/>
    <w:rsid w:val="00145079"/>
    <w:rsid w:val="001458C5"/>
    <w:rsid w:val="00145B26"/>
    <w:rsid w:val="0014629E"/>
    <w:rsid w:val="001469BA"/>
    <w:rsid w:val="00146DD6"/>
    <w:rsid w:val="0015099B"/>
    <w:rsid w:val="00150FD3"/>
    <w:rsid w:val="00151E82"/>
    <w:rsid w:val="00152109"/>
    <w:rsid w:val="001539A8"/>
    <w:rsid w:val="00154F14"/>
    <w:rsid w:val="00155B8B"/>
    <w:rsid w:val="00156057"/>
    <w:rsid w:val="00156DDF"/>
    <w:rsid w:val="00160384"/>
    <w:rsid w:val="001621DB"/>
    <w:rsid w:val="001624E6"/>
    <w:rsid w:val="00163010"/>
    <w:rsid w:val="00163CAB"/>
    <w:rsid w:val="001645AB"/>
    <w:rsid w:val="00165073"/>
    <w:rsid w:val="0016592C"/>
    <w:rsid w:val="00166026"/>
    <w:rsid w:val="001665E0"/>
    <w:rsid w:val="00166FD7"/>
    <w:rsid w:val="001704E8"/>
    <w:rsid w:val="00170618"/>
    <w:rsid w:val="00170941"/>
    <w:rsid w:val="00171594"/>
    <w:rsid w:val="00171B30"/>
    <w:rsid w:val="00171E18"/>
    <w:rsid w:val="0017241A"/>
    <w:rsid w:val="0017249D"/>
    <w:rsid w:val="0017253D"/>
    <w:rsid w:val="00174BF1"/>
    <w:rsid w:val="001769B5"/>
    <w:rsid w:val="00176ACF"/>
    <w:rsid w:val="00176AF6"/>
    <w:rsid w:val="00180FFB"/>
    <w:rsid w:val="001814D8"/>
    <w:rsid w:val="001825F1"/>
    <w:rsid w:val="0018280B"/>
    <w:rsid w:val="001830AF"/>
    <w:rsid w:val="00183CE3"/>
    <w:rsid w:val="00183D0E"/>
    <w:rsid w:val="00184FB3"/>
    <w:rsid w:val="001850DE"/>
    <w:rsid w:val="001909DF"/>
    <w:rsid w:val="0019287B"/>
    <w:rsid w:val="00192E04"/>
    <w:rsid w:val="001934F7"/>
    <w:rsid w:val="0019359D"/>
    <w:rsid w:val="00193830"/>
    <w:rsid w:val="00196E7D"/>
    <w:rsid w:val="0019734A"/>
    <w:rsid w:val="00197C08"/>
    <w:rsid w:val="001A00F0"/>
    <w:rsid w:val="001A076F"/>
    <w:rsid w:val="001A0A4A"/>
    <w:rsid w:val="001A0FD8"/>
    <w:rsid w:val="001A110D"/>
    <w:rsid w:val="001A110F"/>
    <w:rsid w:val="001A2785"/>
    <w:rsid w:val="001A3596"/>
    <w:rsid w:val="001A3BCE"/>
    <w:rsid w:val="001A3CE7"/>
    <w:rsid w:val="001A4C6A"/>
    <w:rsid w:val="001A63B7"/>
    <w:rsid w:val="001A7FF6"/>
    <w:rsid w:val="001B0B43"/>
    <w:rsid w:val="001B1453"/>
    <w:rsid w:val="001B14A9"/>
    <w:rsid w:val="001B1A25"/>
    <w:rsid w:val="001B1E74"/>
    <w:rsid w:val="001B263D"/>
    <w:rsid w:val="001B3213"/>
    <w:rsid w:val="001B3699"/>
    <w:rsid w:val="001B38F1"/>
    <w:rsid w:val="001B4082"/>
    <w:rsid w:val="001B4A9D"/>
    <w:rsid w:val="001B53CB"/>
    <w:rsid w:val="001B55D2"/>
    <w:rsid w:val="001B5607"/>
    <w:rsid w:val="001B7478"/>
    <w:rsid w:val="001B774D"/>
    <w:rsid w:val="001B77B6"/>
    <w:rsid w:val="001B7A65"/>
    <w:rsid w:val="001C1BD4"/>
    <w:rsid w:val="001C24E3"/>
    <w:rsid w:val="001C2865"/>
    <w:rsid w:val="001C3385"/>
    <w:rsid w:val="001C3707"/>
    <w:rsid w:val="001C4B7C"/>
    <w:rsid w:val="001C62D8"/>
    <w:rsid w:val="001C6ECD"/>
    <w:rsid w:val="001C7612"/>
    <w:rsid w:val="001D0A63"/>
    <w:rsid w:val="001D1021"/>
    <w:rsid w:val="001D1446"/>
    <w:rsid w:val="001D2DBB"/>
    <w:rsid w:val="001D318D"/>
    <w:rsid w:val="001D32B1"/>
    <w:rsid w:val="001D3458"/>
    <w:rsid w:val="001D3737"/>
    <w:rsid w:val="001D4996"/>
    <w:rsid w:val="001D49BE"/>
    <w:rsid w:val="001D4A4B"/>
    <w:rsid w:val="001D557E"/>
    <w:rsid w:val="001D5DE0"/>
    <w:rsid w:val="001D5EF1"/>
    <w:rsid w:val="001D5F18"/>
    <w:rsid w:val="001D607F"/>
    <w:rsid w:val="001D7C5C"/>
    <w:rsid w:val="001E0196"/>
    <w:rsid w:val="001E0DAD"/>
    <w:rsid w:val="001E14A7"/>
    <w:rsid w:val="001E1F86"/>
    <w:rsid w:val="001E24B2"/>
    <w:rsid w:val="001E2515"/>
    <w:rsid w:val="001E290B"/>
    <w:rsid w:val="001E35F6"/>
    <w:rsid w:val="001E36A1"/>
    <w:rsid w:val="001E3FF0"/>
    <w:rsid w:val="001E45A8"/>
    <w:rsid w:val="001E4A55"/>
    <w:rsid w:val="001E4BDC"/>
    <w:rsid w:val="001E6571"/>
    <w:rsid w:val="001F0904"/>
    <w:rsid w:val="001F2778"/>
    <w:rsid w:val="001F3FA9"/>
    <w:rsid w:val="001F518F"/>
    <w:rsid w:val="001F51E1"/>
    <w:rsid w:val="001F52D7"/>
    <w:rsid w:val="001F5416"/>
    <w:rsid w:val="001F5B81"/>
    <w:rsid w:val="001F5C11"/>
    <w:rsid w:val="001F7689"/>
    <w:rsid w:val="00200315"/>
    <w:rsid w:val="00200850"/>
    <w:rsid w:val="00200964"/>
    <w:rsid w:val="00203C08"/>
    <w:rsid w:val="0020480D"/>
    <w:rsid w:val="002054FC"/>
    <w:rsid w:val="00205631"/>
    <w:rsid w:val="00206418"/>
    <w:rsid w:val="00206BEC"/>
    <w:rsid w:val="0020728C"/>
    <w:rsid w:val="00207E8D"/>
    <w:rsid w:val="00207F0A"/>
    <w:rsid w:val="00210474"/>
    <w:rsid w:val="00211010"/>
    <w:rsid w:val="002112CD"/>
    <w:rsid w:val="0021152E"/>
    <w:rsid w:val="00211945"/>
    <w:rsid w:val="00211DBF"/>
    <w:rsid w:val="00212616"/>
    <w:rsid w:val="00212D1B"/>
    <w:rsid w:val="002140B4"/>
    <w:rsid w:val="002140EE"/>
    <w:rsid w:val="00214C3E"/>
    <w:rsid w:val="002167FF"/>
    <w:rsid w:val="00216C54"/>
    <w:rsid w:val="002214EB"/>
    <w:rsid w:val="0022223F"/>
    <w:rsid w:val="00222302"/>
    <w:rsid w:val="00222770"/>
    <w:rsid w:val="00222B47"/>
    <w:rsid w:val="00223017"/>
    <w:rsid w:val="00223749"/>
    <w:rsid w:val="00223B2B"/>
    <w:rsid w:val="00223B37"/>
    <w:rsid w:val="00223E01"/>
    <w:rsid w:val="00224D80"/>
    <w:rsid w:val="002255FC"/>
    <w:rsid w:val="00225649"/>
    <w:rsid w:val="0022576D"/>
    <w:rsid w:val="002263BF"/>
    <w:rsid w:val="00226E88"/>
    <w:rsid w:val="002270EF"/>
    <w:rsid w:val="0022741F"/>
    <w:rsid w:val="00227565"/>
    <w:rsid w:val="00227AC0"/>
    <w:rsid w:val="00230845"/>
    <w:rsid w:val="002314D0"/>
    <w:rsid w:val="00232A4A"/>
    <w:rsid w:val="00234248"/>
    <w:rsid w:val="00235493"/>
    <w:rsid w:val="00235879"/>
    <w:rsid w:val="002367F5"/>
    <w:rsid w:val="00240838"/>
    <w:rsid w:val="00240B9B"/>
    <w:rsid w:val="002452EB"/>
    <w:rsid w:val="002458BA"/>
    <w:rsid w:val="002460B7"/>
    <w:rsid w:val="002476C2"/>
    <w:rsid w:val="00247C76"/>
    <w:rsid w:val="0025054F"/>
    <w:rsid w:val="00250C2E"/>
    <w:rsid w:val="00252697"/>
    <w:rsid w:val="00252E5D"/>
    <w:rsid w:val="0025386D"/>
    <w:rsid w:val="0025452E"/>
    <w:rsid w:val="0025490D"/>
    <w:rsid w:val="00254A43"/>
    <w:rsid w:val="00254CAF"/>
    <w:rsid w:val="00255248"/>
    <w:rsid w:val="0025564E"/>
    <w:rsid w:val="00255A31"/>
    <w:rsid w:val="00256C1C"/>
    <w:rsid w:val="00257809"/>
    <w:rsid w:val="00260295"/>
    <w:rsid w:val="00260C1E"/>
    <w:rsid w:val="002615B0"/>
    <w:rsid w:val="0026190E"/>
    <w:rsid w:val="0026292E"/>
    <w:rsid w:val="002629CB"/>
    <w:rsid w:val="00263198"/>
    <w:rsid w:val="002634C8"/>
    <w:rsid w:val="00263C36"/>
    <w:rsid w:val="002658ED"/>
    <w:rsid w:val="0026675F"/>
    <w:rsid w:val="00270D3E"/>
    <w:rsid w:val="0027251E"/>
    <w:rsid w:val="00273E7F"/>
    <w:rsid w:val="00273E85"/>
    <w:rsid w:val="0027428B"/>
    <w:rsid w:val="002746A7"/>
    <w:rsid w:val="0027551F"/>
    <w:rsid w:val="002766E1"/>
    <w:rsid w:val="002775AA"/>
    <w:rsid w:val="0028067D"/>
    <w:rsid w:val="002820D5"/>
    <w:rsid w:val="002824EB"/>
    <w:rsid w:val="0028270C"/>
    <w:rsid w:val="002833C9"/>
    <w:rsid w:val="002833F7"/>
    <w:rsid w:val="002836BE"/>
    <w:rsid w:val="00284BF3"/>
    <w:rsid w:val="00286A07"/>
    <w:rsid w:val="00286D35"/>
    <w:rsid w:val="002926B0"/>
    <w:rsid w:val="002928A1"/>
    <w:rsid w:val="002937E3"/>
    <w:rsid w:val="002944FF"/>
    <w:rsid w:val="002947F9"/>
    <w:rsid w:val="002948DB"/>
    <w:rsid w:val="002950D0"/>
    <w:rsid w:val="002A032F"/>
    <w:rsid w:val="002A15F2"/>
    <w:rsid w:val="002A17CB"/>
    <w:rsid w:val="002A23F4"/>
    <w:rsid w:val="002A29CA"/>
    <w:rsid w:val="002A3136"/>
    <w:rsid w:val="002A5526"/>
    <w:rsid w:val="002A630A"/>
    <w:rsid w:val="002A6EA0"/>
    <w:rsid w:val="002A734B"/>
    <w:rsid w:val="002B052F"/>
    <w:rsid w:val="002B1A4A"/>
    <w:rsid w:val="002B1E75"/>
    <w:rsid w:val="002B2898"/>
    <w:rsid w:val="002B38EE"/>
    <w:rsid w:val="002B3E41"/>
    <w:rsid w:val="002B425D"/>
    <w:rsid w:val="002B44B6"/>
    <w:rsid w:val="002B7053"/>
    <w:rsid w:val="002B736B"/>
    <w:rsid w:val="002B787B"/>
    <w:rsid w:val="002C0879"/>
    <w:rsid w:val="002C0A0B"/>
    <w:rsid w:val="002C19F6"/>
    <w:rsid w:val="002C19F9"/>
    <w:rsid w:val="002C3E9D"/>
    <w:rsid w:val="002C3FA7"/>
    <w:rsid w:val="002C428D"/>
    <w:rsid w:val="002C6968"/>
    <w:rsid w:val="002C6F8A"/>
    <w:rsid w:val="002C7642"/>
    <w:rsid w:val="002D0102"/>
    <w:rsid w:val="002D1511"/>
    <w:rsid w:val="002D1DFF"/>
    <w:rsid w:val="002D36FE"/>
    <w:rsid w:val="002D4D0E"/>
    <w:rsid w:val="002D4D26"/>
    <w:rsid w:val="002D5D56"/>
    <w:rsid w:val="002D676C"/>
    <w:rsid w:val="002D79F3"/>
    <w:rsid w:val="002D7E80"/>
    <w:rsid w:val="002E09E2"/>
    <w:rsid w:val="002E344D"/>
    <w:rsid w:val="002E354E"/>
    <w:rsid w:val="002E3CDF"/>
    <w:rsid w:val="002E5C24"/>
    <w:rsid w:val="002E6A10"/>
    <w:rsid w:val="002E6A6B"/>
    <w:rsid w:val="002E6EA6"/>
    <w:rsid w:val="002E7383"/>
    <w:rsid w:val="002E78D4"/>
    <w:rsid w:val="002E7A14"/>
    <w:rsid w:val="002F0326"/>
    <w:rsid w:val="002F0A35"/>
    <w:rsid w:val="002F1C00"/>
    <w:rsid w:val="002F1F89"/>
    <w:rsid w:val="002F30B9"/>
    <w:rsid w:val="002F426A"/>
    <w:rsid w:val="002F44B9"/>
    <w:rsid w:val="002F4EB5"/>
    <w:rsid w:val="002F6F55"/>
    <w:rsid w:val="003008FE"/>
    <w:rsid w:val="00301477"/>
    <w:rsid w:val="003021C5"/>
    <w:rsid w:val="00302634"/>
    <w:rsid w:val="00302F4F"/>
    <w:rsid w:val="00305C6D"/>
    <w:rsid w:val="0031005A"/>
    <w:rsid w:val="003103B7"/>
    <w:rsid w:val="003110C7"/>
    <w:rsid w:val="003117ED"/>
    <w:rsid w:val="00311A4C"/>
    <w:rsid w:val="003154D2"/>
    <w:rsid w:val="00315603"/>
    <w:rsid w:val="00315DA0"/>
    <w:rsid w:val="003160F4"/>
    <w:rsid w:val="0031623B"/>
    <w:rsid w:val="00316B7F"/>
    <w:rsid w:val="00321BCC"/>
    <w:rsid w:val="00322846"/>
    <w:rsid w:val="00323D01"/>
    <w:rsid w:val="003241DB"/>
    <w:rsid w:val="003248EB"/>
    <w:rsid w:val="00324E9E"/>
    <w:rsid w:val="00325DC1"/>
    <w:rsid w:val="00327E29"/>
    <w:rsid w:val="00330B0A"/>
    <w:rsid w:val="00330DDE"/>
    <w:rsid w:val="0033118B"/>
    <w:rsid w:val="00332149"/>
    <w:rsid w:val="003324C1"/>
    <w:rsid w:val="00332B1C"/>
    <w:rsid w:val="0033437F"/>
    <w:rsid w:val="00334840"/>
    <w:rsid w:val="00334B26"/>
    <w:rsid w:val="00335D5E"/>
    <w:rsid w:val="00336176"/>
    <w:rsid w:val="00336487"/>
    <w:rsid w:val="00336A4C"/>
    <w:rsid w:val="00336F2B"/>
    <w:rsid w:val="00336F83"/>
    <w:rsid w:val="00337954"/>
    <w:rsid w:val="003421E3"/>
    <w:rsid w:val="003443B5"/>
    <w:rsid w:val="003455BE"/>
    <w:rsid w:val="0034751D"/>
    <w:rsid w:val="003502B1"/>
    <w:rsid w:val="0035035E"/>
    <w:rsid w:val="00350570"/>
    <w:rsid w:val="00351479"/>
    <w:rsid w:val="003515C4"/>
    <w:rsid w:val="00353A34"/>
    <w:rsid w:val="003554F1"/>
    <w:rsid w:val="00355E94"/>
    <w:rsid w:val="00355FD8"/>
    <w:rsid w:val="003579CF"/>
    <w:rsid w:val="00357E0C"/>
    <w:rsid w:val="00360805"/>
    <w:rsid w:val="0036135E"/>
    <w:rsid w:val="00361D2A"/>
    <w:rsid w:val="003630E9"/>
    <w:rsid w:val="003648F6"/>
    <w:rsid w:val="003653E9"/>
    <w:rsid w:val="00365D50"/>
    <w:rsid w:val="00366C86"/>
    <w:rsid w:val="00366CBE"/>
    <w:rsid w:val="00366D16"/>
    <w:rsid w:val="003679F5"/>
    <w:rsid w:val="00367B94"/>
    <w:rsid w:val="003717DC"/>
    <w:rsid w:val="0037216B"/>
    <w:rsid w:val="003739B9"/>
    <w:rsid w:val="00373A6E"/>
    <w:rsid w:val="00374088"/>
    <w:rsid w:val="00374DD6"/>
    <w:rsid w:val="00376498"/>
    <w:rsid w:val="00376C1A"/>
    <w:rsid w:val="00376D24"/>
    <w:rsid w:val="00377111"/>
    <w:rsid w:val="00380951"/>
    <w:rsid w:val="00380F38"/>
    <w:rsid w:val="00380FBF"/>
    <w:rsid w:val="00382A60"/>
    <w:rsid w:val="00383248"/>
    <w:rsid w:val="00383A31"/>
    <w:rsid w:val="00383E4F"/>
    <w:rsid w:val="00385024"/>
    <w:rsid w:val="00386CC7"/>
    <w:rsid w:val="00387104"/>
    <w:rsid w:val="00387831"/>
    <w:rsid w:val="00387CF5"/>
    <w:rsid w:val="00390620"/>
    <w:rsid w:val="003924A1"/>
    <w:rsid w:val="003935BA"/>
    <w:rsid w:val="00393BC5"/>
    <w:rsid w:val="003941A0"/>
    <w:rsid w:val="003941DE"/>
    <w:rsid w:val="0039679D"/>
    <w:rsid w:val="00397292"/>
    <w:rsid w:val="003A0279"/>
    <w:rsid w:val="003A04AE"/>
    <w:rsid w:val="003A23B7"/>
    <w:rsid w:val="003A2A5B"/>
    <w:rsid w:val="003A2B02"/>
    <w:rsid w:val="003A2D62"/>
    <w:rsid w:val="003A2EE9"/>
    <w:rsid w:val="003A42E8"/>
    <w:rsid w:val="003A5B98"/>
    <w:rsid w:val="003A6BC3"/>
    <w:rsid w:val="003B2F61"/>
    <w:rsid w:val="003B3112"/>
    <w:rsid w:val="003B3D0C"/>
    <w:rsid w:val="003B3DEF"/>
    <w:rsid w:val="003B4D68"/>
    <w:rsid w:val="003B5D6D"/>
    <w:rsid w:val="003B64AE"/>
    <w:rsid w:val="003C0DBA"/>
    <w:rsid w:val="003C105A"/>
    <w:rsid w:val="003C1409"/>
    <w:rsid w:val="003C15B9"/>
    <w:rsid w:val="003C290C"/>
    <w:rsid w:val="003C2AB8"/>
    <w:rsid w:val="003C3570"/>
    <w:rsid w:val="003C5EB1"/>
    <w:rsid w:val="003C6800"/>
    <w:rsid w:val="003C68C0"/>
    <w:rsid w:val="003C6D01"/>
    <w:rsid w:val="003D0D20"/>
    <w:rsid w:val="003D0EAF"/>
    <w:rsid w:val="003D18AC"/>
    <w:rsid w:val="003D29B5"/>
    <w:rsid w:val="003D4B7D"/>
    <w:rsid w:val="003D54A7"/>
    <w:rsid w:val="003D6056"/>
    <w:rsid w:val="003D7A66"/>
    <w:rsid w:val="003D7D80"/>
    <w:rsid w:val="003E1616"/>
    <w:rsid w:val="003E2AB9"/>
    <w:rsid w:val="003E2ECC"/>
    <w:rsid w:val="003E2F5E"/>
    <w:rsid w:val="003E417E"/>
    <w:rsid w:val="003E56BD"/>
    <w:rsid w:val="003E5800"/>
    <w:rsid w:val="003E6723"/>
    <w:rsid w:val="003E7583"/>
    <w:rsid w:val="003F1155"/>
    <w:rsid w:val="003F17F2"/>
    <w:rsid w:val="003F24BA"/>
    <w:rsid w:val="003F2CD2"/>
    <w:rsid w:val="003F3126"/>
    <w:rsid w:val="003F35E1"/>
    <w:rsid w:val="003F38C7"/>
    <w:rsid w:val="003F3C21"/>
    <w:rsid w:val="003F50ED"/>
    <w:rsid w:val="003F5F8F"/>
    <w:rsid w:val="003F72F8"/>
    <w:rsid w:val="003F78F0"/>
    <w:rsid w:val="00400BBB"/>
    <w:rsid w:val="00400DF1"/>
    <w:rsid w:val="00404CB9"/>
    <w:rsid w:val="004053BE"/>
    <w:rsid w:val="00405C5E"/>
    <w:rsid w:val="0040690B"/>
    <w:rsid w:val="00406B08"/>
    <w:rsid w:val="0040715B"/>
    <w:rsid w:val="00410A17"/>
    <w:rsid w:val="0041103E"/>
    <w:rsid w:val="004119CE"/>
    <w:rsid w:val="00412344"/>
    <w:rsid w:val="00413324"/>
    <w:rsid w:val="004141CB"/>
    <w:rsid w:val="0041436A"/>
    <w:rsid w:val="00414E82"/>
    <w:rsid w:val="00416636"/>
    <w:rsid w:val="00417348"/>
    <w:rsid w:val="00420FDC"/>
    <w:rsid w:val="004224B4"/>
    <w:rsid w:val="00422542"/>
    <w:rsid w:val="00423637"/>
    <w:rsid w:val="0042451A"/>
    <w:rsid w:val="00425389"/>
    <w:rsid w:val="0042568A"/>
    <w:rsid w:val="00425B05"/>
    <w:rsid w:val="00425DB4"/>
    <w:rsid w:val="004266F4"/>
    <w:rsid w:val="004269D6"/>
    <w:rsid w:val="004271B8"/>
    <w:rsid w:val="004309E8"/>
    <w:rsid w:val="004312B3"/>
    <w:rsid w:val="00431CA5"/>
    <w:rsid w:val="00433F9F"/>
    <w:rsid w:val="004356E4"/>
    <w:rsid w:val="00435EAC"/>
    <w:rsid w:val="004368E4"/>
    <w:rsid w:val="00437AA7"/>
    <w:rsid w:val="00437D2C"/>
    <w:rsid w:val="00442108"/>
    <w:rsid w:val="004421BC"/>
    <w:rsid w:val="0044235C"/>
    <w:rsid w:val="004424CC"/>
    <w:rsid w:val="00442968"/>
    <w:rsid w:val="004433AF"/>
    <w:rsid w:val="00443F2A"/>
    <w:rsid w:val="0044412E"/>
    <w:rsid w:val="00444316"/>
    <w:rsid w:val="00444A80"/>
    <w:rsid w:val="00444E6E"/>
    <w:rsid w:val="004465E0"/>
    <w:rsid w:val="00446C92"/>
    <w:rsid w:val="004472E1"/>
    <w:rsid w:val="00451902"/>
    <w:rsid w:val="00452EC6"/>
    <w:rsid w:val="0045338E"/>
    <w:rsid w:val="00454A96"/>
    <w:rsid w:val="00454E33"/>
    <w:rsid w:val="004553A5"/>
    <w:rsid w:val="00455FF7"/>
    <w:rsid w:val="00457B07"/>
    <w:rsid w:val="00460626"/>
    <w:rsid w:val="00460A25"/>
    <w:rsid w:val="0046126E"/>
    <w:rsid w:val="00461450"/>
    <w:rsid w:val="004616FD"/>
    <w:rsid w:val="00461C7C"/>
    <w:rsid w:val="00461CA8"/>
    <w:rsid w:val="0046270E"/>
    <w:rsid w:val="00462D18"/>
    <w:rsid w:val="00464F01"/>
    <w:rsid w:val="00465815"/>
    <w:rsid w:val="0047182F"/>
    <w:rsid w:val="00473402"/>
    <w:rsid w:val="004740B1"/>
    <w:rsid w:val="0047607A"/>
    <w:rsid w:val="0047689C"/>
    <w:rsid w:val="00476F2B"/>
    <w:rsid w:val="00482B83"/>
    <w:rsid w:val="00482BE6"/>
    <w:rsid w:val="00484C70"/>
    <w:rsid w:val="004850A1"/>
    <w:rsid w:val="0049016D"/>
    <w:rsid w:val="00490469"/>
    <w:rsid w:val="00490BFC"/>
    <w:rsid w:val="00490C91"/>
    <w:rsid w:val="004911DE"/>
    <w:rsid w:val="00491627"/>
    <w:rsid w:val="00491A64"/>
    <w:rsid w:val="00491E30"/>
    <w:rsid w:val="004922BD"/>
    <w:rsid w:val="0049283D"/>
    <w:rsid w:val="00492905"/>
    <w:rsid w:val="004929CE"/>
    <w:rsid w:val="00494440"/>
    <w:rsid w:val="00496F6E"/>
    <w:rsid w:val="004A0F3E"/>
    <w:rsid w:val="004A1A9A"/>
    <w:rsid w:val="004A1F3D"/>
    <w:rsid w:val="004A2D03"/>
    <w:rsid w:val="004A3307"/>
    <w:rsid w:val="004A661C"/>
    <w:rsid w:val="004A6EE0"/>
    <w:rsid w:val="004A73CB"/>
    <w:rsid w:val="004A7A4C"/>
    <w:rsid w:val="004B078D"/>
    <w:rsid w:val="004B1031"/>
    <w:rsid w:val="004B2B98"/>
    <w:rsid w:val="004B2D78"/>
    <w:rsid w:val="004B5036"/>
    <w:rsid w:val="004B55AC"/>
    <w:rsid w:val="004B73F1"/>
    <w:rsid w:val="004B762B"/>
    <w:rsid w:val="004C2441"/>
    <w:rsid w:val="004C260D"/>
    <w:rsid w:val="004C3884"/>
    <w:rsid w:val="004C3B6F"/>
    <w:rsid w:val="004C4C49"/>
    <w:rsid w:val="004C54D0"/>
    <w:rsid w:val="004C5AE3"/>
    <w:rsid w:val="004C5E8F"/>
    <w:rsid w:val="004C666D"/>
    <w:rsid w:val="004C69B0"/>
    <w:rsid w:val="004D10D4"/>
    <w:rsid w:val="004D1309"/>
    <w:rsid w:val="004D26B5"/>
    <w:rsid w:val="004D352A"/>
    <w:rsid w:val="004D3C8D"/>
    <w:rsid w:val="004D406C"/>
    <w:rsid w:val="004D419C"/>
    <w:rsid w:val="004D4E85"/>
    <w:rsid w:val="004D5272"/>
    <w:rsid w:val="004D59A8"/>
    <w:rsid w:val="004D5C76"/>
    <w:rsid w:val="004D5F54"/>
    <w:rsid w:val="004D6533"/>
    <w:rsid w:val="004D6DED"/>
    <w:rsid w:val="004D7D75"/>
    <w:rsid w:val="004E16B8"/>
    <w:rsid w:val="004E1A17"/>
    <w:rsid w:val="004E20B9"/>
    <w:rsid w:val="004E38ED"/>
    <w:rsid w:val="004E72F2"/>
    <w:rsid w:val="004E72FC"/>
    <w:rsid w:val="004E7477"/>
    <w:rsid w:val="004E76C1"/>
    <w:rsid w:val="004F01D3"/>
    <w:rsid w:val="004F033D"/>
    <w:rsid w:val="004F073E"/>
    <w:rsid w:val="004F0DA0"/>
    <w:rsid w:val="004F1404"/>
    <w:rsid w:val="004F1FDE"/>
    <w:rsid w:val="004F2132"/>
    <w:rsid w:val="004F37F8"/>
    <w:rsid w:val="004F3AD8"/>
    <w:rsid w:val="004F3AE5"/>
    <w:rsid w:val="004F3D10"/>
    <w:rsid w:val="004F5024"/>
    <w:rsid w:val="004F6B29"/>
    <w:rsid w:val="004F7370"/>
    <w:rsid w:val="004F7978"/>
    <w:rsid w:val="005004C8"/>
    <w:rsid w:val="005015B3"/>
    <w:rsid w:val="00502063"/>
    <w:rsid w:val="00503C76"/>
    <w:rsid w:val="00504238"/>
    <w:rsid w:val="00505289"/>
    <w:rsid w:val="00505BE7"/>
    <w:rsid w:val="005066DB"/>
    <w:rsid w:val="0050673C"/>
    <w:rsid w:val="0050692B"/>
    <w:rsid w:val="005102AD"/>
    <w:rsid w:val="005106DF"/>
    <w:rsid w:val="0051084F"/>
    <w:rsid w:val="00510E99"/>
    <w:rsid w:val="00512801"/>
    <w:rsid w:val="00512996"/>
    <w:rsid w:val="00514E6D"/>
    <w:rsid w:val="00515140"/>
    <w:rsid w:val="005154ED"/>
    <w:rsid w:val="00515C4E"/>
    <w:rsid w:val="00516260"/>
    <w:rsid w:val="005221F9"/>
    <w:rsid w:val="00524430"/>
    <w:rsid w:val="00525450"/>
    <w:rsid w:val="005262D3"/>
    <w:rsid w:val="0053055B"/>
    <w:rsid w:val="005313EF"/>
    <w:rsid w:val="00531B61"/>
    <w:rsid w:val="00535E0B"/>
    <w:rsid w:val="00536217"/>
    <w:rsid w:val="0053751F"/>
    <w:rsid w:val="00537C04"/>
    <w:rsid w:val="0054130A"/>
    <w:rsid w:val="00543A50"/>
    <w:rsid w:val="00543C99"/>
    <w:rsid w:val="00546721"/>
    <w:rsid w:val="00550C1B"/>
    <w:rsid w:val="005514CA"/>
    <w:rsid w:val="00552D45"/>
    <w:rsid w:val="005539E5"/>
    <w:rsid w:val="005545A6"/>
    <w:rsid w:val="005550AF"/>
    <w:rsid w:val="00555B1C"/>
    <w:rsid w:val="005560E8"/>
    <w:rsid w:val="0055696A"/>
    <w:rsid w:val="00557288"/>
    <w:rsid w:val="00557948"/>
    <w:rsid w:val="00560290"/>
    <w:rsid w:val="00560EF5"/>
    <w:rsid w:val="00561ABD"/>
    <w:rsid w:val="0056234E"/>
    <w:rsid w:val="00562BA3"/>
    <w:rsid w:val="0056352F"/>
    <w:rsid w:val="00564347"/>
    <w:rsid w:val="00564D93"/>
    <w:rsid w:val="00565664"/>
    <w:rsid w:val="0056665E"/>
    <w:rsid w:val="00566F2C"/>
    <w:rsid w:val="00567497"/>
    <w:rsid w:val="00570419"/>
    <w:rsid w:val="00570670"/>
    <w:rsid w:val="005707F6"/>
    <w:rsid w:val="00570BAB"/>
    <w:rsid w:val="00570CC4"/>
    <w:rsid w:val="0057114B"/>
    <w:rsid w:val="005714B1"/>
    <w:rsid w:val="00571886"/>
    <w:rsid w:val="005719A7"/>
    <w:rsid w:val="005731F0"/>
    <w:rsid w:val="005732B6"/>
    <w:rsid w:val="005742A1"/>
    <w:rsid w:val="0057512F"/>
    <w:rsid w:val="005752DC"/>
    <w:rsid w:val="005763AE"/>
    <w:rsid w:val="0057780F"/>
    <w:rsid w:val="00577F51"/>
    <w:rsid w:val="00580648"/>
    <w:rsid w:val="00581DDE"/>
    <w:rsid w:val="00582490"/>
    <w:rsid w:val="00582C04"/>
    <w:rsid w:val="005849B2"/>
    <w:rsid w:val="0058680B"/>
    <w:rsid w:val="00586FBD"/>
    <w:rsid w:val="0058723C"/>
    <w:rsid w:val="005874BD"/>
    <w:rsid w:val="00590590"/>
    <w:rsid w:val="0059064D"/>
    <w:rsid w:val="0059145B"/>
    <w:rsid w:val="0059240F"/>
    <w:rsid w:val="00592CDA"/>
    <w:rsid w:val="00592F25"/>
    <w:rsid w:val="005933D9"/>
    <w:rsid w:val="005934FE"/>
    <w:rsid w:val="00593C0B"/>
    <w:rsid w:val="00594573"/>
    <w:rsid w:val="00594BF5"/>
    <w:rsid w:val="00596AC1"/>
    <w:rsid w:val="005974C6"/>
    <w:rsid w:val="005A0820"/>
    <w:rsid w:val="005A0999"/>
    <w:rsid w:val="005A1084"/>
    <w:rsid w:val="005A269B"/>
    <w:rsid w:val="005A3446"/>
    <w:rsid w:val="005A3E68"/>
    <w:rsid w:val="005A484B"/>
    <w:rsid w:val="005A4D47"/>
    <w:rsid w:val="005A53A7"/>
    <w:rsid w:val="005A6CDF"/>
    <w:rsid w:val="005B5737"/>
    <w:rsid w:val="005B6676"/>
    <w:rsid w:val="005B695C"/>
    <w:rsid w:val="005B6E94"/>
    <w:rsid w:val="005B7A75"/>
    <w:rsid w:val="005B7D3D"/>
    <w:rsid w:val="005C0D40"/>
    <w:rsid w:val="005C1261"/>
    <w:rsid w:val="005C1660"/>
    <w:rsid w:val="005C1E8E"/>
    <w:rsid w:val="005C2229"/>
    <w:rsid w:val="005C27AE"/>
    <w:rsid w:val="005C2A3A"/>
    <w:rsid w:val="005C4163"/>
    <w:rsid w:val="005C443C"/>
    <w:rsid w:val="005C44AA"/>
    <w:rsid w:val="005C573B"/>
    <w:rsid w:val="005C63A8"/>
    <w:rsid w:val="005C6B9A"/>
    <w:rsid w:val="005C767A"/>
    <w:rsid w:val="005C7780"/>
    <w:rsid w:val="005C7F80"/>
    <w:rsid w:val="005D0C0F"/>
    <w:rsid w:val="005D131E"/>
    <w:rsid w:val="005D1880"/>
    <w:rsid w:val="005D2393"/>
    <w:rsid w:val="005D4116"/>
    <w:rsid w:val="005D44CE"/>
    <w:rsid w:val="005D50FE"/>
    <w:rsid w:val="005D541B"/>
    <w:rsid w:val="005D6FD2"/>
    <w:rsid w:val="005D7732"/>
    <w:rsid w:val="005E07D3"/>
    <w:rsid w:val="005E0E88"/>
    <w:rsid w:val="005E0ED7"/>
    <w:rsid w:val="005E3655"/>
    <w:rsid w:val="005E46FD"/>
    <w:rsid w:val="005E7A59"/>
    <w:rsid w:val="005F055E"/>
    <w:rsid w:val="005F1005"/>
    <w:rsid w:val="005F12ED"/>
    <w:rsid w:val="005F1BD4"/>
    <w:rsid w:val="005F249B"/>
    <w:rsid w:val="005F3323"/>
    <w:rsid w:val="005F3CD2"/>
    <w:rsid w:val="005F42DF"/>
    <w:rsid w:val="005F46D5"/>
    <w:rsid w:val="005F4E10"/>
    <w:rsid w:val="005F52BE"/>
    <w:rsid w:val="005F68E9"/>
    <w:rsid w:val="005F757E"/>
    <w:rsid w:val="00601662"/>
    <w:rsid w:val="00602DB3"/>
    <w:rsid w:val="00603174"/>
    <w:rsid w:val="006041AB"/>
    <w:rsid w:val="006049D6"/>
    <w:rsid w:val="00605500"/>
    <w:rsid w:val="0060765F"/>
    <w:rsid w:val="006104F1"/>
    <w:rsid w:val="00610C66"/>
    <w:rsid w:val="00610D43"/>
    <w:rsid w:val="00611D85"/>
    <w:rsid w:val="00612BF9"/>
    <w:rsid w:val="00612C0C"/>
    <w:rsid w:val="00612CF5"/>
    <w:rsid w:val="00615249"/>
    <w:rsid w:val="006158D6"/>
    <w:rsid w:val="0061686E"/>
    <w:rsid w:val="00617037"/>
    <w:rsid w:val="006176BD"/>
    <w:rsid w:val="00620EC1"/>
    <w:rsid w:val="00622CD0"/>
    <w:rsid w:val="006230BC"/>
    <w:rsid w:val="006233DC"/>
    <w:rsid w:val="0062384D"/>
    <w:rsid w:val="00625E65"/>
    <w:rsid w:val="006260E0"/>
    <w:rsid w:val="00627204"/>
    <w:rsid w:val="00627C6A"/>
    <w:rsid w:val="0063038B"/>
    <w:rsid w:val="00631161"/>
    <w:rsid w:val="0063153C"/>
    <w:rsid w:val="00632207"/>
    <w:rsid w:val="006326EA"/>
    <w:rsid w:val="0063413A"/>
    <w:rsid w:val="006347B7"/>
    <w:rsid w:val="0063512C"/>
    <w:rsid w:val="006354FD"/>
    <w:rsid w:val="006371E4"/>
    <w:rsid w:val="006374F5"/>
    <w:rsid w:val="00641857"/>
    <w:rsid w:val="0064196E"/>
    <w:rsid w:val="00643075"/>
    <w:rsid w:val="00643761"/>
    <w:rsid w:val="00644D72"/>
    <w:rsid w:val="0064524D"/>
    <w:rsid w:val="00645CBB"/>
    <w:rsid w:val="00645D3E"/>
    <w:rsid w:val="0065040B"/>
    <w:rsid w:val="00650978"/>
    <w:rsid w:val="00651889"/>
    <w:rsid w:val="00651AFB"/>
    <w:rsid w:val="006525A4"/>
    <w:rsid w:val="00652C89"/>
    <w:rsid w:val="00652ED0"/>
    <w:rsid w:val="00653B26"/>
    <w:rsid w:val="00654044"/>
    <w:rsid w:val="0065411E"/>
    <w:rsid w:val="006549FA"/>
    <w:rsid w:val="00655313"/>
    <w:rsid w:val="00655792"/>
    <w:rsid w:val="00656700"/>
    <w:rsid w:val="00656723"/>
    <w:rsid w:val="006601C9"/>
    <w:rsid w:val="00660BD1"/>
    <w:rsid w:val="00660C35"/>
    <w:rsid w:val="006614DD"/>
    <w:rsid w:val="00661B7D"/>
    <w:rsid w:val="006621F0"/>
    <w:rsid w:val="00662BF4"/>
    <w:rsid w:val="00663055"/>
    <w:rsid w:val="006646B6"/>
    <w:rsid w:val="00665820"/>
    <w:rsid w:val="00665922"/>
    <w:rsid w:val="00665974"/>
    <w:rsid w:val="00665B26"/>
    <w:rsid w:val="00666C57"/>
    <w:rsid w:val="00667582"/>
    <w:rsid w:val="00667A06"/>
    <w:rsid w:val="00667BF4"/>
    <w:rsid w:val="00670598"/>
    <w:rsid w:val="00671209"/>
    <w:rsid w:val="00671273"/>
    <w:rsid w:val="00671B15"/>
    <w:rsid w:val="00672964"/>
    <w:rsid w:val="006729FA"/>
    <w:rsid w:val="006734D9"/>
    <w:rsid w:val="00673CC5"/>
    <w:rsid w:val="0067613B"/>
    <w:rsid w:val="00676A9A"/>
    <w:rsid w:val="00677099"/>
    <w:rsid w:val="006778E8"/>
    <w:rsid w:val="006778EC"/>
    <w:rsid w:val="00677CAD"/>
    <w:rsid w:val="00680009"/>
    <w:rsid w:val="0068079F"/>
    <w:rsid w:val="00680D46"/>
    <w:rsid w:val="00681078"/>
    <w:rsid w:val="006815E4"/>
    <w:rsid w:val="006818E8"/>
    <w:rsid w:val="006867CA"/>
    <w:rsid w:val="00686CAC"/>
    <w:rsid w:val="00686DD2"/>
    <w:rsid w:val="00687235"/>
    <w:rsid w:val="00687C8C"/>
    <w:rsid w:val="00690E5C"/>
    <w:rsid w:val="006915C6"/>
    <w:rsid w:val="0069554D"/>
    <w:rsid w:val="00695AAF"/>
    <w:rsid w:val="00695B54"/>
    <w:rsid w:val="006964D7"/>
    <w:rsid w:val="0069693D"/>
    <w:rsid w:val="006970A5"/>
    <w:rsid w:val="006A1CEF"/>
    <w:rsid w:val="006A4D65"/>
    <w:rsid w:val="006A4EF6"/>
    <w:rsid w:val="006A537F"/>
    <w:rsid w:val="006A5C7B"/>
    <w:rsid w:val="006A63CF"/>
    <w:rsid w:val="006A7B83"/>
    <w:rsid w:val="006B336A"/>
    <w:rsid w:val="006B42AB"/>
    <w:rsid w:val="006B4986"/>
    <w:rsid w:val="006B5FB3"/>
    <w:rsid w:val="006B6268"/>
    <w:rsid w:val="006B7DD1"/>
    <w:rsid w:val="006C02BF"/>
    <w:rsid w:val="006C0316"/>
    <w:rsid w:val="006C10B3"/>
    <w:rsid w:val="006C114B"/>
    <w:rsid w:val="006C11F1"/>
    <w:rsid w:val="006C171B"/>
    <w:rsid w:val="006C2502"/>
    <w:rsid w:val="006C484E"/>
    <w:rsid w:val="006C4F22"/>
    <w:rsid w:val="006C5251"/>
    <w:rsid w:val="006C5F9C"/>
    <w:rsid w:val="006C767A"/>
    <w:rsid w:val="006C7D99"/>
    <w:rsid w:val="006C7EFB"/>
    <w:rsid w:val="006C7F55"/>
    <w:rsid w:val="006C7F5F"/>
    <w:rsid w:val="006D04B1"/>
    <w:rsid w:val="006D0655"/>
    <w:rsid w:val="006D1366"/>
    <w:rsid w:val="006D162B"/>
    <w:rsid w:val="006D28ED"/>
    <w:rsid w:val="006D3B8D"/>
    <w:rsid w:val="006D4710"/>
    <w:rsid w:val="006D48B9"/>
    <w:rsid w:val="006D53F1"/>
    <w:rsid w:val="006D5AF6"/>
    <w:rsid w:val="006D5E82"/>
    <w:rsid w:val="006D6534"/>
    <w:rsid w:val="006E0920"/>
    <w:rsid w:val="006E121A"/>
    <w:rsid w:val="006E2C7F"/>
    <w:rsid w:val="006E3F9C"/>
    <w:rsid w:val="006E45DE"/>
    <w:rsid w:val="006E6394"/>
    <w:rsid w:val="006E6DE6"/>
    <w:rsid w:val="006F0923"/>
    <w:rsid w:val="006F0D85"/>
    <w:rsid w:val="006F28D4"/>
    <w:rsid w:val="006F4D2F"/>
    <w:rsid w:val="006F665C"/>
    <w:rsid w:val="006F7024"/>
    <w:rsid w:val="006F7EE1"/>
    <w:rsid w:val="00700110"/>
    <w:rsid w:val="007005AD"/>
    <w:rsid w:val="00700B23"/>
    <w:rsid w:val="00701942"/>
    <w:rsid w:val="00702D09"/>
    <w:rsid w:val="00703402"/>
    <w:rsid w:val="00704A2C"/>
    <w:rsid w:val="00704C1D"/>
    <w:rsid w:val="00705037"/>
    <w:rsid w:val="00705692"/>
    <w:rsid w:val="007056C2"/>
    <w:rsid w:val="00705DDB"/>
    <w:rsid w:val="007074D6"/>
    <w:rsid w:val="007100BF"/>
    <w:rsid w:val="0071114A"/>
    <w:rsid w:val="007128C8"/>
    <w:rsid w:val="00712C85"/>
    <w:rsid w:val="00714542"/>
    <w:rsid w:val="00714830"/>
    <w:rsid w:val="00714B07"/>
    <w:rsid w:val="00715E46"/>
    <w:rsid w:val="00716D2D"/>
    <w:rsid w:val="0071701A"/>
    <w:rsid w:val="00717301"/>
    <w:rsid w:val="007213A4"/>
    <w:rsid w:val="0072150A"/>
    <w:rsid w:val="00722955"/>
    <w:rsid w:val="0072363E"/>
    <w:rsid w:val="00724175"/>
    <w:rsid w:val="00725A9F"/>
    <w:rsid w:val="00726255"/>
    <w:rsid w:val="00726E7D"/>
    <w:rsid w:val="00726EF5"/>
    <w:rsid w:val="0072703C"/>
    <w:rsid w:val="007277D3"/>
    <w:rsid w:val="00727B6F"/>
    <w:rsid w:val="00730557"/>
    <w:rsid w:val="0073069B"/>
    <w:rsid w:val="0073399D"/>
    <w:rsid w:val="00733C1E"/>
    <w:rsid w:val="00733DAD"/>
    <w:rsid w:val="00734D1B"/>
    <w:rsid w:val="00735848"/>
    <w:rsid w:val="00737AE0"/>
    <w:rsid w:val="00741375"/>
    <w:rsid w:val="0074158E"/>
    <w:rsid w:val="007420A3"/>
    <w:rsid w:val="0074245A"/>
    <w:rsid w:val="007427EE"/>
    <w:rsid w:val="007432D7"/>
    <w:rsid w:val="007442A4"/>
    <w:rsid w:val="007446D9"/>
    <w:rsid w:val="007476CB"/>
    <w:rsid w:val="007510F9"/>
    <w:rsid w:val="00751164"/>
    <w:rsid w:val="00751E30"/>
    <w:rsid w:val="0075386A"/>
    <w:rsid w:val="00754CDB"/>
    <w:rsid w:val="00755D52"/>
    <w:rsid w:val="00756221"/>
    <w:rsid w:val="00756BF2"/>
    <w:rsid w:val="0075722D"/>
    <w:rsid w:val="00757C7B"/>
    <w:rsid w:val="0076250D"/>
    <w:rsid w:val="0076348B"/>
    <w:rsid w:val="00764998"/>
    <w:rsid w:val="00764BDC"/>
    <w:rsid w:val="00766202"/>
    <w:rsid w:val="00766865"/>
    <w:rsid w:val="0076724D"/>
    <w:rsid w:val="00767E24"/>
    <w:rsid w:val="0077072B"/>
    <w:rsid w:val="0077180F"/>
    <w:rsid w:val="00771CCF"/>
    <w:rsid w:val="00772002"/>
    <w:rsid w:val="00772778"/>
    <w:rsid w:val="00772818"/>
    <w:rsid w:val="0077313B"/>
    <w:rsid w:val="007731F8"/>
    <w:rsid w:val="00773A60"/>
    <w:rsid w:val="00774EE8"/>
    <w:rsid w:val="0077503D"/>
    <w:rsid w:val="00776031"/>
    <w:rsid w:val="0077704C"/>
    <w:rsid w:val="0077710E"/>
    <w:rsid w:val="007776E1"/>
    <w:rsid w:val="00777EE6"/>
    <w:rsid w:val="007805BA"/>
    <w:rsid w:val="0078181C"/>
    <w:rsid w:val="00782077"/>
    <w:rsid w:val="00783B04"/>
    <w:rsid w:val="00790676"/>
    <w:rsid w:val="0079068E"/>
    <w:rsid w:val="00790796"/>
    <w:rsid w:val="00790F41"/>
    <w:rsid w:val="007912CD"/>
    <w:rsid w:val="00791CCB"/>
    <w:rsid w:val="00792246"/>
    <w:rsid w:val="007941E8"/>
    <w:rsid w:val="00794AC5"/>
    <w:rsid w:val="00794C6C"/>
    <w:rsid w:val="00795162"/>
    <w:rsid w:val="007979F8"/>
    <w:rsid w:val="007A0178"/>
    <w:rsid w:val="007A0E5B"/>
    <w:rsid w:val="007A1B08"/>
    <w:rsid w:val="007A2D70"/>
    <w:rsid w:val="007A3117"/>
    <w:rsid w:val="007A3A51"/>
    <w:rsid w:val="007A4177"/>
    <w:rsid w:val="007A51D7"/>
    <w:rsid w:val="007A5E52"/>
    <w:rsid w:val="007A678F"/>
    <w:rsid w:val="007A78BB"/>
    <w:rsid w:val="007A7CED"/>
    <w:rsid w:val="007B059D"/>
    <w:rsid w:val="007B0935"/>
    <w:rsid w:val="007B1C5E"/>
    <w:rsid w:val="007B3495"/>
    <w:rsid w:val="007B4853"/>
    <w:rsid w:val="007B4A36"/>
    <w:rsid w:val="007B4EA1"/>
    <w:rsid w:val="007B5725"/>
    <w:rsid w:val="007B592E"/>
    <w:rsid w:val="007B5984"/>
    <w:rsid w:val="007B59A5"/>
    <w:rsid w:val="007B5E93"/>
    <w:rsid w:val="007B6142"/>
    <w:rsid w:val="007B6221"/>
    <w:rsid w:val="007B6A88"/>
    <w:rsid w:val="007B6A9D"/>
    <w:rsid w:val="007B7581"/>
    <w:rsid w:val="007C02B0"/>
    <w:rsid w:val="007C0332"/>
    <w:rsid w:val="007C0C22"/>
    <w:rsid w:val="007C0F7C"/>
    <w:rsid w:val="007C1336"/>
    <w:rsid w:val="007C18C3"/>
    <w:rsid w:val="007C2A75"/>
    <w:rsid w:val="007C3470"/>
    <w:rsid w:val="007C3FBD"/>
    <w:rsid w:val="007C4451"/>
    <w:rsid w:val="007C4527"/>
    <w:rsid w:val="007C78CA"/>
    <w:rsid w:val="007D14D0"/>
    <w:rsid w:val="007D17FB"/>
    <w:rsid w:val="007D2658"/>
    <w:rsid w:val="007D2916"/>
    <w:rsid w:val="007D2EB3"/>
    <w:rsid w:val="007D3A64"/>
    <w:rsid w:val="007D3E66"/>
    <w:rsid w:val="007D57AA"/>
    <w:rsid w:val="007D5DBE"/>
    <w:rsid w:val="007D7C15"/>
    <w:rsid w:val="007E1A73"/>
    <w:rsid w:val="007E2B54"/>
    <w:rsid w:val="007E435C"/>
    <w:rsid w:val="007E52A6"/>
    <w:rsid w:val="007E562C"/>
    <w:rsid w:val="007E5821"/>
    <w:rsid w:val="007E6F67"/>
    <w:rsid w:val="007E7925"/>
    <w:rsid w:val="007E7EB4"/>
    <w:rsid w:val="007F054F"/>
    <w:rsid w:val="007F08A1"/>
    <w:rsid w:val="007F1751"/>
    <w:rsid w:val="007F3850"/>
    <w:rsid w:val="007F4267"/>
    <w:rsid w:val="007F6177"/>
    <w:rsid w:val="007F6676"/>
    <w:rsid w:val="007F72A9"/>
    <w:rsid w:val="007F7FEA"/>
    <w:rsid w:val="008000D3"/>
    <w:rsid w:val="00801856"/>
    <w:rsid w:val="0080288E"/>
    <w:rsid w:val="008039F0"/>
    <w:rsid w:val="00804B58"/>
    <w:rsid w:val="00805277"/>
    <w:rsid w:val="00805C4C"/>
    <w:rsid w:val="008074FE"/>
    <w:rsid w:val="00807BAB"/>
    <w:rsid w:val="00810EB4"/>
    <w:rsid w:val="00813294"/>
    <w:rsid w:val="00813D33"/>
    <w:rsid w:val="00813F2E"/>
    <w:rsid w:val="00816828"/>
    <w:rsid w:val="00816BA8"/>
    <w:rsid w:val="008177CA"/>
    <w:rsid w:val="00817877"/>
    <w:rsid w:val="00817CB0"/>
    <w:rsid w:val="00820D4E"/>
    <w:rsid w:val="00821D53"/>
    <w:rsid w:val="00821F0F"/>
    <w:rsid w:val="008252FA"/>
    <w:rsid w:val="00826AC1"/>
    <w:rsid w:val="00827274"/>
    <w:rsid w:val="008307CF"/>
    <w:rsid w:val="00831DC2"/>
    <w:rsid w:val="0083285E"/>
    <w:rsid w:val="00833169"/>
    <w:rsid w:val="008333A4"/>
    <w:rsid w:val="0083444F"/>
    <w:rsid w:val="00836E51"/>
    <w:rsid w:val="008371C1"/>
    <w:rsid w:val="00837F32"/>
    <w:rsid w:val="00840254"/>
    <w:rsid w:val="00840863"/>
    <w:rsid w:val="008413A0"/>
    <w:rsid w:val="0084163E"/>
    <w:rsid w:val="00842B9D"/>
    <w:rsid w:val="00842F19"/>
    <w:rsid w:val="008437D5"/>
    <w:rsid w:val="008443A9"/>
    <w:rsid w:val="00845571"/>
    <w:rsid w:val="00845F0A"/>
    <w:rsid w:val="0084717A"/>
    <w:rsid w:val="008475B2"/>
    <w:rsid w:val="00851750"/>
    <w:rsid w:val="008548BD"/>
    <w:rsid w:val="00855DC7"/>
    <w:rsid w:val="008566E2"/>
    <w:rsid w:val="00856B08"/>
    <w:rsid w:val="0085709A"/>
    <w:rsid w:val="00860049"/>
    <w:rsid w:val="0086134B"/>
    <w:rsid w:val="00862A3F"/>
    <w:rsid w:val="00863489"/>
    <w:rsid w:val="00863813"/>
    <w:rsid w:val="0086456F"/>
    <w:rsid w:val="00864A3A"/>
    <w:rsid w:val="00866275"/>
    <w:rsid w:val="0086703C"/>
    <w:rsid w:val="0087269F"/>
    <w:rsid w:val="00872C39"/>
    <w:rsid w:val="00873C48"/>
    <w:rsid w:val="00873C6F"/>
    <w:rsid w:val="0087475B"/>
    <w:rsid w:val="00875C9A"/>
    <w:rsid w:val="00876E0F"/>
    <w:rsid w:val="008774B6"/>
    <w:rsid w:val="00877973"/>
    <w:rsid w:val="00877D92"/>
    <w:rsid w:val="00880BDB"/>
    <w:rsid w:val="00882018"/>
    <w:rsid w:val="00882FED"/>
    <w:rsid w:val="00883AB0"/>
    <w:rsid w:val="00884C81"/>
    <w:rsid w:val="00884E68"/>
    <w:rsid w:val="00885380"/>
    <w:rsid w:val="0088630E"/>
    <w:rsid w:val="00886C23"/>
    <w:rsid w:val="0089002A"/>
    <w:rsid w:val="0089481B"/>
    <w:rsid w:val="0089492E"/>
    <w:rsid w:val="00894B6E"/>
    <w:rsid w:val="00895890"/>
    <w:rsid w:val="008977E3"/>
    <w:rsid w:val="008979CE"/>
    <w:rsid w:val="008A0C96"/>
    <w:rsid w:val="008A0D06"/>
    <w:rsid w:val="008A1009"/>
    <w:rsid w:val="008A112C"/>
    <w:rsid w:val="008A12EC"/>
    <w:rsid w:val="008A2D3B"/>
    <w:rsid w:val="008A2F7D"/>
    <w:rsid w:val="008A354E"/>
    <w:rsid w:val="008A3F86"/>
    <w:rsid w:val="008A41BB"/>
    <w:rsid w:val="008A54BA"/>
    <w:rsid w:val="008A5589"/>
    <w:rsid w:val="008A5D85"/>
    <w:rsid w:val="008A683B"/>
    <w:rsid w:val="008A6EC2"/>
    <w:rsid w:val="008A76B1"/>
    <w:rsid w:val="008B021D"/>
    <w:rsid w:val="008B07B0"/>
    <w:rsid w:val="008B0E97"/>
    <w:rsid w:val="008B17E0"/>
    <w:rsid w:val="008B29F7"/>
    <w:rsid w:val="008B5003"/>
    <w:rsid w:val="008B5572"/>
    <w:rsid w:val="008B5CDC"/>
    <w:rsid w:val="008B5CE3"/>
    <w:rsid w:val="008B6052"/>
    <w:rsid w:val="008B608F"/>
    <w:rsid w:val="008B6752"/>
    <w:rsid w:val="008B6824"/>
    <w:rsid w:val="008B73F7"/>
    <w:rsid w:val="008B7956"/>
    <w:rsid w:val="008B7DAE"/>
    <w:rsid w:val="008C01ED"/>
    <w:rsid w:val="008C04FA"/>
    <w:rsid w:val="008C0A57"/>
    <w:rsid w:val="008C0B62"/>
    <w:rsid w:val="008C347B"/>
    <w:rsid w:val="008C3BF5"/>
    <w:rsid w:val="008C4311"/>
    <w:rsid w:val="008C4B1B"/>
    <w:rsid w:val="008C548D"/>
    <w:rsid w:val="008C5DC5"/>
    <w:rsid w:val="008C6980"/>
    <w:rsid w:val="008C6BDA"/>
    <w:rsid w:val="008D03A1"/>
    <w:rsid w:val="008D03FB"/>
    <w:rsid w:val="008D1095"/>
    <w:rsid w:val="008D2B59"/>
    <w:rsid w:val="008D368E"/>
    <w:rsid w:val="008D4945"/>
    <w:rsid w:val="008D5434"/>
    <w:rsid w:val="008D54BC"/>
    <w:rsid w:val="008D60CF"/>
    <w:rsid w:val="008E15EC"/>
    <w:rsid w:val="008E19C5"/>
    <w:rsid w:val="008E1B14"/>
    <w:rsid w:val="008E2FE2"/>
    <w:rsid w:val="008E366B"/>
    <w:rsid w:val="008E36E6"/>
    <w:rsid w:val="008E5F54"/>
    <w:rsid w:val="008E6EE7"/>
    <w:rsid w:val="008F023F"/>
    <w:rsid w:val="008F105D"/>
    <w:rsid w:val="008F1890"/>
    <w:rsid w:val="008F1E44"/>
    <w:rsid w:val="008F200C"/>
    <w:rsid w:val="008F53AF"/>
    <w:rsid w:val="008F6105"/>
    <w:rsid w:val="008F68DD"/>
    <w:rsid w:val="008F6BCE"/>
    <w:rsid w:val="0090066B"/>
    <w:rsid w:val="00902A5C"/>
    <w:rsid w:val="00902FE4"/>
    <w:rsid w:val="00903165"/>
    <w:rsid w:val="00905A3E"/>
    <w:rsid w:val="00905C44"/>
    <w:rsid w:val="00906189"/>
    <w:rsid w:val="00906BE6"/>
    <w:rsid w:val="00907130"/>
    <w:rsid w:val="009104EB"/>
    <w:rsid w:val="00910900"/>
    <w:rsid w:val="00911040"/>
    <w:rsid w:val="009124CC"/>
    <w:rsid w:val="0091364B"/>
    <w:rsid w:val="0091501A"/>
    <w:rsid w:val="009167DE"/>
    <w:rsid w:val="00916CBC"/>
    <w:rsid w:val="00922F48"/>
    <w:rsid w:val="009240E0"/>
    <w:rsid w:val="0092542E"/>
    <w:rsid w:val="00926E7F"/>
    <w:rsid w:val="009274A6"/>
    <w:rsid w:val="00930647"/>
    <w:rsid w:val="0093135B"/>
    <w:rsid w:val="009315A1"/>
    <w:rsid w:val="00931B44"/>
    <w:rsid w:val="00931D73"/>
    <w:rsid w:val="00932436"/>
    <w:rsid w:val="00932FB5"/>
    <w:rsid w:val="009357F7"/>
    <w:rsid w:val="0093729F"/>
    <w:rsid w:val="009378D0"/>
    <w:rsid w:val="009402E0"/>
    <w:rsid w:val="00940DB6"/>
    <w:rsid w:val="00941CBB"/>
    <w:rsid w:val="00943EC9"/>
    <w:rsid w:val="00945471"/>
    <w:rsid w:val="009457A2"/>
    <w:rsid w:val="009458F6"/>
    <w:rsid w:val="0094667A"/>
    <w:rsid w:val="00951878"/>
    <w:rsid w:val="009534DE"/>
    <w:rsid w:val="009538C7"/>
    <w:rsid w:val="00953984"/>
    <w:rsid w:val="00953AA6"/>
    <w:rsid w:val="00954807"/>
    <w:rsid w:val="00955118"/>
    <w:rsid w:val="009566ED"/>
    <w:rsid w:val="00957046"/>
    <w:rsid w:val="009608A4"/>
    <w:rsid w:val="0096237C"/>
    <w:rsid w:val="009623AF"/>
    <w:rsid w:val="00962FDD"/>
    <w:rsid w:val="00965A9C"/>
    <w:rsid w:val="00965DDD"/>
    <w:rsid w:val="00966323"/>
    <w:rsid w:val="00966329"/>
    <w:rsid w:val="009669B3"/>
    <w:rsid w:val="00967504"/>
    <w:rsid w:val="00970ABB"/>
    <w:rsid w:val="0097282F"/>
    <w:rsid w:val="00973E41"/>
    <w:rsid w:val="00974A99"/>
    <w:rsid w:val="00975676"/>
    <w:rsid w:val="00980405"/>
    <w:rsid w:val="00980898"/>
    <w:rsid w:val="009818EB"/>
    <w:rsid w:val="0098237E"/>
    <w:rsid w:val="0098286E"/>
    <w:rsid w:val="00982D00"/>
    <w:rsid w:val="00984DE1"/>
    <w:rsid w:val="00986167"/>
    <w:rsid w:val="00986AA2"/>
    <w:rsid w:val="00990B37"/>
    <w:rsid w:val="00990BD4"/>
    <w:rsid w:val="00990E51"/>
    <w:rsid w:val="00991FD7"/>
    <w:rsid w:val="009927B0"/>
    <w:rsid w:val="0099285A"/>
    <w:rsid w:val="00993893"/>
    <w:rsid w:val="00994739"/>
    <w:rsid w:val="009967F1"/>
    <w:rsid w:val="009970AB"/>
    <w:rsid w:val="00997191"/>
    <w:rsid w:val="00997C18"/>
    <w:rsid w:val="009A0245"/>
    <w:rsid w:val="009A0CB8"/>
    <w:rsid w:val="009A0DA6"/>
    <w:rsid w:val="009A1EED"/>
    <w:rsid w:val="009A2FAF"/>
    <w:rsid w:val="009A39C2"/>
    <w:rsid w:val="009A42F1"/>
    <w:rsid w:val="009A4DD0"/>
    <w:rsid w:val="009A53A3"/>
    <w:rsid w:val="009A73D5"/>
    <w:rsid w:val="009A7F36"/>
    <w:rsid w:val="009B0F54"/>
    <w:rsid w:val="009B1D23"/>
    <w:rsid w:val="009B3206"/>
    <w:rsid w:val="009B3CA5"/>
    <w:rsid w:val="009B4C80"/>
    <w:rsid w:val="009B6738"/>
    <w:rsid w:val="009C081F"/>
    <w:rsid w:val="009C08BD"/>
    <w:rsid w:val="009C0AF0"/>
    <w:rsid w:val="009C1F8A"/>
    <w:rsid w:val="009C27E2"/>
    <w:rsid w:val="009C39C3"/>
    <w:rsid w:val="009C3EA4"/>
    <w:rsid w:val="009C4D67"/>
    <w:rsid w:val="009C63F2"/>
    <w:rsid w:val="009C79FE"/>
    <w:rsid w:val="009D04F3"/>
    <w:rsid w:val="009D1124"/>
    <w:rsid w:val="009D39F1"/>
    <w:rsid w:val="009D5DB7"/>
    <w:rsid w:val="009D68B5"/>
    <w:rsid w:val="009E10C1"/>
    <w:rsid w:val="009E11EA"/>
    <w:rsid w:val="009E1769"/>
    <w:rsid w:val="009E1951"/>
    <w:rsid w:val="009E2B91"/>
    <w:rsid w:val="009E3F23"/>
    <w:rsid w:val="009E5140"/>
    <w:rsid w:val="009E5598"/>
    <w:rsid w:val="009E62DB"/>
    <w:rsid w:val="009E73AC"/>
    <w:rsid w:val="009E7CF8"/>
    <w:rsid w:val="009E7FC9"/>
    <w:rsid w:val="009F06FB"/>
    <w:rsid w:val="009F0FE6"/>
    <w:rsid w:val="009F13C2"/>
    <w:rsid w:val="009F2D0E"/>
    <w:rsid w:val="009F4F4B"/>
    <w:rsid w:val="009F54A3"/>
    <w:rsid w:val="009F6D7E"/>
    <w:rsid w:val="009F6FE7"/>
    <w:rsid w:val="009F7D57"/>
    <w:rsid w:val="00A00CEE"/>
    <w:rsid w:val="00A01CA7"/>
    <w:rsid w:val="00A063B3"/>
    <w:rsid w:val="00A064CF"/>
    <w:rsid w:val="00A0669C"/>
    <w:rsid w:val="00A06A70"/>
    <w:rsid w:val="00A06EF8"/>
    <w:rsid w:val="00A10340"/>
    <w:rsid w:val="00A1074D"/>
    <w:rsid w:val="00A10B45"/>
    <w:rsid w:val="00A11181"/>
    <w:rsid w:val="00A11584"/>
    <w:rsid w:val="00A1190B"/>
    <w:rsid w:val="00A136AA"/>
    <w:rsid w:val="00A137A3"/>
    <w:rsid w:val="00A13D42"/>
    <w:rsid w:val="00A142F5"/>
    <w:rsid w:val="00A14D28"/>
    <w:rsid w:val="00A155C4"/>
    <w:rsid w:val="00A15AFD"/>
    <w:rsid w:val="00A17ADD"/>
    <w:rsid w:val="00A17FED"/>
    <w:rsid w:val="00A23B9A"/>
    <w:rsid w:val="00A2637E"/>
    <w:rsid w:val="00A27388"/>
    <w:rsid w:val="00A310A7"/>
    <w:rsid w:val="00A31E62"/>
    <w:rsid w:val="00A31F57"/>
    <w:rsid w:val="00A3229A"/>
    <w:rsid w:val="00A32952"/>
    <w:rsid w:val="00A33ACF"/>
    <w:rsid w:val="00A352A3"/>
    <w:rsid w:val="00A358AF"/>
    <w:rsid w:val="00A3590B"/>
    <w:rsid w:val="00A35A78"/>
    <w:rsid w:val="00A36489"/>
    <w:rsid w:val="00A3664C"/>
    <w:rsid w:val="00A3781C"/>
    <w:rsid w:val="00A37DA8"/>
    <w:rsid w:val="00A40300"/>
    <w:rsid w:val="00A41416"/>
    <w:rsid w:val="00A41889"/>
    <w:rsid w:val="00A4271C"/>
    <w:rsid w:val="00A42B9D"/>
    <w:rsid w:val="00A43575"/>
    <w:rsid w:val="00A438BD"/>
    <w:rsid w:val="00A46936"/>
    <w:rsid w:val="00A47F03"/>
    <w:rsid w:val="00A47FF0"/>
    <w:rsid w:val="00A50D11"/>
    <w:rsid w:val="00A51139"/>
    <w:rsid w:val="00A51DE3"/>
    <w:rsid w:val="00A52A3D"/>
    <w:rsid w:val="00A533F6"/>
    <w:rsid w:val="00A53ED4"/>
    <w:rsid w:val="00A54750"/>
    <w:rsid w:val="00A556C0"/>
    <w:rsid w:val="00A56BEF"/>
    <w:rsid w:val="00A56FD4"/>
    <w:rsid w:val="00A56FDB"/>
    <w:rsid w:val="00A576A4"/>
    <w:rsid w:val="00A6012F"/>
    <w:rsid w:val="00A606F4"/>
    <w:rsid w:val="00A60CFD"/>
    <w:rsid w:val="00A62C93"/>
    <w:rsid w:val="00A631B2"/>
    <w:rsid w:val="00A63531"/>
    <w:rsid w:val="00A63E72"/>
    <w:rsid w:val="00A64AFB"/>
    <w:rsid w:val="00A67869"/>
    <w:rsid w:val="00A72ABC"/>
    <w:rsid w:val="00A7471D"/>
    <w:rsid w:val="00A7507E"/>
    <w:rsid w:val="00A75306"/>
    <w:rsid w:val="00A7723A"/>
    <w:rsid w:val="00A773BA"/>
    <w:rsid w:val="00A7797C"/>
    <w:rsid w:val="00A80A3E"/>
    <w:rsid w:val="00A80D00"/>
    <w:rsid w:val="00A82AEE"/>
    <w:rsid w:val="00A83267"/>
    <w:rsid w:val="00A836A6"/>
    <w:rsid w:val="00A849DA"/>
    <w:rsid w:val="00A84FED"/>
    <w:rsid w:val="00A8734B"/>
    <w:rsid w:val="00A87726"/>
    <w:rsid w:val="00A9204E"/>
    <w:rsid w:val="00A9243F"/>
    <w:rsid w:val="00A9309C"/>
    <w:rsid w:val="00A93335"/>
    <w:rsid w:val="00A939DE"/>
    <w:rsid w:val="00A95CA4"/>
    <w:rsid w:val="00A96F95"/>
    <w:rsid w:val="00A9703F"/>
    <w:rsid w:val="00A97B92"/>
    <w:rsid w:val="00A97C0F"/>
    <w:rsid w:val="00AA184C"/>
    <w:rsid w:val="00AA1EFA"/>
    <w:rsid w:val="00AA27C5"/>
    <w:rsid w:val="00AA406C"/>
    <w:rsid w:val="00AA4244"/>
    <w:rsid w:val="00AA46CD"/>
    <w:rsid w:val="00AA5AAD"/>
    <w:rsid w:val="00AA651B"/>
    <w:rsid w:val="00AA67C4"/>
    <w:rsid w:val="00AB0271"/>
    <w:rsid w:val="00AB0ACC"/>
    <w:rsid w:val="00AB1E86"/>
    <w:rsid w:val="00AB2E47"/>
    <w:rsid w:val="00AB2E7E"/>
    <w:rsid w:val="00AB3668"/>
    <w:rsid w:val="00AB57C4"/>
    <w:rsid w:val="00AB64D5"/>
    <w:rsid w:val="00AB6F15"/>
    <w:rsid w:val="00AB73EF"/>
    <w:rsid w:val="00AB7857"/>
    <w:rsid w:val="00AC0B7E"/>
    <w:rsid w:val="00AC0E0E"/>
    <w:rsid w:val="00AC2460"/>
    <w:rsid w:val="00AC3B34"/>
    <w:rsid w:val="00AC4124"/>
    <w:rsid w:val="00AC5014"/>
    <w:rsid w:val="00AC6060"/>
    <w:rsid w:val="00AC6FAA"/>
    <w:rsid w:val="00AD03CD"/>
    <w:rsid w:val="00AD0747"/>
    <w:rsid w:val="00AD14CD"/>
    <w:rsid w:val="00AD25FE"/>
    <w:rsid w:val="00AD2C5F"/>
    <w:rsid w:val="00AD34C4"/>
    <w:rsid w:val="00AD3814"/>
    <w:rsid w:val="00AD39DF"/>
    <w:rsid w:val="00AD54E9"/>
    <w:rsid w:val="00AD5516"/>
    <w:rsid w:val="00AD62C0"/>
    <w:rsid w:val="00AE0A26"/>
    <w:rsid w:val="00AE0C88"/>
    <w:rsid w:val="00AE1D8F"/>
    <w:rsid w:val="00AE577D"/>
    <w:rsid w:val="00AE5ED2"/>
    <w:rsid w:val="00AE71B1"/>
    <w:rsid w:val="00AE786A"/>
    <w:rsid w:val="00AF0445"/>
    <w:rsid w:val="00AF2C33"/>
    <w:rsid w:val="00AF4BFE"/>
    <w:rsid w:val="00AF520B"/>
    <w:rsid w:val="00AF52CF"/>
    <w:rsid w:val="00AF6303"/>
    <w:rsid w:val="00AF7728"/>
    <w:rsid w:val="00AF7D34"/>
    <w:rsid w:val="00B00EF2"/>
    <w:rsid w:val="00B011E3"/>
    <w:rsid w:val="00B01CCB"/>
    <w:rsid w:val="00B02102"/>
    <w:rsid w:val="00B02AE0"/>
    <w:rsid w:val="00B03DD7"/>
    <w:rsid w:val="00B0578F"/>
    <w:rsid w:val="00B05C19"/>
    <w:rsid w:val="00B069DE"/>
    <w:rsid w:val="00B07F65"/>
    <w:rsid w:val="00B10C6F"/>
    <w:rsid w:val="00B10EDB"/>
    <w:rsid w:val="00B1169F"/>
    <w:rsid w:val="00B1210E"/>
    <w:rsid w:val="00B12957"/>
    <w:rsid w:val="00B14213"/>
    <w:rsid w:val="00B15970"/>
    <w:rsid w:val="00B15E10"/>
    <w:rsid w:val="00B16A86"/>
    <w:rsid w:val="00B17123"/>
    <w:rsid w:val="00B204E1"/>
    <w:rsid w:val="00B20F82"/>
    <w:rsid w:val="00B226BE"/>
    <w:rsid w:val="00B22B4E"/>
    <w:rsid w:val="00B2491E"/>
    <w:rsid w:val="00B259CB"/>
    <w:rsid w:val="00B25F05"/>
    <w:rsid w:val="00B314CA"/>
    <w:rsid w:val="00B335EB"/>
    <w:rsid w:val="00B34CCA"/>
    <w:rsid w:val="00B34DBF"/>
    <w:rsid w:val="00B35891"/>
    <w:rsid w:val="00B35DDB"/>
    <w:rsid w:val="00B36104"/>
    <w:rsid w:val="00B36536"/>
    <w:rsid w:val="00B374CA"/>
    <w:rsid w:val="00B377A8"/>
    <w:rsid w:val="00B4123C"/>
    <w:rsid w:val="00B4128E"/>
    <w:rsid w:val="00B41623"/>
    <w:rsid w:val="00B42261"/>
    <w:rsid w:val="00B4244C"/>
    <w:rsid w:val="00B42456"/>
    <w:rsid w:val="00B43309"/>
    <w:rsid w:val="00B4450A"/>
    <w:rsid w:val="00B44655"/>
    <w:rsid w:val="00B46048"/>
    <w:rsid w:val="00B4735C"/>
    <w:rsid w:val="00B474C7"/>
    <w:rsid w:val="00B47C66"/>
    <w:rsid w:val="00B52700"/>
    <w:rsid w:val="00B53E1F"/>
    <w:rsid w:val="00B54497"/>
    <w:rsid w:val="00B544B0"/>
    <w:rsid w:val="00B56BD4"/>
    <w:rsid w:val="00B57406"/>
    <w:rsid w:val="00B600ED"/>
    <w:rsid w:val="00B617BC"/>
    <w:rsid w:val="00B62A59"/>
    <w:rsid w:val="00B651C3"/>
    <w:rsid w:val="00B65579"/>
    <w:rsid w:val="00B66B0D"/>
    <w:rsid w:val="00B66B46"/>
    <w:rsid w:val="00B67DA5"/>
    <w:rsid w:val="00B7082E"/>
    <w:rsid w:val="00B7128D"/>
    <w:rsid w:val="00B712A8"/>
    <w:rsid w:val="00B717DB"/>
    <w:rsid w:val="00B71A9F"/>
    <w:rsid w:val="00B7213E"/>
    <w:rsid w:val="00B728B2"/>
    <w:rsid w:val="00B73390"/>
    <w:rsid w:val="00B7580F"/>
    <w:rsid w:val="00B759BB"/>
    <w:rsid w:val="00B76629"/>
    <w:rsid w:val="00B767A3"/>
    <w:rsid w:val="00B77660"/>
    <w:rsid w:val="00B8046D"/>
    <w:rsid w:val="00B815DB"/>
    <w:rsid w:val="00B81EA2"/>
    <w:rsid w:val="00B822EF"/>
    <w:rsid w:val="00B82606"/>
    <w:rsid w:val="00B82625"/>
    <w:rsid w:val="00B837C2"/>
    <w:rsid w:val="00B83F2A"/>
    <w:rsid w:val="00B84069"/>
    <w:rsid w:val="00B85886"/>
    <w:rsid w:val="00B869FA"/>
    <w:rsid w:val="00B9124A"/>
    <w:rsid w:val="00B9174B"/>
    <w:rsid w:val="00B91B00"/>
    <w:rsid w:val="00B92DDC"/>
    <w:rsid w:val="00B9463F"/>
    <w:rsid w:val="00B946D8"/>
    <w:rsid w:val="00B950AC"/>
    <w:rsid w:val="00B95400"/>
    <w:rsid w:val="00B95447"/>
    <w:rsid w:val="00B9617A"/>
    <w:rsid w:val="00B9649A"/>
    <w:rsid w:val="00B966B5"/>
    <w:rsid w:val="00BA06EB"/>
    <w:rsid w:val="00BA098C"/>
    <w:rsid w:val="00BA0C04"/>
    <w:rsid w:val="00BA2A6C"/>
    <w:rsid w:val="00BA34D6"/>
    <w:rsid w:val="00BA37BF"/>
    <w:rsid w:val="00BA3984"/>
    <w:rsid w:val="00BA4049"/>
    <w:rsid w:val="00BA47F6"/>
    <w:rsid w:val="00BA64AD"/>
    <w:rsid w:val="00BA7966"/>
    <w:rsid w:val="00BA7BFB"/>
    <w:rsid w:val="00BB1C40"/>
    <w:rsid w:val="00BB336D"/>
    <w:rsid w:val="00BB4D4C"/>
    <w:rsid w:val="00BB6228"/>
    <w:rsid w:val="00BB7FF8"/>
    <w:rsid w:val="00BC0227"/>
    <w:rsid w:val="00BC10C8"/>
    <w:rsid w:val="00BC10E2"/>
    <w:rsid w:val="00BC1868"/>
    <w:rsid w:val="00BC1D7D"/>
    <w:rsid w:val="00BC62A6"/>
    <w:rsid w:val="00BC6498"/>
    <w:rsid w:val="00BC67CC"/>
    <w:rsid w:val="00BC7E44"/>
    <w:rsid w:val="00BD3323"/>
    <w:rsid w:val="00BD3F31"/>
    <w:rsid w:val="00BD3F9C"/>
    <w:rsid w:val="00BD64BD"/>
    <w:rsid w:val="00BD6FFF"/>
    <w:rsid w:val="00BD7B89"/>
    <w:rsid w:val="00BE0284"/>
    <w:rsid w:val="00BE0478"/>
    <w:rsid w:val="00BE0985"/>
    <w:rsid w:val="00BE0C38"/>
    <w:rsid w:val="00BE1056"/>
    <w:rsid w:val="00BE1E98"/>
    <w:rsid w:val="00BE1FB0"/>
    <w:rsid w:val="00BE27E4"/>
    <w:rsid w:val="00BE29CC"/>
    <w:rsid w:val="00BE2F54"/>
    <w:rsid w:val="00BE3F3B"/>
    <w:rsid w:val="00BE68A0"/>
    <w:rsid w:val="00BE7E98"/>
    <w:rsid w:val="00BF0046"/>
    <w:rsid w:val="00BF0A4A"/>
    <w:rsid w:val="00BF0D51"/>
    <w:rsid w:val="00BF1088"/>
    <w:rsid w:val="00BF117A"/>
    <w:rsid w:val="00BF41B4"/>
    <w:rsid w:val="00BF4A4F"/>
    <w:rsid w:val="00BF4CAF"/>
    <w:rsid w:val="00BF4E4E"/>
    <w:rsid w:val="00BF54DF"/>
    <w:rsid w:val="00BF69A2"/>
    <w:rsid w:val="00BF6A8E"/>
    <w:rsid w:val="00BF744A"/>
    <w:rsid w:val="00C00AD8"/>
    <w:rsid w:val="00C00B8F"/>
    <w:rsid w:val="00C0302A"/>
    <w:rsid w:val="00C056B7"/>
    <w:rsid w:val="00C0666D"/>
    <w:rsid w:val="00C07256"/>
    <w:rsid w:val="00C07B46"/>
    <w:rsid w:val="00C07C80"/>
    <w:rsid w:val="00C07D77"/>
    <w:rsid w:val="00C07F26"/>
    <w:rsid w:val="00C11B9A"/>
    <w:rsid w:val="00C12527"/>
    <w:rsid w:val="00C132A6"/>
    <w:rsid w:val="00C14099"/>
    <w:rsid w:val="00C1423A"/>
    <w:rsid w:val="00C14354"/>
    <w:rsid w:val="00C1565B"/>
    <w:rsid w:val="00C15971"/>
    <w:rsid w:val="00C15DD9"/>
    <w:rsid w:val="00C173FE"/>
    <w:rsid w:val="00C20052"/>
    <w:rsid w:val="00C20B18"/>
    <w:rsid w:val="00C20B9D"/>
    <w:rsid w:val="00C20E11"/>
    <w:rsid w:val="00C21358"/>
    <w:rsid w:val="00C223E0"/>
    <w:rsid w:val="00C232B8"/>
    <w:rsid w:val="00C23A30"/>
    <w:rsid w:val="00C24255"/>
    <w:rsid w:val="00C24749"/>
    <w:rsid w:val="00C25475"/>
    <w:rsid w:val="00C2648B"/>
    <w:rsid w:val="00C27A1E"/>
    <w:rsid w:val="00C30334"/>
    <w:rsid w:val="00C31285"/>
    <w:rsid w:val="00C323EF"/>
    <w:rsid w:val="00C3259D"/>
    <w:rsid w:val="00C3358F"/>
    <w:rsid w:val="00C336DB"/>
    <w:rsid w:val="00C346C6"/>
    <w:rsid w:val="00C3499C"/>
    <w:rsid w:val="00C34F94"/>
    <w:rsid w:val="00C35725"/>
    <w:rsid w:val="00C35806"/>
    <w:rsid w:val="00C35C57"/>
    <w:rsid w:val="00C36E35"/>
    <w:rsid w:val="00C40DE3"/>
    <w:rsid w:val="00C41280"/>
    <w:rsid w:val="00C41F34"/>
    <w:rsid w:val="00C42E87"/>
    <w:rsid w:val="00C42F9C"/>
    <w:rsid w:val="00C4394E"/>
    <w:rsid w:val="00C4423D"/>
    <w:rsid w:val="00C44831"/>
    <w:rsid w:val="00C457AA"/>
    <w:rsid w:val="00C45998"/>
    <w:rsid w:val="00C4683A"/>
    <w:rsid w:val="00C479E4"/>
    <w:rsid w:val="00C508DB"/>
    <w:rsid w:val="00C518E8"/>
    <w:rsid w:val="00C51976"/>
    <w:rsid w:val="00C52582"/>
    <w:rsid w:val="00C527A8"/>
    <w:rsid w:val="00C535D2"/>
    <w:rsid w:val="00C54D60"/>
    <w:rsid w:val="00C556A0"/>
    <w:rsid w:val="00C5664B"/>
    <w:rsid w:val="00C5688E"/>
    <w:rsid w:val="00C56AED"/>
    <w:rsid w:val="00C57352"/>
    <w:rsid w:val="00C61111"/>
    <w:rsid w:val="00C61213"/>
    <w:rsid w:val="00C63178"/>
    <w:rsid w:val="00C63332"/>
    <w:rsid w:val="00C63A27"/>
    <w:rsid w:val="00C64DA9"/>
    <w:rsid w:val="00C659D7"/>
    <w:rsid w:val="00C663DD"/>
    <w:rsid w:val="00C66F36"/>
    <w:rsid w:val="00C6754F"/>
    <w:rsid w:val="00C70132"/>
    <w:rsid w:val="00C70AE2"/>
    <w:rsid w:val="00C71DAB"/>
    <w:rsid w:val="00C72B98"/>
    <w:rsid w:val="00C73ABA"/>
    <w:rsid w:val="00C73B06"/>
    <w:rsid w:val="00C73E2B"/>
    <w:rsid w:val="00C74785"/>
    <w:rsid w:val="00C75B00"/>
    <w:rsid w:val="00C7628E"/>
    <w:rsid w:val="00C777F8"/>
    <w:rsid w:val="00C778E6"/>
    <w:rsid w:val="00C8030B"/>
    <w:rsid w:val="00C808F8"/>
    <w:rsid w:val="00C81008"/>
    <w:rsid w:val="00C81360"/>
    <w:rsid w:val="00C819E0"/>
    <w:rsid w:val="00C82031"/>
    <w:rsid w:val="00C8298E"/>
    <w:rsid w:val="00C82D2A"/>
    <w:rsid w:val="00C8390D"/>
    <w:rsid w:val="00C84D4B"/>
    <w:rsid w:val="00C85610"/>
    <w:rsid w:val="00C85B1B"/>
    <w:rsid w:val="00C87506"/>
    <w:rsid w:val="00C909C0"/>
    <w:rsid w:val="00C92DD3"/>
    <w:rsid w:val="00C93656"/>
    <w:rsid w:val="00C93DCA"/>
    <w:rsid w:val="00C943B1"/>
    <w:rsid w:val="00C94A1D"/>
    <w:rsid w:val="00C94FB1"/>
    <w:rsid w:val="00C95450"/>
    <w:rsid w:val="00C95519"/>
    <w:rsid w:val="00C9562E"/>
    <w:rsid w:val="00CA002D"/>
    <w:rsid w:val="00CA1FD4"/>
    <w:rsid w:val="00CA2626"/>
    <w:rsid w:val="00CA274C"/>
    <w:rsid w:val="00CA2FE0"/>
    <w:rsid w:val="00CA4B3E"/>
    <w:rsid w:val="00CA60D9"/>
    <w:rsid w:val="00CA6E01"/>
    <w:rsid w:val="00CA7135"/>
    <w:rsid w:val="00CB2896"/>
    <w:rsid w:val="00CB2D71"/>
    <w:rsid w:val="00CB339C"/>
    <w:rsid w:val="00CB3590"/>
    <w:rsid w:val="00CB587B"/>
    <w:rsid w:val="00CB5EC6"/>
    <w:rsid w:val="00CB6DF6"/>
    <w:rsid w:val="00CB741B"/>
    <w:rsid w:val="00CB7757"/>
    <w:rsid w:val="00CB7D39"/>
    <w:rsid w:val="00CC0662"/>
    <w:rsid w:val="00CC0B0F"/>
    <w:rsid w:val="00CC1D83"/>
    <w:rsid w:val="00CC34AA"/>
    <w:rsid w:val="00CC3C25"/>
    <w:rsid w:val="00CC3D91"/>
    <w:rsid w:val="00CC55C7"/>
    <w:rsid w:val="00CC5E81"/>
    <w:rsid w:val="00CD0EB1"/>
    <w:rsid w:val="00CD1ACA"/>
    <w:rsid w:val="00CD3916"/>
    <w:rsid w:val="00CD4832"/>
    <w:rsid w:val="00CD5750"/>
    <w:rsid w:val="00CD6BAF"/>
    <w:rsid w:val="00CD7B1F"/>
    <w:rsid w:val="00CE003B"/>
    <w:rsid w:val="00CE033E"/>
    <w:rsid w:val="00CE08E8"/>
    <w:rsid w:val="00CE1181"/>
    <w:rsid w:val="00CE1BAE"/>
    <w:rsid w:val="00CE22DC"/>
    <w:rsid w:val="00CE23EF"/>
    <w:rsid w:val="00CE273F"/>
    <w:rsid w:val="00CE372B"/>
    <w:rsid w:val="00CE3B50"/>
    <w:rsid w:val="00CE3E98"/>
    <w:rsid w:val="00CE44D0"/>
    <w:rsid w:val="00CE46D5"/>
    <w:rsid w:val="00CE472C"/>
    <w:rsid w:val="00CE4CDB"/>
    <w:rsid w:val="00CE5C51"/>
    <w:rsid w:val="00CE65A0"/>
    <w:rsid w:val="00CF00E8"/>
    <w:rsid w:val="00CF0336"/>
    <w:rsid w:val="00CF19CE"/>
    <w:rsid w:val="00CF1C84"/>
    <w:rsid w:val="00CF2CB7"/>
    <w:rsid w:val="00CF377D"/>
    <w:rsid w:val="00CF55FF"/>
    <w:rsid w:val="00CF5916"/>
    <w:rsid w:val="00CF67AB"/>
    <w:rsid w:val="00CF6B98"/>
    <w:rsid w:val="00CF7D07"/>
    <w:rsid w:val="00D0197D"/>
    <w:rsid w:val="00D02558"/>
    <w:rsid w:val="00D0258C"/>
    <w:rsid w:val="00D029BB"/>
    <w:rsid w:val="00D02B4A"/>
    <w:rsid w:val="00D04742"/>
    <w:rsid w:val="00D0568B"/>
    <w:rsid w:val="00D05E6D"/>
    <w:rsid w:val="00D06858"/>
    <w:rsid w:val="00D068F7"/>
    <w:rsid w:val="00D0722F"/>
    <w:rsid w:val="00D10215"/>
    <w:rsid w:val="00D10608"/>
    <w:rsid w:val="00D1103A"/>
    <w:rsid w:val="00D124D2"/>
    <w:rsid w:val="00D13F11"/>
    <w:rsid w:val="00D13F77"/>
    <w:rsid w:val="00D14F03"/>
    <w:rsid w:val="00D16BD7"/>
    <w:rsid w:val="00D16FB4"/>
    <w:rsid w:val="00D20062"/>
    <w:rsid w:val="00D207E3"/>
    <w:rsid w:val="00D20B23"/>
    <w:rsid w:val="00D20B62"/>
    <w:rsid w:val="00D21147"/>
    <w:rsid w:val="00D2119E"/>
    <w:rsid w:val="00D230B4"/>
    <w:rsid w:val="00D237A1"/>
    <w:rsid w:val="00D23EEE"/>
    <w:rsid w:val="00D2454A"/>
    <w:rsid w:val="00D246F0"/>
    <w:rsid w:val="00D24ED4"/>
    <w:rsid w:val="00D262F6"/>
    <w:rsid w:val="00D26A86"/>
    <w:rsid w:val="00D26B80"/>
    <w:rsid w:val="00D26EE0"/>
    <w:rsid w:val="00D27FFB"/>
    <w:rsid w:val="00D31AF7"/>
    <w:rsid w:val="00D31E90"/>
    <w:rsid w:val="00D333DD"/>
    <w:rsid w:val="00D335A3"/>
    <w:rsid w:val="00D34923"/>
    <w:rsid w:val="00D34F9C"/>
    <w:rsid w:val="00D36668"/>
    <w:rsid w:val="00D36B7B"/>
    <w:rsid w:val="00D370BC"/>
    <w:rsid w:val="00D37FDB"/>
    <w:rsid w:val="00D40646"/>
    <w:rsid w:val="00D40CAA"/>
    <w:rsid w:val="00D40DBD"/>
    <w:rsid w:val="00D43121"/>
    <w:rsid w:val="00D43926"/>
    <w:rsid w:val="00D456BB"/>
    <w:rsid w:val="00D463B7"/>
    <w:rsid w:val="00D465CE"/>
    <w:rsid w:val="00D47084"/>
    <w:rsid w:val="00D479E7"/>
    <w:rsid w:val="00D50AC9"/>
    <w:rsid w:val="00D514CC"/>
    <w:rsid w:val="00D52F96"/>
    <w:rsid w:val="00D5323C"/>
    <w:rsid w:val="00D53FCB"/>
    <w:rsid w:val="00D54349"/>
    <w:rsid w:val="00D54FE9"/>
    <w:rsid w:val="00D55481"/>
    <w:rsid w:val="00D571BB"/>
    <w:rsid w:val="00D60B24"/>
    <w:rsid w:val="00D60DE9"/>
    <w:rsid w:val="00D61A71"/>
    <w:rsid w:val="00D6205B"/>
    <w:rsid w:val="00D62328"/>
    <w:rsid w:val="00D63407"/>
    <w:rsid w:val="00D6396E"/>
    <w:rsid w:val="00D63BE9"/>
    <w:rsid w:val="00D64542"/>
    <w:rsid w:val="00D646FB"/>
    <w:rsid w:val="00D647CA"/>
    <w:rsid w:val="00D657B2"/>
    <w:rsid w:val="00D6630E"/>
    <w:rsid w:val="00D663BA"/>
    <w:rsid w:val="00D665B6"/>
    <w:rsid w:val="00D67014"/>
    <w:rsid w:val="00D673ED"/>
    <w:rsid w:val="00D67A96"/>
    <w:rsid w:val="00D67E29"/>
    <w:rsid w:val="00D67F97"/>
    <w:rsid w:val="00D70933"/>
    <w:rsid w:val="00D70F4C"/>
    <w:rsid w:val="00D71562"/>
    <w:rsid w:val="00D7184A"/>
    <w:rsid w:val="00D73F42"/>
    <w:rsid w:val="00D73FB7"/>
    <w:rsid w:val="00D74ADC"/>
    <w:rsid w:val="00D752E1"/>
    <w:rsid w:val="00D75528"/>
    <w:rsid w:val="00D763C2"/>
    <w:rsid w:val="00D769F0"/>
    <w:rsid w:val="00D77561"/>
    <w:rsid w:val="00D77A18"/>
    <w:rsid w:val="00D80FEB"/>
    <w:rsid w:val="00D81DC9"/>
    <w:rsid w:val="00D82784"/>
    <w:rsid w:val="00D82B8D"/>
    <w:rsid w:val="00D83393"/>
    <w:rsid w:val="00D834C7"/>
    <w:rsid w:val="00D83C32"/>
    <w:rsid w:val="00D848B1"/>
    <w:rsid w:val="00D85ABF"/>
    <w:rsid w:val="00D8689E"/>
    <w:rsid w:val="00D87042"/>
    <w:rsid w:val="00D87541"/>
    <w:rsid w:val="00D9219B"/>
    <w:rsid w:val="00D943E7"/>
    <w:rsid w:val="00D9463F"/>
    <w:rsid w:val="00D957B4"/>
    <w:rsid w:val="00D96940"/>
    <w:rsid w:val="00D970B6"/>
    <w:rsid w:val="00DA06F0"/>
    <w:rsid w:val="00DA0A1A"/>
    <w:rsid w:val="00DA0AFA"/>
    <w:rsid w:val="00DA0D74"/>
    <w:rsid w:val="00DA15AA"/>
    <w:rsid w:val="00DA1ED8"/>
    <w:rsid w:val="00DA462B"/>
    <w:rsid w:val="00DA49AB"/>
    <w:rsid w:val="00DA4A9E"/>
    <w:rsid w:val="00DA4F13"/>
    <w:rsid w:val="00DA6847"/>
    <w:rsid w:val="00DB1360"/>
    <w:rsid w:val="00DB13B5"/>
    <w:rsid w:val="00DB1924"/>
    <w:rsid w:val="00DB1EAA"/>
    <w:rsid w:val="00DB2669"/>
    <w:rsid w:val="00DB4D66"/>
    <w:rsid w:val="00DB5E80"/>
    <w:rsid w:val="00DB7DB4"/>
    <w:rsid w:val="00DC0558"/>
    <w:rsid w:val="00DC0BD0"/>
    <w:rsid w:val="00DC0BF0"/>
    <w:rsid w:val="00DC0C67"/>
    <w:rsid w:val="00DC0E0E"/>
    <w:rsid w:val="00DC112C"/>
    <w:rsid w:val="00DC1596"/>
    <w:rsid w:val="00DC1745"/>
    <w:rsid w:val="00DC187E"/>
    <w:rsid w:val="00DC1946"/>
    <w:rsid w:val="00DC1F2F"/>
    <w:rsid w:val="00DC37E2"/>
    <w:rsid w:val="00DC42AA"/>
    <w:rsid w:val="00DC4717"/>
    <w:rsid w:val="00DC6369"/>
    <w:rsid w:val="00DC65BD"/>
    <w:rsid w:val="00DD076F"/>
    <w:rsid w:val="00DD0788"/>
    <w:rsid w:val="00DD0E36"/>
    <w:rsid w:val="00DD27C9"/>
    <w:rsid w:val="00DD28B1"/>
    <w:rsid w:val="00DD3257"/>
    <w:rsid w:val="00DD490D"/>
    <w:rsid w:val="00DD660D"/>
    <w:rsid w:val="00DD67E5"/>
    <w:rsid w:val="00DD6C14"/>
    <w:rsid w:val="00DD71CA"/>
    <w:rsid w:val="00DD7B12"/>
    <w:rsid w:val="00DE053E"/>
    <w:rsid w:val="00DE05BF"/>
    <w:rsid w:val="00DE2329"/>
    <w:rsid w:val="00DE2E07"/>
    <w:rsid w:val="00DE2E77"/>
    <w:rsid w:val="00DE3037"/>
    <w:rsid w:val="00DE3B8F"/>
    <w:rsid w:val="00DE42A7"/>
    <w:rsid w:val="00DE4BDA"/>
    <w:rsid w:val="00DE5978"/>
    <w:rsid w:val="00DE77C1"/>
    <w:rsid w:val="00DE790B"/>
    <w:rsid w:val="00DF264A"/>
    <w:rsid w:val="00DF2B33"/>
    <w:rsid w:val="00DF2DBA"/>
    <w:rsid w:val="00DF37F9"/>
    <w:rsid w:val="00DF38F7"/>
    <w:rsid w:val="00DF3CC8"/>
    <w:rsid w:val="00DF4914"/>
    <w:rsid w:val="00DF5047"/>
    <w:rsid w:val="00DF5583"/>
    <w:rsid w:val="00DF5668"/>
    <w:rsid w:val="00DF62F8"/>
    <w:rsid w:val="00DF72F4"/>
    <w:rsid w:val="00DF734F"/>
    <w:rsid w:val="00DF76D0"/>
    <w:rsid w:val="00DF7D5F"/>
    <w:rsid w:val="00DF7E10"/>
    <w:rsid w:val="00E006BA"/>
    <w:rsid w:val="00E0093A"/>
    <w:rsid w:val="00E01602"/>
    <w:rsid w:val="00E01F20"/>
    <w:rsid w:val="00E026F5"/>
    <w:rsid w:val="00E02B52"/>
    <w:rsid w:val="00E035A3"/>
    <w:rsid w:val="00E03643"/>
    <w:rsid w:val="00E045A4"/>
    <w:rsid w:val="00E0583C"/>
    <w:rsid w:val="00E05E73"/>
    <w:rsid w:val="00E06C52"/>
    <w:rsid w:val="00E10719"/>
    <w:rsid w:val="00E11A14"/>
    <w:rsid w:val="00E12F70"/>
    <w:rsid w:val="00E13401"/>
    <w:rsid w:val="00E14F64"/>
    <w:rsid w:val="00E14FF1"/>
    <w:rsid w:val="00E1556F"/>
    <w:rsid w:val="00E15BF5"/>
    <w:rsid w:val="00E165CA"/>
    <w:rsid w:val="00E17128"/>
    <w:rsid w:val="00E2073A"/>
    <w:rsid w:val="00E217D4"/>
    <w:rsid w:val="00E249F0"/>
    <w:rsid w:val="00E25540"/>
    <w:rsid w:val="00E2557F"/>
    <w:rsid w:val="00E25676"/>
    <w:rsid w:val="00E25BEB"/>
    <w:rsid w:val="00E27325"/>
    <w:rsid w:val="00E3017A"/>
    <w:rsid w:val="00E3058C"/>
    <w:rsid w:val="00E31849"/>
    <w:rsid w:val="00E31EEE"/>
    <w:rsid w:val="00E31F2A"/>
    <w:rsid w:val="00E320D2"/>
    <w:rsid w:val="00E32403"/>
    <w:rsid w:val="00E32A70"/>
    <w:rsid w:val="00E32CB0"/>
    <w:rsid w:val="00E34462"/>
    <w:rsid w:val="00E34C15"/>
    <w:rsid w:val="00E35677"/>
    <w:rsid w:val="00E361ED"/>
    <w:rsid w:val="00E3636E"/>
    <w:rsid w:val="00E36732"/>
    <w:rsid w:val="00E37BC6"/>
    <w:rsid w:val="00E37DDE"/>
    <w:rsid w:val="00E416A3"/>
    <w:rsid w:val="00E421AD"/>
    <w:rsid w:val="00E4269B"/>
    <w:rsid w:val="00E4284C"/>
    <w:rsid w:val="00E43A7A"/>
    <w:rsid w:val="00E451FE"/>
    <w:rsid w:val="00E46B5A"/>
    <w:rsid w:val="00E47120"/>
    <w:rsid w:val="00E4712D"/>
    <w:rsid w:val="00E47465"/>
    <w:rsid w:val="00E5081E"/>
    <w:rsid w:val="00E50BB6"/>
    <w:rsid w:val="00E51049"/>
    <w:rsid w:val="00E51578"/>
    <w:rsid w:val="00E532FD"/>
    <w:rsid w:val="00E535D7"/>
    <w:rsid w:val="00E557C5"/>
    <w:rsid w:val="00E560A7"/>
    <w:rsid w:val="00E568F7"/>
    <w:rsid w:val="00E6146B"/>
    <w:rsid w:val="00E615AA"/>
    <w:rsid w:val="00E6179D"/>
    <w:rsid w:val="00E61CE0"/>
    <w:rsid w:val="00E61EC0"/>
    <w:rsid w:val="00E63BC9"/>
    <w:rsid w:val="00E641BB"/>
    <w:rsid w:val="00E6500A"/>
    <w:rsid w:val="00E6505D"/>
    <w:rsid w:val="00E650D8"/>
    <w:rsid w:val="00E655C0"/>
    <w:rsid w:val="00E656FE"/>
    <w:rsid w:val="00E657C3"/>
    <w:rsid w:val="00E66317"/>
    <w:rsid w:val="00E66913"/>
    <w:rsid w:val="00E67219"/>
    <w:rsid w:val="00E67E97"/>
    <w:rsid w:val="00E70298"/>
    <w:rsid w:val="00E71CCF"/>
    <w:rsid w:val="00E72088"/>
    <w:rsid w:val="00E73CAB"/>
    <w:rsid w:val="00E73DC0"/>
    <w:rsid w:val="00E7442A"/>
    <w:rsid w:val="00E74743"/>
    <w:rsid w:val="00E75633"/>
    <w:rsid w:val="00E7662D"/>
    <w:rsid w:val="00E76DD0"/>
    <w:rsid w:val="00E80B92"/>
    <w:rsid w:val="00E81780"/>
    <w:rsid w:val="00E825EB"/>
    <w:rsid w:val="00E82C4C"/>
    <w:rsid w:val="00E82D47"/>
    <w:rsid w:val="00E82F28"/>
    <w:rsid w:val="00E8346B"/>
    <w:rsid w:val="00E8369E"/>
    <w:rsid w:val="00E83765"/>
    <w:rsid w:val="00E85346"/>
    <w:rsid w:val="00E853AD"/>
    <w:rsid w:val="00E853F1"/>
    <w:rsid w:val="00E86751"/>
    <w:rsid w:val="00E86885"/>
    <w:rsid w:val="00E86D72"/>
    <w:rsid w:val="00E907D9"/>
    <w:rsid w:val="00E90ACE"/>
    <w:rsid w:val="00E91B62"/>
    <w:rsid w:val="00E92A1A"/>
    <w:rsid w:val="00E93DEA"/>
    <w:rsid w:val="00E95348"/>
    <w:rsid w:val="00E95A08"/>
    <w:rsid w:val="00E95E44"/>
    <w:rsid w:val="00E97D84"/>
    <w:rsid w:val="00EA022A"/>
    <w:rsid w:val="00EA07A4"/>
    <w:rsid w:val="00EA0DA0"/>
    <w:rsid w:val="00EA1CA7"/>
    <w:rsid w:val="00EA311B"/>
    <w:rsid w:val="00EA325D"/>
    <w:rsid w:val="00EA3CBA"/>
    <w:rsid w:val="00EA5830"/>
    <w:rsid w:val="00EA6BC6"/>
    <w:rsid w:val="00EA6DF6"/>
    <w:rsid w:val="00EA7EFA"/>
    <w:rsid w:val="00EB18E2"/>
    <w:rsid w:val="00EB2ED9"/>
    <w:rsid w:val="00EB38D5"/>
    <w:rsid w:val="00EB4B49"/>
    <w:rsid w:val="00EB4D75"/>
    <w:rsid w:val="00EB700B"/>
    <w:rsid w:val="00EC0E42"/>
    <w:rsid w:val="00EC19C3"/>
    <w:rsid w:val="00EC1C0E"/>
    <w:rsid w:val="00EC1D2B"/>
    <w:rsid w:val="00EC2A83"/>
    <w:rsid w:val="00EC2BC6"/>
    <w:rsid w:val="00EC3143"/>
    <w:rsid w:val="00EC3937"/>
    <w:rsid w:val="00EC438B"/>
    <w:rsid w:val="00EC4967"/>
    <w:rsid w:val="00EC4D71"/>
    <w:rsid w:val="00EC5542"/>
    <w:rsid w:val="00EC5849"/>
    <w:rsid w:val="00EC686A"/>
    <w:rsid w:val="00EC6C09"/>
    <w:rsid w:val="00EC7398"/>
    <w:rsid w:val="00EC7CDE"/>
    <w:rsid w:val="00ED0622"/>
    <w:rsid w:val="00ED1315"/>
    <w:rsid w:val="00ED1F6C"/>
    <w:rsid w:val="00ED22D3"/>
    <w:rsid w:val="00ED27FB"/>
    <w:rsid w:val="00ED37C1"/>
    <w:rsid w:val="00ED46B4"/>
    <w:rsid w:val="00ED4C1B"/>
    <w:rsid w:val="00ED5CAF"/>
    <w:rsid w:val="00ED71BE"/>
    <w:rsid w:val="00ED7FD9"/>
    <w:rsid w:val="00EE03A1"/>
    <w:rsid w:val="00EE16DB"/>
    <w:rsid w:val="00EE23B1"/>
    <w:rsid w:val="00EE2A26"/>
    <w:rsid w:val="00EE2C4C"/>
    <w:rsid w:val="00EE35AD"/>
    <w:rsid w:val="00EE3B99"/>
    <w:rsid w:val="00EE4269"/>
    <w:rsid w:val="00EE563F"/>
    <w:rsid w:val="00EE647D"/>
    <w:rsid w:val="00EE6F52"/>
    <w:rsid w:val="00EE6F94"/>
    <w:rsid w:val="00EF0E2D"/>
    <w:rsid w:val="00EF143E"/>
    <w:rsid w:val="00EF2A5E"/>
    <w:rsid w:val="00EF55B7"/>
    <w:rsid w:val="00EF7450"/>
    <w:rsid w:val="00F00FEB"/>
    <w:rsid w:val="00F0217D"/>
    <w:rsid w:val="00F022F7"/>
    <w:rsid w:val="00F034A0"/>
    <w:rsid w:val="00F03C2C"/>
    <w:rsid w:val="00F03DCD"/>
    <w:rsid w:val="00F04077"/>
    <w:rsid w:val="00F04A43"/>
    <w:rsid w:val="00F05BF8"/>
    <w:rsid w:val="00F06930"/>
    <w:rsid w:val="00F10340"/>
    <w:rsid w:val="00F117C0"/>
    <w:rsid w:val="00F13351"/>
    <w:rsid w:val="00F150E8"/>
    <w:rsid w:val="00F159E1"/>
    <w:rsid w:val="00F17745"/>
    <w:rsid w:val="00F178B0"/>
    <w:rsid w:val="00F200C0"/>
    <w:rsid w:val="00F20414"/>
    <w:rsid w:val="00F20756"/>
    <w:rsid w:val="00F214EC"/>
    <w:rsid w:val="00F21A48"/>
    <w:rsid w:val="00F21BC9"/>
    <w:rsid w:val="00F2216D"/>
    <w:rsid w:val="00F2265F"/>
    <w:rsid w:val="00F228E3"/>
    <w:rsid w:val="00F230F7"/>
    <w:rsid w:val="00F23217"/>
    <w:rsid w:val="00F236B4"/>
    <w:rsid w:val="00F2390E"/>
    <w:rsid w:val="00F24D06"/>
    <w:rsid w:val="00F24EA8"/>
    <w:rsid w:val="00F24ECA"/>
    <w:rsid w:val="00F26022"/>
    <w:rsid w:val="00F307CE"/>
    <w:rsid w:val="00F3151A"/>
    <w:rsid w:val="00F32D76"/>
    <w:rsid w:val="00F349BE"/>
    <w:rsid w:val="00F34A5B"/>
    <w:rsid w:val="00F34C2F"/>
    <w:rsid w:val="00F35456"/>
    <w:rsid w:val="00F35A8B"/>
    <w:rsid w:val="00F35A9D"/>
    <w:rsid w:val="00F371CA"/>
    <w:rsid w:val="00F37E18"/>
    <w:rsid w:val="00F4000D"/>
    <w:rsid w:val="00F40578"/>
    <w:rsid w:val="00F41966"/>
    <w:rsid w:val="00F444B9"/>
    <w:rsid w:val="00F4471B"/>
    <w:rsid w:val="00F447B6"/>
    <w:rsid w:val="00F44D2F"/>
    <w:rsid w:val="00F46924"/>
    <w:rsid w:val="00F47DF8"/>
    <w:rsid w:val="00F5143F"/>
    <w:rsid w:val="00F516FE"/>
    <w:rsid w:val="00F53AA8"/>
    <w:rsid w:val="00F53C97"/>
    <w:rsid w:val="00F5631D"/>
    <w:rsid w:val="00F56368"/>
    <w:rsid w:val="00F56C88"/>
    <w:rsid w:val="00F60150"/>
    <w:rsid w:val="00F609C6"/>
    <w:rsid w:val="00F61A1A"/>
    <w:rsid w:val="00F62A69"/>
    <w:rsid w:val="00F641A3"/>
    <w:rsid w:val="00F64A12"/>
    <w:rsid w:val="00F65B56"/>
    <w:rsid w:val="00F66957"/>
    <w:rsid w:val="00F67277"/>
    <w:rsid w:val="00F67782"/>
    <w:rsid w:val="00F67783"/>
    <w:rsid w:val="00F701A3"/>
    <w:rsid w:val="00F706AC"/>
    <w:rsid w:val="00F71ED7"/>
    <w:rsid w:val="00F722B2"/>
    <w:rsid w:val="00F72514"/>
    <w:rsid w:val="00F73C7D"/>
    <w:rsid w:val="00F75017"/>
    <w:rsid w:val="00F75439"/>
    <w:rsid w:val="00F75E79"/>
    <w:rsid w:val="00F7699D"/>
    <w:rsid w:val="00F77A2D"/>
    <w:rsid w:val="00F81167"/>
    <w:rsid w:val="00F8181D"/>
    <w:rsid w:val="00F82C5D"/>
    <w:rsid w:val="00F84C1A"/>
    <w:rsid w:val="00F86646"/>
    <w:rsid w:val="00F86799"/>
    <w:rsid w:val="00F86F11"/>
    <w:rsid w:val="00F87C46"/>
    <w:rsid w:val="00F87D77"/>
    <w:rsid w:val="00F87E64"/>
    <w:rsid w:val="00F908BB"/>
    <w:rsid w:val="00F922D2"/>
    <w:rsid w:val="00F92B22"/>
    <w:rsid w:val="00F92B6E"/>
    <w:rsid w:val="00F92DFF"/>
    <w:rsid w:val="00F93202"/>
    <w:rsid w:val="00F93780"/>
    <w:rsid w:val="00F94333"/>
    <w:rsid w:val="00F9524E"/>
    <w:rsid w:val="00F963E5"/>
    <w:rsid w:val="00F968BD"/>
    <w:rsid w:val="00F96976"/>
    <w:rsid w:val="00F97516"/>
    <w:rsid w:val="00F97B07"/>
    <w:rsid w:val="00FA1166"/>
    <w:rsid w:val="00FA14BE"/>
    <w:rsid w:val="00FA1A0A"/>
    <w:rsid w:val="00FA2F29"/>
    <w:rsid w:val="00FA2F6D"/>
    <w:rsid w:val="00FA348F"/>
    <w:rsid w:val="00FA3497"/>
    <w:rsid w:val="00FA366B"/>
    <w:rsid w:val="00FA40F2"/>
    <w:rsid w:val="00FA473E"/>
    <w:rsid w:val="00FA617A"/>
    <w:rsid w:val="00FA62BA"/>
    <w:rsid w:val="00FA6F84"/>
    <w:rsid w:val="00FA74D1"/>
    <w:rsid w:val="00FA7B2A"/>
    <w:rsid w:val="00FB0059"/>
    <w:rsid w:val="00FB14DA"/>
    <w:rsid w:val="00FB1B48"/>
    <w:rsid w:val="00FB1CF0"/>
    <w:rsid w:val="00FB1D5A"/>
    <w:rsid w:val="00FB1F16"/>
    <w:rsid w:val="00FB37D2"/>
    <w:rsid w:val="00FB38E4"/>
    <w:rsid w:val="00FB39DF"/>
    <w:rsid w:val="00FB4AB5"/>
    <w:rsid w:val="00FB514B"/>
    <w:rsid w:val="00FB6569"/>
    <w:rsid w:val="00FB6DA2"/>
    <w:rsid w:val="00FC000F"/>
    <w:rsid w:val="00FC0DEC"/>
    <w:rsid w:val="00FC167A"/>
    <w:rsid w:val="00FC229D"/>
    <w:rsid w:val="00FC46ED"/>
    <w:rsid w:val="00FC4836"/>
    <w:rsid w:val="00FC4D64"/>
    <w:rsid w:val="00FC51AC"/>
    <w:rsid w:val="00FC566F"/>
    <w:rsid w:val="00FC5E4E"/>
    <w:rsid w:val="00FC67E6"/>
    <w:rsid w:val="00FC735B"/>
    <w:rsid w:val="00FC75C2"/>
    <w:rsid w:val="00FD0385"/>
    <w:rsid w:val="00FD038F"/>
    <w:rsid w:val="00FD03E1"/>
    <w:rsid w:val="00FD10FC"/>
    <w:rsid w:val="00FD18C6"/>
    <w:rsid w:val="00FD1BC0"/>
    <w:rsid w:val="00FD1BED"/>
    <w:rsid w:val="00FD1C21"/>
    <w:rsid w:val="00FD2BC3"/>
    <w:rsid w:val="00FD3F83"/>
    <w:rsid w:val="00FD46B0"/>
    <w:rsid w:val="00FD4969"/>
    <w:rsid w:val="00FD71E1"/>
    <w:rsid w:val="00FD753F"/>
    <w:rsid w:val="00FD7601"/>
    <w:rsid w:val="00FD7831"/>
    <w:rsid w:val="00FE2C7D"/>
    <w:rsid w:val="00FE32F8"/>
    <w:rsid w:val="00FE4AE2"/>
    <w:rsid w:val="00FF07B5"/>
    <w:rsid w:val="00FF1258"/>
    <w:rsid w:val="00FF1CAA"/>
    <w:rsid w:val="00FF21E7"/>
    <w:rsid w:val="00FF2CD7"/>
    <w:rsid w:val="00FF4481"/>
    <w:rsid w:val="00FF4E3F"/>
    <w:rsid w:val="00FF5104"/>
    <w:rsid w:val="00FF6165"/>
    <w:rsid w:val="00FF64A2"/>
    <w:rsid w:val="00FF7B9E"/>
    <w:rsid w:val="00FF7F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F381B7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A1CCA"/>
    <w:rPr>
      <w:rFonts w:ascii="Times New Roman" w:hAnsi="Times New Roman" w:cs="Times New Roman"/>
    </w:rPr>
  </w:style>
  <w:style w:type="paragraph" w:styleId="Heading1">
    <w:name w:val="heading 1"/>
    <w:basedOn w:val="Normal"/>
    <w:next w:val="Normal"/>
    <w:link w:val="Heading1Char"/>
    <w:uiPriority w:val="9"/>
    <w:qFormat/>
    <w:rsid w:val="0059240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739B9"/>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6354FD"/>
    <w:rPr>
      <w:i/>
      <w:iCs/>
    </w:rPr>
  </w:style>
  <w:style w:type="paragraph" w:styleId="EndnoteText">
    <w:name w:val="endnote text"/>
    <w:basedOn w:val="Normal"/>
    <w:link w:val="EndnoteTextChar"/>
    <w:uiPriority w:val="99"/>
    <w:unhideWhenUsed/>
    <w:rsid w:val="006347B7"/>
    <w:rPr>
      <w:rFonts w:asciiTheme="minorHAnsi" w:hAnsiTheme="minorHAnsi" w:cstheme="minorBidi"/>
    </w:rPr>
  </w:style>
  <w:style w:type="character" w:customStyle="1" w:styleId="EndnoteTextChar">
    <w:name w:val="Endnote Text Char"/>
    <w:basedOn w:val="DefaultParagraphFont"/>
    <w:link w:val="EndnoteText"/>
    <w:uiPriority w:val="99"/>
    <w:rsid w:val="006347B7"/>
  </w:style>
  <w:style w:type="character" w:styleId="EndnoteReference">
    <w:name w:val="endnote reference"/>
    <w:basedOn w:val="DefaultParagraphFont"/>
    <w:uiPriority w:val="99"/>
    <w:unhideWhenUsed/>
    <w:rsid w:val="006347B7"/>
    <w:rPr>
      <w:vertAlign w:val="superscript"/>
    </w:rPr>
  </w:style>
  <w:style w:type="character" w:customStyle="1" w:styleId="apple-converted-space">
    <w:name w:val="apple-converted-space"/>
    <w:basedOn w:val="DefaultParagraphFont"/>
    <w:rsid w:val="008252FA"/>
  </w:style>
  <w:style w:type="character" w:customStyle="1" w:styleId="Heading1Char">
    <w:name w:val="Heading 1 Char"/>
    <w:basedOn w:val="DefaultParagraphFont"/>
    <w:link w:val="Heading1"/>
    <w:uiPriority w:val="9"/>
    <w:rsid w:val="0059240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739B9"/>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FD10FC"/>
    <w:pPr>
      <w:spacing w:after="200"/>
    </w:pPr>
    <w:rPr>
      <w:rFonts w:asciiTheme="minorHAnsi" w:hAnsiTheme="minorHAnsi" w:cstheme="minorBidi"/>
      <w:i/>
      <w:iCs/>
      <w:color w:val="44546A" w:themeColor="text2"/>
      <w:sz w:val="18"/>
      <w:szCs w:val="18"/>
    </w:rPr>
  </w:style>
  <w:style w:type="table" w:styleId="TableGrid">
    <w:name w:val="Table Grid"/>
    <w:basedOn w:val="TableNormal"/>
    <w:uiPriority w:val="39"/>
    <w:rsid w:val="004C54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3502B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semiHidden/>
    <w:unhideWhenUsed/>
    <w:rsid w:val="00431CA5"/>
    <w:pPr>
      <w:spacing w:before="100" w:beforeAutospacing="1" w:after="100" w:afterAutospacing="1"/>
    </w:pPr>
  </w:style>
  <w:style w:type="paragraph" w:styleId="FootnoteText">
    <w:name w:val="footnote text"/>
    <w:basedOn w:val="Normal"/>
    <w:link w:val="FootnoteTextChar"/>
    <w:uiPriority w:val="99"/>
    <w:unhideWhenUsed/>
    <w:rsid w:val="000A3483"/>
  </w:style>
  <w:style w:type="character" w:customStyle="1" w:styleId="FootnoteTextChar">
    <w:name w:val="Footnote Text Char"/>
    <w:basedOn w:val="DefaultParagraphFont"/>
    <w:link w:val="FootnoteText"/>
    <w:uiPriority w:val="99"/>
    <w:rsid w:val="000A3483"/>
    <w:rPr>
      <w:rFonts w:ascii="Times New Roman" w:hAnsi="Times New Roman" w:cs="Times New Roman"/>
    </w:rPr>
  </w:style>
  <w:style w:type="character" w:styleId="FootnoteReference">
    <w:name w:val="footnote reference"/>
    <w:basedOn w:val="DefaultParagraphFont"/>
    <w:uiPriority w:val="99"/>
    <w:unhideWhenUsed/>
    <w:rsid w:val="000A3483"/>
    <w:rPr>
      <w:vertAlign w:val="superscript"/>
    </w:rPr>
  </w:style>
  <w:style w:type="paragraph" w:styleId="ListParagraph">
    <w:name w:val="List Paragraph"/>
    <w:basedOn w:val="Normal"/>
    <w:uiPriority w:val="34"/>
    <w:qFormat/>
    <w:rsid w:val="002C428D"/>
    <w:pPr>
      <w:ind w:left="720"/>
      <w:contextualSpacing/>
    </w:pPr>
  </w:style>
  <w:style w:type="character" w:styleId="Hyperlink">
    <w:name w:val="Hyperlink"/>
    <w:basedOn w:val="DefaultParagraphFont"/>
    <w:uiPriority w:val="99"/>
    <w:unhideWhenUsed/>
    <w:rsid w:val="00C95450"/>
    <w:rPr>
      <w:color w:val="0563C1" w:themeColor="hyperlink"/>
      <w:u w:val="single"/>
    </w:rPr>
  </w:style>
  <w:style w:type="character" w:styleId="CommentReference">
    <w:name w:val="annotation reference"/>
    <w:basedOn w:val="DefaultParagraphFont"/>
    <w:uiPriority w:val="99"/>
    <w:semiHidden/>
    <w:unhideWhenUsed/>
    <w:rsid w:val="00E63BC9"/>
    <w:rPr>
      <w:sz w:val="16"/>
      <w:szCs w:val="16"/>
    </w:rPr>
  </w:style>
  <w:style w:type="paragraph" w:styleId="CommentText">
    <w:name w:val="annotation text"/>
    <w:basedOn w:val="Normal"/>
    <w:link w:val="CommentTextChar"/>
    <w:uiPriority w:val="99"/>
    <w:unhideWhenUsed/>
    <w:rsid w:val="00E63BC9"/>
    <w:rPr>
      <w:sz w:val="20"/>
      <w:szCs w:val="20"/>
    </w:rPr>
  </w:style>
  <w:style w:type="character" w:customStyle="1" w:styleId="CommentTextChar">
    <w:name w:val="Comment Text Char"/>
    <w:basedOn w:val="DefaultParagraphFont"/>
    <w:link w:val="CommentText"/>
    <w:uiPriority w:val="99"/>
    <w:rsid w:val="00E63BC9"/>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63BC9"/>
    <w:rPr>
      <w:b/>
      <w:bCs/>
    </w:rPr>
  </w:style>
  <w:style w:type="character" w:customStyle="1" w:styleId="CommentSubjectChar">
    <w:name w:val="Comment Subject Char"/>
    <w:basedOn w:val="CommentTextChar"/>
    <w:link w:val="CommentSubject"/>
    <w:uiPriority w:val="99"/>
    <w:semiHidden/>
    <w:rsid w:val="00E63BC9"/>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E63BC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3BC9"/>
    <w:rPr>
      <w:rFonts w:ascii="Segoe UI" w:hAnsi="Segoe UI" w:cs="Segoe UI"/>
      <w:sz w:val="18"/>
      <w:szCs w:val="18"/>
    </w:rPr>
  </w:style>
  <w:style w:type="character" w:styleId="Strong">
    <w:name w:val="Strong"/>
    <w:basedOn w:val="DefaultParagraphFont"/>
    <w:uiPriority w:val="22"/>
    <w:qFormat/>
    <w:rsid w:val="005154ED"/>
    <w:rPr>
      <w:b/>
      <w:bCs/>
    </w:rPr>
  </w:style>
  <w:style w:type="paragraph" w:styleId="Revision">
    <w:name w:val="Revision"/>
    <w:hidden/>
    <w:uiPriority w:val="99"/>
    <w:semiHidden/>
    <w:rsid w:val="00055846"/>
    <w:rPr>
      <w:rFonts w:ascii="Times New Roman" w:hAnsi="Times New Roman" w:cs="Times New Roman"/>
    </w:rPr>
  </w:style>
  <w:style w:type="character" w:styleId="HTMLCode">
    <w:name w:val="HTML Code"/>
    <w:basedOn w:val="DefaultParagraphFont"/>
    <w:uiPriority w:val="99"/>
    <w:semiHidden/>
    <w:unhideWhenUsed/>
    <w:rsid w:val="00240B9B"/>
    <w:rPr>
      <w:rFonts w:ascii="Courier New" w:eastAsiaTheme="minorHAnsi" w:hAnsi="Courier New" w:cs="Courier New"/>
      <w:sz w:val="20"/>
      <w:szCs w:val="20"/>
    </w:rPr>
  </w:style>
  <w:style w:type="paragraph" w:customStyle="1" w:styleId="EndNoteBibliographyTitle">
    <w:name w:val="EndNote Bibliography Title"/>
    <w:basedOn w:val="Normal"/>
    <w:link w:val="EndNoteBibliographyTitleChar"/>
    <w:rsid w:val="00AE0A26"/>
    <w:pPr>
      <w:jc w:val="center"/>
    </w:pPr>
    <w:rPr>
      <w:noProof/>
    </w:rPr>
  </w:style>
  <w:style w:type="character" w:customStyle="1" w:styleId="EndNoteBibliographyTitleChar">
    <w:name w:val="EndNote Bibliography Title Char"/>
    <w:basedOn w:val="DefaultParagraphFont"/>
    <w:link w:val="EndNoteBibliographyTitle"/>
    <w:rsid w:val="00AE0A26"/>
    <w:rPr>
      <w:rFonts w:ascii="Times New Roman" w:hAnsi="Times New Roman" w:cs="Times New Roman"/>
      <w:noProof/>
    </w:rPr>
  </w:style>
  <w:style w:type="paragraph" w:customStyle="1" w:styleId="EndNoteBibliography">
    <w:name w:val="EndNote Bibliography"/>
    <w:basedOn w:val="Normal"/>
    <w:link w:val="EndNoteBibliographyChar"/>
    <w:rsid w:val="00AE0A26"/>
    <w:rPr>
      <w:noProof/>
    </w:rPr>
  </w:style>
  <w:style w:type="character" w:customStyle="1" w:styleId="EndNoteBibliographyChar">
    <w:name w:val="EndNote Bibliography Char"/>
    <w:basedOn w:val="DefaultParagraphFont"/>
    <w:link w:val="EndNoteBibliography"/>
    <w:rsid w:val="00AE0A26"/>
    <w:rPr>
      <w:rFonts w:ascii="Times New Roman" w:hAnsi="Times New Roman" w:cs="Times New Roman"/>
      <w:noProof/>
    </w:rPr>
  </w:style>
  <w:style w:type="paragraph" w:styleId="PlainText">
    <w:name w:val="Plain Text"/>
    <w:basedOn w:val="Normal"/>
    <w:link w:val="PlainTextChar"/>
    <w:uiPriority w:val="99"/>
    <w:unhideWhenUsed/>
    <w:rsid w:val="00990BD4"/>
    <w:rPr>
      <w:rFonts w:ascii="Calibri" w:eastAsiaTheme="minorEastAsia" w:hAnsi="Calibri" w:cs="Consolas"/>
      <w:sz w:val="22"/>
      <w:szCs w:val="21"/>
      <w:lang w:eastAsia="ja-JP"/>
    </w:rPr>
  </w:style>
  <w:style w:type="character" w:customStyle="1" w:styleId="PlainTextChar">
    <w:name w:val="Plain Text Char"/>
    <w:basedOn w:val="DefaultParagraphFont"/>
    <w:link w:val="PlainText"/>
    <w:uiPriority w:val="99"/>
    <w:rsid w:val="00990BD4"/>
    <w:rPr>
      <w:rFonts w:ascii="Calibri" w:eastAsiaTheme="minorEastAsia" w:hAnsi="Calibri" w:cs="Consolas"/>
      <w:sz w:val="22"/>
      <w:szCs w:val="21"/>
      <w:lang w:eastAsia="ja-JP"/>
    </w:rPr>
  </w:style>
  <w:style w:type="character" w:customStyle="1" w:styleId="UnresolvedMention1">
    <w:name w:val="Unresolved Mention1"/>
    <w:basedOn w:val="DefaultParagraphFont"/>
    <w:uiPriority w:val="99"/>
    <w:semiHidden/>
    <w:unhideWhenUsed/>
    <w:rsid w:val="001458C5"/>
    <w:rPr>
      <w:color w:val="605E5C"/>
      <w:shd w:val="clear" w:color="auto" w:fill="E1DFDD"/>
    </w:rPr>
  </w:style>
  <w:style w:type="paragraph" w:customStyle="1" w:styleId="Default">
    <w:name w:val="Default"/>
    <w:rsid w:val="000A1CCA"/>
    <w:pPr>
      <w:autoSpaceDE w:val="0"/>
      <w:autoSpaceDN w:val="0"/>
      <w:adjustRightInd w:val="0"/>
    </w:pPr>
    <w:rPr>
      <w:rFonts w:ascii="Times" w:hAnsi="Times" w:cs="Times"/>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88418">
      <w:bodyDiv w:val="1"/>
      <w:marLeft w:val="0"/>
      <w:marRight w:val="0"/>
      <w:marTop w:val="0"/>
      <w:marBottom w:val="0"/>
      <w:divBdr>
        <w:top w:val="none" w:sz="0" w:space="0" w:color="auto"/>
        <w:left w:val="none" w:sz="0" w:space="0" w:color="auto"/>
        <w:bottom w:val="none" w:sz="0" w:space="0" w:color="auto"/>
        <w:right w:val="none" w:sz="0" w:space="0" w:color="auto"/>
      </w:divBdr>
    </w:div>
    <w:div w:id="6950060">
      <w:bodyDiv w:val="1"/>
      <w:marLeft w:val="0"/>
      <w:marRight w:val="0"/>
      <w:marTop w:val="0"/>
      <w:marBottom w:val="0"/>
      <w:divBdr>
        <w:top w:val="none" w:sz="0" w:space="0" w:color="auto"/>
        <w:left w:val="none" w:sz="0" w:space="0" w:color="auto"/>
        <w:bottom w:val="none" w:sz="0" w:space="0" w:color="auto"/>
        <w:right w:val="none" w:sz="0" w:space="0" w:color="auto"/>
      </w:divBdr>
    </w:div>
    <w:div w:id="8410271">
      <w:bodyDiv w:val="1"/>
      <w:marLeft w:val="0"/>
      <w:marRight w:val="0"/>
      <w:marTop w:val="0"/>
      <w:marBottom w:val="0"/>
      <w:divBdr>
        <w:top w:val="none" w:sz="0" w:space="0" w:color="auto"/>
        <w:left w:val="none" w:sz="0" w:space="0" w:color="auto"/>
        <w:bottom w:val="none" w:sz="0" w:space="0" w:color="auto"/>
        <w:right w:val="none" w:sz="0" w:space="0" w:color="auto"/>
      </w:divBdr>
    </w:div>
    <w:div w:id="13850850">
      <w:bodyDiv w:val="1"/>
      <w:marLeft w:val="0"/>
      <w:marRight w:val="0"/>
      <w:marTop w:val="0"/>
      <w:marBottom w:val="0"/>
      <w:divBdr>
        <w:top w:val="none" w:sz="0" w:space="0" w:color="auto"/>
        <w:left w:val="none" w:sz="0" w:space="0" w:color="auto"/>
        <w:bottom w:val="none" w:sz="0" w:space="0" w:color="auto"/>
        <w:right w:val="none" w:sz="0" w:space="0" w:color="auto"/>
      </w:divBdr>
    </w:div>
    <w:div w:id="33846074">
      <w:bodyDiv w:val="1"/>
      <w:marLeft w:val="0"/>
      <w:marRight w:val="0"/>
      <w:marTop w:val="0"/>
      <w:marBottom w:val="0"/>
      <w:divBdr>
        <w:top w:val="none" w:sz="0" w:space="0" w:color="auto"/>
        <w:left w:val="none" w:sz="0" w:space="0" w:color="auto"/>
        <w:bottom w:val="none" w:sz="0" w:space="0" w:color="auto"/>
        <w:right w:val="none" w:sz="0" w:space="0" w:color="auto"/>
      </w:divBdr>
    </w:div>
    <w:div w:id="52430571">
      <w:bodyDiv w:val="1"/>
      <w:marLeft w:val="0"/>
      <w:marRight w:val="0"/>
      <w:marTop w:val="0"/>
      <w:marBottom w:val="0"/>
      <w:divBdr>
        <w:top w:val="none" w:sz="0" w:space="0" w:color="auto"/>
        <w:left w:val="none" w:sz="0" w:space="0" w:color="auto"/>
        <w:bottom w:val="none" w:sz="0" w:space="0" w:color="auto"/>
        <w:right w:val="none" w:sz="0" w:space="0" w:color="auto"/>
      </w:divBdr>
    </w:div>
    <w:div w:id="52895031">
      <w:bodyDiv w:val="1"/>
      <w:marLeft w:val="0"/>
      <w:marRight w:val="0"/>
      <w:marTop w:val="0"/>
      <w:marBottom w:val="0"/>
      <w:divBdr>
        <w:top w:val="none" w:sz="0" w:space="0" w:color="auto"/>
        <w:left w:val="none" w:sz="0" w:space="0" w:color="auto"/>
        <w:bottom w:val="none" w:sz="0" w:space="0" w:color="auto"/>
        <w:right w:val="none" w:sz="0" w:space="0" w:color="auto"/>
      </w:divBdr>
    </w:div>
    <w:div w:id="55057721">
      <w:bodyDiv w:val="1"/>
      <w:marLeft w:val="0"/>
      <w:marRight w:val="0"/>
      <w:marTop w:val="0"/>
      <w:marBottom w:val="0"/>
      <w:divBdr>
        <w:top w:val="none" w:sz="0" w:space="0" w:color="auto"/>
        <w:left w:val="none" w:sz="0" w:space="0" w:color="auto"/>
        <w:bottom w:val="none" w:sz="0" w:space="0" w:color="auto"/>
        <w:right w:val="none" w:sz="0" w:space="0" w:color="auto"/>
      </w:divBdr>
    </w:div>
    <w:div w:id="59258827">
      <w:bodyDiv w:val="1"/>
      <w:marLeft w:val="0"/>
      <w:marRight w:val="0"/>
      <w:marTop w:val="0"/>
      <w:marBottom w:val="0"/>
      <w:divBdr>
        <w:top w:val="none" w:sz="0" w:space="0" w:color="auto"/>
        <w:left w:val="none" w:sz="0" w:space="0" w:color="auto"/>
        <w:bottom w:val="none" w:sz="0" w:space="0" w:color="auto"/>
        <w:right w:val="none" w:sz="0" w:space="0" w:color="auto"/>
      </w:divBdr>
    </w:div>
    <w:div w:id="97064060">
      <w:bodyDiv w:val="1"/>
      <w:marLeft w:val="0"/>
      <w:marRight w:val="0"/>
      <w:marTop w:val="0"/>
      <w:marBottom w:val="0"/>
      <w:divBdr>
        <w:top w:val="none" w:sz="0" w:space="0" w:color="auto"/>
        <w:left w:val="none" w:sz="0" w:space="0" w:color="auto"/>
        <w:bottom w:val="none" w:sz="0" w:space="0" w:color="auto"/>
        <w:right w:val="none" w:sz="0" w:space="0" w:color="auto"/>
      </w:divBdr>
    </w:div>
    <w:div w:id="103043793">
      <w:bodyDiv w:val="1"/>
      <w:marLeft w:val="0"/>
      <w:marRight w:val="0"/>
      <w:marTop w:val="0"/>
      <w:marBottom w:val="0"/>
      <w:divBdr>
        <w:top w:val="none" w:sz="0" w:space="0" w:color="auto"/>
        <w:left w:val="none" w:sz="0" w:space="0" w:color="auto"/>
        <w:bottom w:val="none" w:sz="0" w:space="0" w:color="auto"/>
        <w:right w:val="none" w:sz="0" w:space="0" w:color="auto"/>
      </w:divBdr>
    </w:div>
    <w:div w:id="114254960">
      <w:bodyDiv w:val="1"/>
      <w:marLeft w:val="0"/>
      <w:marRight w:val="0"/>
      <w:marTop w:val="0"/>
      <w:marBottom w:val="0"/>
      <w:divBdr>
        <w:top w:val="none" w:sz="0" w:space="0" w:color="auto"/>
        <w:left w:val="none" w:sz="0" w:space="0" w:color="auto"/>
        <w:bottom w:val="none" w:sz="0" w:space="0" w:color="auto"/>
        <w:right w:val="none" w:sz="0" w:space="0" w:color="auto"/>
      </w:divBdr>
    </w:div>
    <w:div w:id="131682211">
      <w:bodyDiv w:val="1"/>
      <w:marLeft w:val="0"/>
      <w:marRight w:val="0"/>
      <w:marTop w:val="0"/>
      <w:marBottom w:val="0"/>
      <w:divBdr>
        <w:top w:val="none" w:sz="0" w:space="0" w:color="auto"/>
        <w:left w:val="none" w:sz="0" w:space="0" w:color="auto"/>
        <w:bottom w:val="none" w:sz="0" w:space="0" w:color="auto"/>
        <w:right w:val="none" w:sz="0" w:space="0" w:color="auto"/>
      </w:divBdr>
    </w:div>
    <w:div w:id="131868008">
      <w:bodyDiv w:val="1"/>
      <w:marLeft w:val="0"/>
      <w:marRight w:val="0"/>
      <w:marTop w:val="0"/>
      <w:marBottom w:val="0"/>
      <w:divBdr>
        <w:top w:val="none" w:sz="0" w:space="0" w:color="auto"/>
        <w:left w:val="none" w:sz="0" w:space="0" w:color="auto"/>
        <w:bottom w:val="none" w:sz="0" w:space="0" w:color="auto"/>
        <w:right w:val="none" w:sz="0" w:space="0" w:color="auto"/>
      </w:divBdr>
    </w:div>
    <w:div w:id="145779592">
      <w:bodyDiv w:val="1"/>
      <w:marLeft w:val="0"/>
      <w:marRight w:val="0"/>
      <w:marTop w:val="0"/>
      <w:marBottom w:val="0"/>
      <w:divBdr>
        <w:top w:val="none" w:sz="0" w:space="0" w:color="auto"/>
        <w:left w:val="none" w:sz="0" w:space="0" w:color="auto"/>
        <w:bottom w:val="none" w:sz="0" w:space="0" w:color="auto"/>
        <w:right w:val="none" w:sz="0" w:space="0" w:color="auto"/>
      </w:divBdr>
    </w:div>
    <w:div w:id="171183583">
      <w:bodyDiv w:val="1"/>
      <w:marLeft w:val="0"/>
      <w:marRight w:val="0"/>
      <w:marTop w:val="0"/>
      <w:marBottom w:val="0"/>
      <w:divBdr>
        <w:top w:val="none" w:sz="0" w:space="0" w:color="auto"/>
        <w:left w:val="none" w:sz="0" w:space="0" w:color="auto"/>
        <w:bottom w:val="none" w:sz="0" w:space="0" w:color="auto"/>
        <w:right w:val="none" w:sz="0" w:space="0" w:color="auto"/>
      </w:divBdr>
    </w:div>
    <w:div w:id="182744719">
      <w:bodyDiv w:val="1"/>
      <w:marLeft w:val="0"/>
      <w:marRight w:val="0"/>
      <w:marTop w:val="0"/>
      <w:marBottom w:val="0"/>
      <w:divBdr>
        <w:top w:val="none" w:sz="0" w:space="0" w:color="auto"/>
        <w:left w:val="none" w:sz="0" w:space="0" w:color="auto"/>
        <w:bottom w:val="none" w:sz="0" w:space="0" w:color="auto"/>
        <w:right w:val="none" w:sz="0" w:space="0" w:color="auto"/>
      </w:divBdr>
    </w:div>
    <w:div w:id="187764997">
      <w:bodyDiv w:val="1"/>
      <w:marLeft w:val="0"/>
      <w:marRight w:val="0"/>
      <w:marTop w:val="0"/>
      <w:marBottom w:val="0"/>
      <w:divBdr>
        <w:top w:val="none" w:sz="0" w:space="0" w:color="auto"/>
        <w:left w:val="none" w:sz="0" w:space="0" w:color="auto"/>
        <w:bottom w:val="none" w:sz="0" w:space="0" w:color="auto"/>
        <w:right w:val="none" w:sz="0" w:space="0" w:color="auto"/>
      </w:divBdr>
    </w:div>
    <w:div w:id="201092922">
      <w:bodyDiv w:val="1"/>
      <w:marLeft w:val="0"/>
      <w:marRight w:val="0"/>
      <w:marTop w:val="0"/>
      <w:marBottom w:val="0"/>
      <w:divBdr>
        <w:top w:val="none" w:sz="0" w:space="0" w:color="auto"/>
        <w:left w:val="none" w:sz="0" w:space="0" w:color="auto"/>
        <w:bottom w:val="none" w:sz="0" w:space="0" w:color="auto"/>
        <w:right w:val="none" w:sz="0" w:space="0" w:color="auto"/>
      </w:divBdr>
    </w:div>
    <w:div w:id="203715946">
      <w:bodyDiv w:val="1"/>
      <w:marLeft w:val="0"/>
      <w:marRight w:val="0"/>
      <w:marTop w:val="0"/>
      <w:marBottom w:val="0"/>
      <w:divBdr>
        <w:top w:val="none" w:sz="0" w:space="0" w:color="auto"/>
        <w:left w:val="none" w:sz="0" w:space="0" w:color="auto"/>
        <w:bottom w:val="none" w:sz="0" w:space="0" w:color="auto"/>
        <w:right w:val="none" w:sz="0" w:space="0" w:color="auto"/>
      </w:divBdr>
    </w:div>
    <w:div w:id="222986020">
      <w:bodyDiv w:val="1"/>
      <w:marLeft w:val="0"/>
      <w:marRight w:val="0"/>
      <w:marTop w:val="0"/>
      <w:marBottom w:val="0"/>
      <w:divBdr>
        <w:top w:val="none" w:sz="0" w:space="0" w:color="auto"/>
        <w:left w:val="none" w:sz="0" w:space="0" w:color="auto"/>
        <w:bottom w:val="none" w:sz="0" w:space="0" w:color="auto"/>
        <w:right w:val="none" w:sz="0" w:space="0" w:color="auto"/>
      </w:divBdr>
    </w:div>
    <w:div w:id="223764156">
      <w:bodyDiv w:val="1"/>
      <w:marLeft w:val="0"/>
      <w:marRight w:val="0"/>
      <w:marTop w:val="0"/>
      <w:marBottom w:val="0"/>
      <w:divBdr>
        <w:top w:val="none" w:sz="0" w:space="0" w:color="auto"/>
        <w:left w:val="none" w:sz="0" w:space="0" w:color="auto"/>
        <w:bottom w:val="none" w:sz="0" w:space="0" w:color="auto"/>
        <w:right w:val="none" w:sz="0" w:space="0" w:color="auto"/>
      </w:divBdr>
    </w:div>
    <w:div w:id="228882461">
      <w:bodyDiv w:val="1"/>
      <w:marLeft w:val="0"/>
      <w:marRight w:val="0"/>
      <w:marTop w:val="0"/>
      <w:marBottom w:val="0"/>
      <w:divBdr>
        <w:top w:val="none" w:sz="0" w:space="0" w:color="auto"/>
        <w:left w:val="none" w:sz="0" w:space="0" w:color="auto"/>
        <w:bottom w:val="none" w:sz="0" w:space="0" w:color="auto"/>
        <w:right w:val="none" w:sz="0" w:space="0" w:color="auto"/>
      </w:divBdr>
    </w:div>
    <w:div w:id="233131905">
      <w:bodyDiv w:val="1"/>
      <w:marLeft w:val="0"/>
      <w:marRight w:val="0"/>
      <w:marTop w:val="0"/>
      <w:marBottom w:val="0"/>
      <w:divBdr>
        <w:top w:val="none" w:sz="0" w:space="0" w:color="auto"/>
        <w:left w:val="none" w:sz="0" w:space="0" w:color="auto"/>
        <w:bottom w:val="none" w:sz="0" w:space="0" w:color="auto"/>
        <w:right w:val="none" w:sz="0" w:space="0" w:color="auto"/>
      </w:divBdr>
    </w:div>
    <w:div w:id="243297700">
      <w:bodyDiv w:val="1"/>
      <w:marLeft w:val="0"/>
      <w:marRight w:val="0"/>
      <w:marTop w:val="0"/>
      <w:marBottom w:val="0"/>
      <w:divBdr>
        <w:top w:val="none" w:sz="0" w:space="0" w:color="auto"/>
        <w:left w:val="none" w:sz="0" w:space="0" w:color="auto"/>
        <w:bottom w:val="none" w:sz="0" w:space="0" w:color="auto"/>
        <w:right w:val="none" w:sz="0" w:space="0" w:color="auto"/>
      </w:divBdr>
    </w:div>
    <w:div w:id="245506184">
      <w:bodyDiv w:val="1"/>
      <w:marLeft w:val="0"/>
      <w:marRight w:val="0"/>
      <w:marTop w:val="0"/>
      <w:marBottom w:val="0"/>
      <w:divBdr>
        <w:top w:val="none" w:sz="0" w:space="0" w:color="auto"/>
        <w:left w:val="none" w:sz="0" w:space="0" w:color="auto"/>
        <w:bottom w:val="none" w:sz="0" w:space="0" w:color="auto"/>
        <w:right w:val="none" w:sz="0" w:space="0" w:color="auto"/>
      </w:divBdr>
    </w:div>
    <w:div w:id="252208026">
      <w:bodyDiv w:val="1"/>
      <w:marLeft w:val="0"/>
      <w:marRight w:val="0"/>
      <w:marTop w:val="0"/>
      <w:marBottom w:val="0"/>
      <w:divBdr>
        <w:top w:val="none" w:sz="0" w:space="0" w:color="auto"/>
        <w:left w:val="none" w:sz="0" w:space="0" w:color="auto"/>
        <w:bottom w:val="none" w:sz="0" w:space="0" w:color="auto"/>
        <w:right w:val="none" w:sz="0" w:space="0" w:color="auto"/>
      </w:divBdr>
    </w:div>
    <w:div w:id="277765380">
      <w:bodyDiv w:val="1"/>
      <w:marLeft w:val="0"/>
      <w:marRight w:val="0"/>
      <w:marTop w:val="0"/>
      <w:marBottom w:val="0"/>
      <w:divBdr>
        <w:top w:val="none" w:sz="0" w:space="0" w:color="auto"/>
        <w:left w:val="none" w:sz="0" w:space="0" w:color="auto"/>
        <w:bottom w:val="none" w:sz="0" w:space="0" w:color="auto"/>
        <w:right w:val="none" w:sz="0" w:space="0" w:color="auto"/>
      </w:divBdr>
    </w:div>
    <w:div w:id="286621064">
      <w:bodyDiv w:val="1"/>
      <w:marLeft w:val="0"/>
      <w:marRight w:val="0"/>
      <w:marTop w:val="0"/>
      <w:marBottom w:val="0"/>
      <w:divBdr>
        <w:top w:val="none" w:sz="0" w:space="0" w:color="auto"/>
        <w:left w:val="none" w:sz="0" w:space="0" w:color="auto"/>
        <w:bottom w:val="none" w:sz="0" w:space="0" w:color="auto"/>
        <w:right w:val="none" w:sz="0" w:space="0" w:color="auto"/>
      </w:divBdr>
    </w:div>
    <w:div w:id="286787755">
      <w:bodyDiv w:val="1"/>
      <w:marLeft w:val="0"/>
      <w:marRight w:val="0"/>
      <w:marTop w:val="0"/>
      <w:marBottom w:val="0"/>
      <w:divBdr>
        <w:top w:val="none" w:sz="0" w:space="0" w:color="auto"/>
        <w:left w:val="none" w:sz="0" w:space="0" w:color="auto"/>
        <w:bottom w:val="none" w:sz="0" w:space="0" w:color="auto"/>
        <w:right w:val="none" w:sz="0" w:space="0" w:color="auto"/>
      </w:divBdr>
    </w:div>
    <w:div w:id="287588358">
      <w:bodyDiv w:val="1"/>
      <w:marLeft w:val="0"/>
      <w:marRight w:val="0"/>
      <w:marTop w:val="0"/>
      <w:marBottom w:val="0"/>
      <w:divBdr>
        <w:top w:val="none" w:sz="0" w:space="0" w:color="auto"/>
        <w:left w:val="none" w:sz="0" w:space="0" w:color="auto"/>
        <w:bottom w:val="none" w:sz="0" w:space="0" w:color="auto"/>
        <w:right w:val="none" w:sz="0" w:space="0" w:color="auto"/>
      </w:divBdr>
    </w:div>
    <w:div w:id="289097298">
      <w:bodyDiv w:val="1"/>
      <w:marLeft w:val="0"/>
      <w:marRight w:val="0"/>
      <w:marTop w:val="0"/>
      <w:marBottom w:val="0"/>
      <w:divBdr>
        <w:top w:val="none" w:sz="0" w:space="0" w:color="auto"/>
        <w:left w:val="none" w:sz="0" w:space="0" w:color="auto"/>
        <w:bottom w:val="none" w:sz="0" w:space="0" w:color="auto"/>
        <w:right w:val="none" w:sz="0" w:space="0" w:color="auto"/>
      </w:divBdr>
    </w:div>
    <w:div w:id="293098428">
      <w:bodyDiv w:val="1"/>
      <w:marLeft w:val="0"/>
      <w:marRight w:val="0"/>
      <w:marTop w:val="0"/>
      <w:marBottom w:val="0"/>
      <w:divBdr>
        <w:top w:val="none" w:sz="0" w:space="0" w:color="auto"/>
        <w:left w:val="none" w:sz="0" w:space="0" w:color="auto"/>
        <w:bottom w:val="none" w:sz="0" w:space="0" w:color="auto"/>
        <w:right w:val="none" w:sz="0" w:space="0" w:color="auto"/>
      </w:divBdr>
    </w:div>
    <w:div w:id="313490803">
      <w:bodyDiv w:val="1"/>
      <w:marLeft w:val="0"/>
      <w:marRight w:val="0"/>
      <w:marTop w:val="0"/>
      <w:marBottom w:val="0"/>
      <w:divBdr>
        <w:top w:val="none" w:sz="0" w:space="0" w:color="auto"/>
        <w:left w:val="none" w:sz="0" w:space="0" w:color="auto"/>
        <w:bottom w:val="none" w:sz="0" w:space="0" w:color="auto"/>
        <w:right w:val="none" w:sz="0" w:space="0" w:color="auto"/>
      </w:divBdr>
    </w:div>
    <w:div w:id="324558205">
      <w:bodyDiv w:val="1"/>
      <w:marLeft w:val="0"/>
      <w:marRight w:val="0"/>
      <w:marTop w:val="0"/>
      <w:marBottom w:val="0"/>
      <w:divBdr>
        <w:top w:val="none" w:sz="0" w:space="0" w:color="auto"/>
        <w:left w:val="none" w:sz="0" w:space="0" w:color="auto"/>
        <w:bottom w:val="none" w:sz="0" w:space="0" w:color="auto"/>
        <w:right w:val="none" w:sz="0" w:space="0" w:color="auto"/>
      </w:divBdr>
    </w:div>
    <w:div w:id="336880749">
      <w:bodyDiv w:val="1"/>
      <w:marLeft w:val="0"/>
      <w:marRight w:val="0"/>
      <w:marTop w:val="0"/>
      <w:marBottom w:val="0"/>
      <w:divBdr>
        <w:top w:val="none" w:sz="0" w:space="0" w:color="auto"/>
        <w:left w:val="none" w:sz="0" w:space="0" w:color="auto"/>
        <w:bottom w:val="none" w:sz="0" w:space="0" w:color="auto"/>
        <w:right w:val="none" w:sz="0" w:space="0" w:color="auto"/>
      </w:divBdr>
    </w:div>
    <w:div w:id="343019920">
      <w:bodyDiv w:val="1"/>
      <w:marLeft w:val="0"/>
      <w:marRight w:val="0"/>
      <w:marTop w:val="0"/>
      <w:marBottom w:val="0"/>
      <w:divBdr>
        <w:top w:val="none" w:sz="0" w:space="0" w:color="auto"/>
        <w:left w:val="none" w:sz="0" w:space="0" w:color="auto"/>
        <w:bottom w:val="none" w:sz="0" w:space="0" w:color="auto"/>
        <w:right w:val="none" w:sz="0" w:space="0" w:color="auto"/>
      </w:divBdr>
    </w:div>
    <w:div w:id="347830818">
      <w:bodyDiv w:val="1"/>
      <w:marLeft w:val="0"/>
      <w:marRight w:val="0"/>
      <w:marTop w:val="0"/>
      <w:marBottom w:val="0"/>
      <w:divBdr>
        <w:top w:val="none" w:sz="0" w:space="0" w:color="auto"/>
        <w:left w:val="none" w:sz="0" w:space="0" w:color="auto"/>
        <w:bottom w:val="none" w:sz="0" w:space="0" w:color="auto"/>
        <w:right w:val="none" w:sz="0" w:space="0" w:color="auto"/>
      </w:divBdr>
    </w:div>
    <w:div w:id="357122056">
      <w:bodyDiv w:val="1"/>
      <w:marLeft w:val="0"/>
      <w:marRight w:val="0"/>
      <w:marTop w:val="0"/>
      <w:marBottom w:val="0"/>
      <w:divBdr>
        <w:top w:val="none" w:sz="0" w:space="0" w:color="auto"/>
        <w:left w:val="none" w:sz="0" w:space="0" w:color="auto"/>
        <w:bottom w:val="none" w:sz="0" w:space="0" w:color="auto"/>
        <w:right w:val="none" w:sz="0" w:space="0" w:color="auto"/>
      </w:divBdr>
      <w:divsChild>
        <w:div w:id="572080096">
          <w:marLeft w:val="0"/>
          <w:marRight w:val="0"/>
          <w:marTop w:val="0"/>
          <w:marBottom w:val="0"/>
          <w:divBdr>
            <w:top w:val="none" w:sz="0" w:space="0" w:color="auto"/>
            <w:left w:val="none" w:sz="0" w:space="0" w:color="auto"/>
            <w:bottom w:val="none" w:sz="0" w:space="0" w:color="auto"/>
            <w:right w:val="none" w:sz="0" w:space="0" w:color="auto"/>
          </w:divBdr>
          <w:divsChild>
            <w:div w:id="196743303">
              <w:marLeft w:val="0"/>
              <w:marRight w:val="0"/>
              <w:marTop w:val="0"/>
              <w:marBottom w:val="0"/>
              <w:divBdr>
                <w:top w:val="none" w:sz="0" w:space="0" w:color="auto"/>
                <w:left w:val="none" w:sz="0" w:space="0" w:color="auto"/>
                <w:bottom w:val="none" w:sz="0" w:space="0" w:color="auto"/>
                <w:right w:val="none" w:sz="0" w:space="0" w:color="auto"/>
              </w:divBdr>
              <w:divsChild>
                <w:div w:id="531041745">
                  <w:marLeft w:val="0"/>
                  <w:marRight w:val="0"/>
                  <w:marTop w:val="0"/>
                  <w:marBottom w:val="0"/>
                  <w:divBdr>
                    <w:top w:val="none" w:sz="0" w:space="0" w:color="auto"/>
                    <w:left w:val="none" w:sz="0" w:space="0" w:color="auto"/>
                    <w:bottom w:val="none" w:sz="0" w:space="0" w:color="auto"/>
                    <w:right w:val="none" w:sz="0" w:space="0" w:color="auto"/>
                  </w:divBdr>
                  <w:divsChild>
                    <w:div w:id="1617718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0665970">
      <w:bodyDiv w:val="1"/>
      <w:marLeft w:val="0"/>
      <w:marRight w:val="0"/>
      <w:marTop w:val="0"/>
      <w:marBottom w:val="0"/>
      <w:divBdr>
        <w:top w:val="none" w:sz="0" w:space="0" w:color="auto"/>
        <w:left w:val="none" w:sz="0" w:space="0" w:color="auto"/>
        <w:bottom w:val="none" w:sz="0" w:space="0" w:color="auto"/>
        <w:right w:val="none" w:sz="0" w:space="0" w:color="auto"/>
      </w:divBdr>
    </w:div>
    <w:div w:id="384331630">
      <w:bodyDiv w:val="1"/>
      <w:marLeft w:val="0"/>
      <w:marRight w:val="0"/>
      <w:marTop w:val="0"/>
      <w:marBottom w:val="0"/>
      <w:divBdr>
        <w:top w:val="none" w:sz="0" w:space="0" w:color="auto"/>
        <w:left w:val="none" w:sz="0" w:space="0" w:color="auto"/>
        <w:bottom w:val="none" w:sz="0" w:space="0" w:color="auto"/>
        <w:right w:val="none" w:sz="0" w:space="0" w:color="auto"/>
      </w:divBdr>
    </w:div>
    <w:div w:id="386221056">
      <w:bodyDiv w:val="1"/>
      <w:marLeft w:val="0"/>
      <w:marRight w:val="0"/>
      <w:marTop w:val="0"/>
      <w:marBottom w:val="0"/>
      <w:divBdr>
        <w:top w:val="none" w:sz="0" w:space="0" w:color="auto"/>
        <w:left w:val="none" w:sz="0" w:space="0" w:color="auto"/>
        <w:bottom w:val="none" w:sz="0" w:space="0" w:color="auto"/>
        <w:right w:val="none" w:sz="0" w:space="0" w:color="auto"/>
      </w:divBdr>
    </w:div>
    <w:div w:id="390231413">
      <w:bodyDiv w:val="1"/>
      <w:marLeft w:val="0"/>
      <w:marRight w:val="0"/>
      <w:marTop w:val="0"/>
      <w:marBottom w:val="0"/>
      <w:divBdr>
        <w:top w:val="none" w:sz="0" w:space="0" w:color="auto"/>
        <w:left w:val="none" w:sz="0" w:space="0" w:color="auto"/>
        <w:bottom w:val="none" w:sz="0" w:space="0" w:color="auto"/>
        <w:right w:val="none" w:sz="0" w:space="0" w:color="auto"/>
      </w:divBdr>
    </w:div>
    <w:div w:id="391973067">
      <w:bodyDiv w:val="1"/>
      <w:marLeft w:val="0"/>
      <w:marRight w:val="0"/>
      <w:marTop w:val="0"/>
      <w:marBottom w:val="0"/>
      <w:divBdr>
        <w:top w:val="none" w:sz="0" w:space="0" w:color="auto"/>
        <w:left w:val="none" w:sz="0" w:space="0" w:color="auto"/>
        <w:bottom w:val="none" w:sz="0" w:space="0" w:color="auto"/>
        <w:right w:val="none" w:sz="0" w:space="0" w:color="auto"/>
      </w:divBdr>
    </w:div>
    <w:div w:id="394545677">
      <w:bodyDiv w:val="1"/>
      <w:marLeft w:val="0"/>
      <w:marRight w:val="0"/>
      <w:marTop w:val="0"/>
      <w:marBottom w:val="0"/>
      <w:divBdr>
        <w:top w:val="none" w:sz="0" w:space="0" w:color="auto"/>
        <w:left w:val="none" w:sz="0" w:space="0" w:color="auto"/>
        <w:bottom w:val="none" w:sz="0" w:space="0" w:color="auto"/>
        <w:right w:val="none" w:sz="0" w:space="0" w:color="auto"/>
      </w:divBdr>
    </w:div>
    <w:div w:id="423116804">
      <w:bodyDiv w:val="1"/>
      <w:marLeft w:val="0"/>
      <w:marRight w:val="0"/>
      <w:marTop w:val="0"/>
      <w:marBottom w:val="0"/>
      <w:divBdr>
        <w:top w:val="none" w:sz="0" w:space="0" w:color="auto"/>
        <w:left w:val="none" w:sz="0" w:space="0" w:color="auto"/>
        <w:bottom w:val="none" w:sz="0" w:space="0" w:color="auto"/>
        <w:right w:val="none" w:sz="0" w:space="0" w:color="auto"/>
      </w:divBdr>
      <w:divsChild>
        <w:div w:id="826476979">
          <w:marLeft w:val="0"/>
          <w:marRight w:val="0"/>
          <w:marTop w:val="0"/>
          <w:marBottom w:val="0"/>
          <w:divBdr>
            <w:top w:val="none" w:sz="0" w:space="0" w:color="auto"/>
            <w:left w:val="none" w:sz="0" w:space="0" w:color="auto"/>
            <w:bottom w:val="none" w:sz="0" w:space="0" w:color="auto"/>
            <w:right w:val="none" w:sz="0" w:space="0" w:color="auto"/>
          </w:divBdr>
          <w:divsChild>
            <w:div w:id="2140878663">
              <w:marLeft w:val="0"/>
              <w:marRight w:val="0"/>
              <w:marTop w:val="0"/>
              <w:marBottom w:val="0"/>
              <w:divBdr>
                <w:top w:val="none" w:sz="0" w:space="0" w:color="auto"/>
                <w:left w:val="none" w:sz="0" w:space="0" w:color="auto"/>
                <w:bottom w:val="none" w:sz="0" w:space="0" w:color="auto"/>
                <w:right w:val="none" w:sz="0" w:space="0" w:color="auto"/>
              </w:divBdr>
              <w:divsChild>
                <w:div w:id="204066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4793569">
      <w:bodyDiv w:val="1"/>
      <w:marLeft w:val="0"/>
      <w:marRight w:val="0"/>
      <w:marTop w:val="0"/>
      <w:marBottom w:val="0"/>
      <w:divBdr>
        <w:top w:val="none" w:sz="0" w:space="0" w:color="auto"/>
        <w:left w:val="none" w:sz="0" w:space="0" w:color="auto"/>
        <w:bottom w:val="none" w:sz="0" w:space="0" w:color="auto"/>
        <w:right w:val="none" w:sz="0" w:space="0" w:color="auto"/>
      </w:divBdr>
    </w:div>
    <w:div w:id="436872709">
      <w:bodyDiv w:val="1"/>
      <w:marLeft w:val="0"/>
      <w:marRight w:val="0"/>
      <w:marTop w:val="0"/>
      <w:marBottom w:val="0"/>
      <w:divBdr>
        <w:top w:val="none" w:sz="0" w:space="0" w:color="auto"/>
        <w:left w:val="none" w:sz="0" w:space="0" w:color="auto"/>
        <w:bottom w:val="none" w:sz="0" w:space="0" w:color="auto"/>
        <w:right w:val="none" w:sz="0" w:space="0" w:color="auto"/>
      </w:divBdr>
    </w:div>
    <w:div w:id="450975839">
      <w:bodyDiv w:val="1"/>
      <w:marLeft w:val="0"/>
      <w:marRight w:val="0"/>
      <w:marTop w:val="0"/>
      <w:marBottom w:val="0"/>
      <w:divBdr>
        <w:top w:val="none" w:sz="0" w:space="0" w:color="auto"/>
        <w:left w:val="none" w:sz="0" w:space="0" w:color="auto"/>
        <w:bottom w:val="none" w:sz="0" w:space="0" w:color="auto"/>
        <w:right w:val="none" w:sz="0" w:space="0" w:color="auto"/>
      </w:divBdr>
    </w:div>
    <w:div w:id="451024011">
      <w:bodyDiv w:val="1"/>
      <w:marLeft w:val="0"/>
      <w:marRight w:val="0"/>
      <w:marTop w:val="0"/>
      <w:marBottom w:val="0"/>
      <w:divBdr>
        <w:top w:val="none" w:sz="0" w:space="0" w:color="auto"/>
        <w:left w:val="none" w:sz="0" w:space="0" w:color="auto"/>
        <w:bottom w:val="none" w:sz="0" w:space="0" w:color="auto"/>
        <w:right w:val="none" w:sz="0" w:space="0" w:color="auto"/>
      </w:divBdr>
    </w:div>
    <w:div w:id="459569373">
      <w:bodyDiv w:val="1"/>
      <w:marLeft w:val="0"/>
      <w:marRight w:val="0"/>
      <w:marTop w:val="0"/>
      <w:marBottom w:val="0"/>
      <w:divBdr>
        <w:top w:val="none" w:sz="0" w:space="0" w:color="auto"/>
        <w:left w:val="none" w:sz="0" w:space="0" w:color="auto"/>
        <w:bottom w:val="none" w:sz="0" w:space="0" w:color="auto"/>
        <w:right w:val="none" w:sz="0" w:space="0" w:color="auto"/>
      </w:divBdr>
    </w:div>
    <w:div w:id="463695771">
      <w:bodyDiv w:val="1"/>
      <w:marLeft w:val="0"/>
      <w:marRight w:val="0"/>
      <w:marTop w:val="0"/>
      <w:marBottom w:val="0"/>
      <w:divBdr>
        <w:top w:val="none" w:sz="0" w:space="0" w:color="auto"/>
        <w:left w:val="none" w:sz="0" w:space="0" w:color="auto"/>
        <w:bottom w:val="none" w:sz="0" w:space="0" w:color="auto"/>
        <w:right w:val="none" w:sz="0" w:space="0" w:color="auto"/>
      </w:divBdr>
    </w:div>
    <w:div w:id="465466192">
      <w:bodyDiv w:val="1"/>
      <w:marLeft w:val="0"/>
      <w:marRight w:val="0"/>
      <w:marTop w:val="0"/>
      <w:marBottom w:val="0"/>
      <w:divBdr>
        <w:top w:val="none" w:sz="0" w:space="0" w:color="auto"/>
        <w:left w:val="none" w:sz="0" w:space="0" w:color="auto"/>
        <w:bottom w:val="none" w:sz="0" w:space="0" w:color="auto"/>
        <w:right w:val="none" w:sz="0" w:space="0" w:color="auto"/>
      </w:divBdr>
    </w:div>
    <w:div w:id="476604276">
      <w:bodyDiv w:val="1"/>
      <w:marLeft w:val="0"/>
      <w:marRight w:val="0"/>
      <w:marTop w:val="0"/>
      <w:marBottom w:val="0"/>
      <w:divBdr>
        <w:top w:val="none" w:sz="0" w:space="0" w:color="auto"/>
        <w:left w:val="none" w:sz="0" w:space="0" w:color="auto"/>
        <w:bottom w:val="none" w:sz="0" w:space="0" w:color="auto"/>
        <w:right w:val="none" w:sz="0" w:space="0" w:color="auto"/>
      </w:divBdr>
    </w:div>
    <w:div w:id="476992799">
      <w:bodyDiv w:val="1"/>
      <w:marLeft w:val="0"/>
      <w:marRight w:val="0"/>
      <w:marTop w:val="0"/>
      <w:marBottom w:val="0"/>
      <w:divBdr>
        <w:top w:val="none" w:sz="0" w:space="0" w:color="auto"/>
        <w:left w:val="none" w:sz="0" w:space="0" w:color="auto"/>
        <w:bottom w:val="none" w:sz="0" w:space="0" w:color="auto"/>
        <w:right w:val="none" w:sz="0" w:space="0" w:color="auto"/>
      </w:divBdr>
    </w:div>
    <w:div w:id="479732033">
      <w:bodyDiv w:val="1"/>
      <w:marLeft w:val="0"/>
      <w:marRight w:val="0"/>
      <w:marTop w:val="0"/>
      <w:marBottom w:val="0"/>
      <w:divBdr>
        <w:top w:val="none" w:sz="0" w:space="0" w:color="auto"/>
        <w:left w:val="none" w:sz="0" w:space="0" w:color="auto"/>
        <w:bottom w:val="none" w:sz="0" w:space="0" w:color="auto"/>
        <w:right w:val="none" w:sz="0" w:space="0" w:color="auto"/>
      </w:divBdr>
      <w:divsChild>
        <w:div w:id="1589999415">
          <w:marLeft w:val="0"/>
          <w:marRight w:val="0"/>
          <w:marTop w:val="0"/>
          <w:marBottom w:val="0"/>
          <w:divBdr>
            <w:top w:val="none" w:sz="0" w:space="0" w:color="auto"/>
            <w:left w:val="none" w:sz="0" w:space="0" w:color="auto"/>
            <w:bottom w:val="none" w:sz="0" w:space="0" w:color="auto"/>
            <w:right w:val="none" w:sz="0" w:space="0" w:color="auto"/>
          </w:divBdr>
          <w:divsChild>
            <w:div w:id="1905413588">
              <w:marLeft w:val="0"/>
              <w:marRight w:val="0"/>
              <w:marTop w:val="0"/>
              <w:marBottom w:val="0"/>
              <w:divBdr>
                <w:top w:val="none" w:sz="0" w:space="0" w:color="auto"/>
                <w:left w:val="none" w:sz="0" w:space="0" w:color="auto"/>
                <w:bottom w:val="none" w:sz="0" w:space="0" w:color="auto"/>
                <w:right w:val="none" w:sz="0" w:space="0" w:color="auto"/>
              </w:divBdr>
              <w:divsChild>
                <w:div w:id="61104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0120404">
      <w:bodyDiv w:val="1"/>
      <w:marLeft w:val="0"/>
      <w:marRight w:val="0"/>
      <w:marTop w:val="0"/>
      <w:marBottom w:val="0"/>
      <w:divBdr>
        <w:top w:val="none" w:sz="0" w:space="0" w:color="auto"/>
        <w:left w:val="none" w:sz="0" w:space="0" w:color="auto"/>
        <w:bottom w:val="none" w:sz="0" w:space="0" w:color="auto"/>
        <w:right w:val="none" w:sz="0" w:space="0" w:color="auto"/>
      </w:divBdr>
    </w:div>
    <w:div w:id="484317131">
      <w:bodyDiv w:val="1"/>
      <w:marLeft w:val="0"/>
      <w:marRight w:val="0"/>
      <w:marTop w:val="0"/>
      <w:marBottom w:val="0"/>
      <w:divBdr>
        <w:top w:val="none" w:sz="0" w:space="0" w:color="auto"/>
        <w:left w:val="none" w:sz="0" w:space="0" w:color="auto"/>
        <w:bottom w:val="none" w:sz="0" w:space="0" w:color="auto"/>
        <w:right w:val="none" w:sz="0" w:space="0" w:color="auto"/>
      </w:divBdr>
    </w:div>
    <w:div w:id="487595443">
      <w:bodyDiv w:val="1"/>
      <w:marLeft w:val="0"/>
      <w:marRight w:val="0"/>
      <w:marTop w:val="0"/>
      <w:marBottom w:val="0"/>
      <w:divBdr>
        <w:top w:val="none" w:sz="0" w:space="0" w:color="auto"/>
        <w:left w:val="none" w:sz="0" w:space="0" w:color="auto"/>
        <w:bottom w:val="none" w:sz="0" w:space="0" w:color="auto"/>
        <w:right w:val="none" w:sz="0" w:space="0" w:color="auto"/>
      </w:divBdr>
      <w:divsChild>
        <w:div w:id="1630697878">
          <w:marLeft w:val="0"/>
          <w:marRight w:val="0"/>
          <w:marTop w:val="0"/>
          <w:marBottom w:val="0"/>
          <w:divBdr>
            <w:top w:val="none" w:sz="0" w:space="0" w:color="auto"/>
            <w:left w:val="none" w:sz="0" w:space="0" w:color="auto"/>
            <w:bottom w:val="none" w:sz="0" w:space="0" w:color="auto"/>
            <w:right w:val="none" w:sz="0" w:space="0" w:color="auto"/>
          </w:divBdr>
          <w:divsChild>
            <w:div w:id="1307130146">
              <w:marLeft w:val="0"/>
              <w:marRight w:val="0"/>
              <w:marTop w:val="0"/>
              <w:marBottom w:val="0"/>
              <w:divBdr>
                <w:top w:val="none" w:sz="0" w:space="0" w:color="auto"/>
                <w:left w:val="none" w:sz="0" w:space="0" w:color="auto"/>
                <w:bottom w:val="none" w:sz="0" w:space="0" w:color="auto"/>
                <w:right w:val="none" w:sz="0" w:space="0" w:color="auto"/>
              </w:divBdr>
              <w:divsChild>
                <w:div w:id="213583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8661739">
      <w:bodyDiv w:val="1"/>
      <w:marLeft w:val="0"/>
      <w:marRight w:val="0"/>
      <w:marTop w:val="0"/>
      <w:marBottom w:val="0"/>
      <w:divBdr>
        <w:top w:val="none" w:sz="0" w:space="0" w:color="auto"/>
        <w:left w:val="none" w:sz="0" w:space="0" w:color="auto"/>
        <w:bottom w:val="none" w:sz="0" w:space="0" w:color="auto"/>
        <w:right w:val="none" w:sz="0" w:space="0" w:color="auto"/>
      </w:divBdr>
    </w:div>
    <w:div w:id="525601229">
      <w:bodyDiv w:val="1"/>
      <w:marLeft w:val="0"/>
      <w:marRight w:val="0"/>
      <w:marTop w:val="0"/>
      <w:marBottom w:val="0"/>
      <w:divBdr>
        <w:top w:val="none" w:sz="0" w:space="0" w:color="auto"/>
        <w:left w:val="none" w:sz="0" w:space="0" w:color="auto"/>
        <w:bottom w:val="none" w:sz="0" w:space="0" w:color="auto"/>
        <w:right w:val="none" w:sz="0" w:space="0" w:color="auto"/>
      </w:divBdr>
    </w:div>
    <w:div w:id="533231963">
      <w:bodyDiv w:val="1"/>
      <w:marLeft w:val="0"/>
      <w:marRight w:val="0"/>
      <w:marTop w:val="0"/>
      <w:marBottom w:val="0"/>
      <w:divBdr>
        <w:top w:val="none" w:sz="0" w:space="0" w:color="auto"/>
        <w:left w:val="none" w:sz="0" w:space="0" w:color="auto"/>
        <w:bottom w:val="none" w:sz="0" w:space="0" w:color="auto"/>
        <w:right w:val="none" w:sz="0" w:space="0" w:color="auto"/>
      </w:divBdr>
    </w:div>
    <w:div w:id="548341625">
      <w:bodyDiv w:val="1"/>
      <w:marLeft w:val="0"/>
      <w:marRight w:val="0"/>
      <w:marTop w:val="0"/>
      <w:marBottom w:val="0"/>
      <w:divBdr>
        <w:top w:val="none" w:sz="0" w:space="0" w:color="auto"/>
        <w:left w:val="none" w:sz="0" w:space="0" w:color="auto"/>
        <w:bottom w:val="none" w:sz="0" w:space="0" w:color="auto"/>
        <w:right w:val="none" w:sz="0" w:space="0" w:color="auto"/>
      </w:divBdr>
    </w:div>
    <w:div w:id="557283920">
      <w:bodyDiv w:val="1"/>
      <w:marLeft w:val="0"/>
      <w:marRight w:val="0"/>
      <w:marTop w:val="0"/>
      <w:marBottom w:val="0"/>
      <w:divBdr>
        <w:top w:val="none" w:sz="0" w:space="0" w:color="auto"/>
        <w:left w:val="none" w:sz="0" w:space="0" w:color="auto"/>
        <w:bottom w:val="none" w:sz="0" w:space="0" w:color="auto"/>
        <w:right w:val="none" w:sz="0" w:space="0" w:color="auto"/>
      </w:divBdr>
    </w:div>
    <w:div w:id="565527946">
      <w:bodyDiv w:val="1"/>
      <w:marLeft w:val="0"/>
      <w:marRight w:val="0"/>
      <w:marTop w:val="0"/>
      <w:marBottom w:val="0"/>
      <w:divBdr>
        <w:top w:val="none" w:sz="0" w:space="0" w:color="auto"/>
        <w:left w:val="none" w:sz="0" w:space="0" w:color="auto"/>
        <w:bottom w:val="none" w:sz="0" w:space="0" w:color="auto"/>
        <w:right w:val="none" w:sz="0" w:space="0" w:color="auto"/>
      </w:divBdr>
    </w:div>
    <w:div w:id="586614041">
      <w:bodyDiv w:val="1"/>
      <w:marLeft w:val="0"/>
      <w:marRight w:val="0"/>
      <w:marTop w:val="0"/>
      <w:marBottom w:val="0"/>
      <w:divBdr>
        <w:top w:val="none" w:sz="0" w:space="0" w:color="auto"/>
        <w:left w:val="none" w:sz="0" w:space="0" w:color="auto"/>
        <w:bottom w:val="none" w:sz="0" w:space="0" w:color="auto"/>
        <w:right w:val="none" w:sz="0" w:space="0" w:color="auto"/>
      </w:divBdr>
    </w:div>
    <w:div w:id="603002079">
      <w:bodyDiv w:val="1"/>
      <w:marLeft w:val="0"/>
      <w:marRight w:val="0"/>
      <w:marTop w:val="0"/>
      <w:marBottom w:val="0"/>
      <w:divBdr>
        <w:top w:val="none" w:sz="0" w:space="0" w:color="auto"/>
        <w:left w:val="none" w:sz="0" w:space="0" w:color="auto"/>
        <w:bottom w:val="none" w:sz="0" w:space="0" w:color="auto"/>
        <w:right w:val="none" w:sz="0" w:space="0" w:color="auto"/>
      </w:divBdr>
      <w:divsChild>
        <w:div w:id="1598825866">
          <w:marLeft w:val="0"/>
          <w:marRight w:val="0"/>
          <w:marTop w:val="0"/>
          <w:marBottom w:val="0"/>
          <w:divBdr>
            <w:top w:val="none" w:sz="0" w:space="0" w:color="auto"/>
            <w:left w:val="none" w:sz="0" w:space="0" w:color="auto"/>
            <w:bottom w:val="none" w:sz="0" w:space="0" w:color="auto"/>
            <w:right w:val="none" w:sz="0" w:space="0" w:color="auto"/>
          </w:divBdr>
          <w:divsChild>
            <w:div w:id="1818179293">
              <w:marLeft w:val="0"/>
              <w:marRight w:val="0"/>
              <w:marTop w:val="0"/>
              <w:marBottom w:val="0"/>
              <w:divBdr>
                <w:top w:val="none" w:sz="0" w:space="0" w:color="auto"/>
                <w:left w:val="none" w:sz="0" w:space="0" w:color="auto"/>
                <w:bottom w:val="none" w:sz="0" w:space="0" w:color="auto"/>
                <w:right w:val="none" w:sz="0" w:space="0" w:color="auto"/>
              </w:divBdr>
              <w:divsChild>
                <w:div w:id="1615557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1402157">
      <w:bodyDiv w:val="1"/>
      <w:marLeft w:val="0"/>
      <w:marRight w:val="0"/>
      <w:marTop w:val="0"/>
      <w:marBottom w:val="0"/>
      <w:divBdr>
        <w:top w:val="none" w:sz="0" w:space="0" w:color="auto"/>
        <w:left w:val="none" w:sz="0" w:space="0" w:color="auto"/>
        <w:bottom w:val="none" w:sz="0" w:space="0" w:color="auto"/>
        <w:right w:val="none" w:sz="0" w:space="0" w:color="auto"/>
      </w:divBdr>
    </w:div>
    <w:div w:id="612713054">
      <w:bodyDiv w:val="1"/>
      <w:marLeft w:val="0"/>
      <w:marRight w:val="0"/>
      <w:marTop w:val="0"/>
      <w:marBottom w:val="0"/>
      <w:divBdr>
        <w:top w:val="none" w:sz="0" w:space="0" w:color="auto"/>
        <w:left w:val="none" w:sz="0" w:space="0" w:color="auto"/>
        <w:bottom w:val="none" w:sz="0" w:space="0" w:color="auto"/>
        <w:right w:val="none" w:sz="0" w:space="0" w:color="auto"/>
      </w:divBdr>
      <w:divsChild>
        <w:div w:id="1187720203">
          <w:marLeft w:val="0"/>
          <w:marRight w:val="0"/>
          <w:marTop w:val="0"/>
          <w:marBottom w:val="0"/>
          <w:divBdr>
            <w:top w:val="none" w:sz="0" w:space="0" w:color="auto"/>
            <w:left w:val="none" w:sz="0" w:space="0" w:color="auto"/>
            <w:bottom w:val="none" w:sz="0" w:space="0" w:color="auto"/>
            <w:right w:val="none" w:sz="0" w:space="0" w:color="auto"/>
          </w:divBdr>
          <w:divsChild>
            <w:div w:id="871964466">
              <w:marLeft w:val="0"/>
              <w:marRight w:val="0"/>
              <w:marTop w:val="0"/>
              <w:marBottom w:val="0"/>
              <w:divBdr>
                <w:top w:val="none" w:sz="0" w:space="0" w:color="auto"/>
                <w:left w:val="none" w:sz="0" w:space="0" w:color="auto"/>
                <w:bottom w:val="none" w:sz="0" w:space="0" w:color="auto"/>
                <w:right w:val="none" w:sz="0" w:space="0" w:color="auto"/>
              </w:divBdr>
              <w:divsChild>
                <w:div w:id="622154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1376065">
      <w:bodyDiv w:val="1"/>
      <w:marLeft w:val="0"/>
      <w:marRight w:val="0"/>
      <w:marTop w:val="0"/>
      <w:marBottom w:val="0"/>
      <w:divBdr>
        <w:top w:val="none" w:sz="0" w:space="0" w:color="auto"/>
        <w:left w:val="none" w:sz="0" w:space="0" w:color="auto"/>
        <w:bottom w:val="none" w:sz="0" w:space="0" w:color="auto"/>
        <w:right w:val="none" w:sz="0" w:space="0" w:color="auto"/>
      </w:divBdr>
    </w:div>
    <w:div w:id="629366028">
      <w:bodyDiv w:val="1"/>
      <w:marLeft w:val="0"/>
      <w:marRight w:val="0"/>
      <w:marTop w:val="0"/>
      <w:marBottom w:val="0"/>
      <w:divBdr>
        <w:top w:val="none" w:sz="0" w:space="0" w:color="auto"/>
        <w:left w:val="none" w:sz="0" w:space="0" w:color="auto"/>
        <w:bottom w:val="none" w:sz="0" w:space="0" w:color="auto"/>
        <w:right w:val="none" w:sz="0" w:space="0" w:color="auto"/>
      </w:divBdr>
    </w:div>
    <w:div w:id="649596483">
      <w:bodyDiv w:val="1"/>
      <w:marLeft w:val="0"/>
      <w:marRight w:val="0"/>
      <w:marTop w:val="0"/>
      <w:marBottom w:val="0"/>
      <w:divBdr>
        <w:top w:val="none" w:sz="0" w:space="0" w:color="auto"/>
        <w:left w:val="none" w:sz="0" w:space="0" w:color="auto"/>
        <w:bottom w:val="none" w:sz="0" w:space="0" w:color="auto"/>
        <w:right w:val="none" w:sz="0" w:space="0" w:color="auto"/>
      </w:divBdr>
    </w:div>
    <w:div w:id="678854016">
      <w:bodyDiv w:val="1"/>
      <w:marLeft w:val="0"/>
      <w:marRight w:val="0"/>
      <w:marTop w:val="0"/>
      <w:marBottom w:val="0"/>
      <w:divBdr>
        <w:top w:val="none" w:sz="0" w:space="0" w:color="auto"/>
        <w:left w:val="none" w:sz="0" w:space="0" w:color="auto"/>
        <w:bottom w:val="none" w:sz="0" w:space="0" w:color="auto"/>
        <w:right w:val="none" w:sz="0" w:space="0" w:color="auto"/>
      </w:divBdr>
    </w:div>
    <w:div w:id="680158644">
      <w:bodyDiv w:val="1"/>
      <w:marLeft w:val="0"/>
      <w:marRight w:val="0"/>
      <w:marTop w:val="0"/>
      <w:marBottom w:val="0"/>
      <w:divBdr>
        <w:top w:val="none" w:sz="0" w:space="0" w:color="auto"/>
        <w:left w:val="none" w:sz="0" w:space="0" w:color="auto"/>
        <w:bottom w:val="none" w:sz="0" w:space="0" w:color="auto"/>
        <w:right w:val="none" w:sz="0" w:space="0" w:color="auto"/>
      </w:divBdr>
    </w:div>
    <w:div w:id="684206599">
      <w:bodyDiv w:val="1"/>
      <w:marLeft w:val="0"/>
      <w:marRight w:val="0"/>
      <w:marTop w:val="0"/>
      <w:marBottom w:val="0"/>
      <w:divBdr>
        <w:top w:val="none" w:sz="0" w:space="0" w:color="auto"/>
        <w:left w:val="none" w:sz="0" w:space="0" w:color="auto"/>
        <w:bottom w:val="none" w:sz="0" w:space="0" w:color="auto"/>
        <w:right w:val="none" w:sz="0" w:space="0" w:color="auto"/>
      </w:divBdr>
    </w:div>
    <w:div w:id="687217126">
      <w:bodyDiv w:val="1"/>
      <w:marLeft w:val="0"/>
      <w:marRight w:val="0"/>
      <w:marTop w:val="0"/>
      <w:marBottom w:val="0"/>
      <w:divBdr>
        <w:top w:val="none" w:sz="0" w:space="0" w:color="auto"/>
        <w:left w:val="none" w:sz="0" w:space="0" w:color="auto"/>
        <w:bottom w:val="none" w:sz="0" w:space="0" w:color="auto"/>
        <w:right w:val="none" w:sz="0" w:space="0" w:color="auto"/>
      </w:divBdr>
    </w:div>
    <w:div w:id="701710331">
      <w:bodyDiv w:val="1"/>
      <w:marLeft w:val="0"/>
      <w:marRight w:val="0"/>
      <w:marTop w:val="0"/>
      <w:marBottom w:val="0"/>
      <w:divBdr>
        <w:top w:val="none" w:sz="0" w:space="0" w:color="auto"/>
        <w:left w:val="none" w:sz="0" w:space="0" w:color="auto"/>
        <w:bottom w:val="none" w:sz="0" w:space="0" w:color="auto"/>
        <w:right w:val="none" w:sz="0" w:space="0" w:color="auto"/>
      </w:divBdr>
    </w:div>
    <w:div w:id="705983988">
      <w:bodyDiv w:val="1"/>
      <w:marLeft w:val="0"/>
      <w:marRight w:val="0"/>
      <w:marTop w:val="0"/>
      <w:marBottom w:val="0"/>
      <w:divBdr>
        <w:top w:val="none" w:sz="0" w:space="0" w:color="auto"/>
        <w:left w:val="none" w:sz="0" w:space="0" w:color="auto"/>
        <w:bottom w:val="none" w:sz="0" w:space="0" w:color="auto"/>
        <w:right w:val="none" w:sz="0" w:space="0" w:color="auto"/>
      </w:divBdr>
    </w:div>
    <w:div w:id="762527721">
      <w:bodyDiv w:val="1"/>
      <w:marLeft w:val="0"/>
      <w:marRight w:val="0"/>
      <w:marTop w:val="0"/>
      <w:marBottom w:val="0"/>
      <w:divBdr>
        <w:top w:val="none" w:sz="0" w:space="0" w:color="auto"/>
        <w:left w:val="none" w:sz="0" w:space="0" w:color="auto"/>
        <w:bottom w:val="none" w:sz="0" w:space="0" w:color="auto"/>
        <w:right w:val="none" w:sz="0" w:space="0" w:color="auto"/>
      </w:divBdr>
    </w:div>
    <w:div w:id="762722386">
      <w:bodyDiv w:val="1"/>
      <w:marLeft w:val="0"/>
      <w:marRight w:val="0"/>
      <w:marTop w:val="0"/>
      <w:marBottom w:val="0"/>
      <w:divBdr>
        <w:top w:val="none" w:sz="0" w:space="0" w:color="auto"/>
        <w:left w:val="none" w:sz="0" w:space="0" w:color="auto"/>
        <w:bottom w:val="none" w:sz="0" w:space="0" w:color="auto"/>
        <w:right w:val="none" w:sz="0" w:space="0" w:color="auto"/>
      </w:divBdr>
    </w:div>
    <w:div w:id="772474355">
      <w:bodyDiv w:val="1"/>
      <w:marLeft w:val="0"/>
      <w:marRight w:val="0"/>
      <w:marTop w:val="0"/>
      <w:marBottom w:val="0"/>
      <w:divBdr>
        <w:top w:val="none" w:sz="0" w:space="0" w:color="auto"/>
        <w:left w:val="none" w:sz="0" w:space="0" w:color="auto"/>
        <w:bottom w:val="none" w:sz="0" w:space="0" w:color="auto"/>
        <w:right w:val="none" w:sz="0" w:space="0" w:color="auto"/>
      </w:divBdr>
    </w:div>
    <w:div w:id="778791304">
      <w:bodyDiv w:val="1"/>
      <w:marLeft w:val="0"/>
      <w:marRight w:val="0"/>
      <w:marTop w:val="0"/>
      <w:marBottom w:val="0"/>
      <w:divBdr>
        <w:top w:val="none" w:sz="0" w:space="0" w:color="auto"/>
        <w:left w:val="none" w:sz="0" w:space="0" w:color="auto"/>
        <w:bottom w:val="none" w:sz="0" w:space="0" w:color="auto"/>
        <w:right w:val="none" w:sz="0" w:space="0" w:color="auto"/>
      </w:divBdr>
    </w:div>
    <w:div w:id="782311548">
      <w:bodyDiv w:val="1"/>
      <w:marLeft w:val="0"/>
      <w:marRight w:val="0"/>
      <w:marTop w:val="0"/>
      <w:marBottom w:val="0"/>
      <w:divBdr>
        <w:top w:val="none" w:sz="0" w:space="0" w:color="auto"/>
        <w:left w:val="none" w:sz="0" w:space="0" w:color="auto"/>
        <w:bottom w:val="none" w:sz="0" w:space="0" w:color="auto"/>
        <w:right w:val="none" w:sz="0" w:space="0" w:color="auto"/>
      </w:divBdr>
    </w:div>
    <w:div w:id="786001266">
      <w:bodyDiv w:val="1"/>
      <w:marLeft w:val="0"/>
      <w:marRight w:val="0"/>
      <w:marTop w:val="0"/>
      <w:marBottom w:val="0"/>
      <w:divBdr>
        <w:top w:val="none" w:sz="0" w:space="0" w:color="auto"/>
        <w:left w:val="none" w:sz="0" w:space="0" w:color="auto"/>
        <w:bottom w:val="none" w:sz="0" w:space="0" w:color="auto"/>
        <w:right w:val="none" w:sz="0" w:space="0" w:color="auto"/>
      </w:divBdr>
    </w:div>
    <w:div w:id="793249847">
      <w:bodyDiv w:val="1"/>
      <w:marLeft w:val="0"/>
      <w:marRight w:val="0"/>
      <w:marTop w:val="0"/>
      <w:marBottom w:val="0"/>
      <w:divBdr>
        <w:top w:val="none" w:sz="0" w:space="0" w:color="auto"/>
        <w:left w:val="none" w:sz="0" w:space="0" w:color="auto"/>
        <w:bottom w:val="none" w:sz="0" w:space="0" w:color="auto"/>
        <w:right w:val="none" w:sz="0" w:space="0" w:color="auto"/>
      </w:divBdr>
    </w:div>
    <w:div w:id="811020631">
      <w:bodyDiv w:val="1"/>
      <w:marLeft w:val="0"/>
      <w:marRight w:val="0"/>
      <w:marTop w:val="0"/>
      <w:marBottom w:val="0"/>
      <w:divBdr>
        <w:top w:val="none" w:sz="0" w:space="0" w:color="auto"/>
        <w:left w:val="none" w:sz="0" w:space="0" w:color="auto"/>
        <w:bottom w:val="none" w:sz="0" w:space="0" w:color="auto"/>
        <w:right w:val="none" w:sz="0" w:space="0" w:color="auto"/>
      </w:divBdr>
    </w:div>
    <w:div w:id="819663158">
      <w:bodyDiv w:val="1"/>
      <w:marLeft w:val="0"/>
      <w:marRight w:val="0"/>
      <w:marTop w:val="0"/>
      <w:marBottom w:val="0"/>
      <w:divBdr>
        <w:top w:val="none" w:sz="0" w:space="0" w:color="auto"/>
        <w:left w:val="none" w:sz="0" w:space="0" w:color="auto"/>
        <w:bottom w:val="none" w:sz="0" w:space="0" w:color="auto"/>
        <w:right w:val="none" w:sz="0" w:space="0" w:color="auto"/>
      </w:divBdr>
    </w:div>
    <w:div w:id="836308561">
      <w:bodyDiv w:val="1"/>
      <w:marLeft w:val="0"/>
      <w:marRight w:val="0"/>
      <w:marTop w:val="0"/>
      <w:marBottom w:val="0"/>
      <w:divBdr>
        <w:top w:val="none" w:sz="0" w:space="0" w:color="auto"/>
        <w:left w:val="none" w:sz="0" w:space="0" w:color="auto"/>
        <w:bottom w:val="none" w:sz="0" w:space="0" w:color="auto"/>
        <w:right w:val="none" w:sz="0" w:space="0" w:color="auto"/>
      </w:divBdr>
    </w:div>
    <w:div w:id="839463898">
      <w:bodyDiv w:val="1"/>
      <w:marLeft w:val="0"/>
      <w:marRight w:val="0"/>
      <w:marTop w:val="0"/>
      <w:marBottom w:val="0"/>
      <w:divBdr>
        <w:top w:val="none" w:sz="0" w:space="0" w:color="auto"/>
        <w:left w:val="none" w:sz="0" w:space="0" w:color="auto"/>
        <w:bottom w:val="none" w:sz="0" w:space="0" w:color="auto"/>
        <w:right w:val="none" w:sz="0" w:space="0" w:color="auto"/>
      </w:divBdr>
    </w:div>
    <w:div w:id="841117137">
      <w:bodyDiv w:val="1"/>
      <w:marLeft w:val="0"/>
      <w:marRight w:val="0"/>
      <w:marTop w:val="0"/>
      <w:marBottom w:val="0"/>
      <w:divBdr>
        <w:top w:val="none" w:sz="0" w:space="0" w:color="auto"/>
        <w:left w:val="none" w:sz="0" w:space="0" w:color="auto"/>
        <w:bottom w:val="none" w:sz="0" w:space="0" w:color="auto"/>
        <w:right w:val="none" w:sz="0" w:space="0" w:color="auto"/>
      </w:divBdr>
    </w:div>
    <w:div w:id="880098431">
      <w:bodyDiv w:val="1"/>
      <w:marLeft w:val="0"/>
      <w:marRight w:val="0"/>
      <w:marTop w:val="0"/>
      <w:marBottom w:val="0"/>
      <w:divBdr>
        <w:top w:val="none" w:sz="0" w:space="0" w:color="auto"/>
        <w:left w:val="none" w:sz="0" w:space="0" w:color="auto"/>
        <w:bottom w:val="none" w:sz="0" w:space="0" w:color="auto"/>
        <w:right w:val="none" w:sz="0" w:space="0" w:color="auto"/>
      </w:divBdr>
    </w:div>
    <w:div w:id="889996639">
      <w:bodyDiv w:val="1"/>
      <w:marLeft w:val="0"/>
      <w:marRight w:val="0"/>
      <w:marTop w:val="0"/>
      <w:marBottom w:val="0"/>
      <w:divBdr>
        <w:top w:val="none" w:sz="0" w:space="0" w:color="auto"/>
        <w:left w:val="none" w:sz="0" w:space="0" w:color="auto"/>
        <w:bottom w:val="none" w:sz="0" w:space="0" w:color="auto"/>
        <w:right w:val="none" w:sz="0" w:space="0" w:color="auto"/>
      </w:divBdr>
    </w:div>
    <w:div w:id="896084826">
      <w:bodyDiv w:val="1"/>
      <w:marLeft w:val="0"/>
      <w:marRight w:val="0"/>
      <w:marTop w:val="0"/>
      <w:marBottom w:val="0"/>
      <w:divBdr>
        <w:top w:val="none" w:sz="0" w:space="0" w:color="auto"/>
        <w:left w:val="none" w:sz="0" w:space="0" w:color="auto"/>
        <w:bottom w:val="none" w:sz="0" w:space="0" w:color="auto"/>
        <w:right w:val="none" w:sz="0" w:space="0" w:color="auto"/>
      </w:divBdr>
    </w:div>
    <w:div w:id="898172206">
      <w:bodyDiv w:val="1"/>
      <w:marLeft w:val="0"/>
      <w:marRight w:val="0"/>
      <w:marTop w:val="0"/>
      <w:marBottom w:val="0"/>
      <w:divBdr>
        <w:top w:val="none" w:sz="0" w:space="0" w:color="auto"/>
        <w:left w:val="none" w:sz="0" w:space="0" w:color="auto"/>
        <w:bottom w:val="none" w:sz="0" w:space="0" w:color="auto"/>
        <w:right w:val="none" w:sz="0" w:space="0" w:color="auto"/>
      </w:divBdr>
    </w:div>
    <w:div w:id="901212562">
      <w:bodyDiv w:val="1"/>
      <w:marLeft w:val="0"/>
      <w:marRight w:val="0"/>
      <w:marTop w:val="0"/>
      <w:marBottom w:val="0"/>
      <w:divBdr>
        <w:top w:val="none" w:sz="0" w:space="0" w:color="auto"/>
        <w:left w:val="none" w:sz="0" w:space="0" w:color="auto"/>
        <w:bottom w:val="none" w:sz="0" w:space="0" w:color="auto"/>
        <w:right w:val="none" w:sz="0" w:space="0" w:color="auto"/>
      </w:divBdr>
    </w:div>
    <w:div w:id="911112870">
      <w:bodyDiv w:val="1"/>
      <w:marLeft w:val="0"/>
      <w:marRight w:val="0"/>
      <w:marTop w:val="0"/>
      <w:marBottom w:val="0"/>
      <w:divBdr>
        <w:top w:val="none" w:sz="0" w:space="0" w:color="auto"/>
        <w:left w:val="none" w:sz="0" w:space="0" w:color="auto"/>
        <w:bottom w:val="none" w:sz="0" w:space="0" w:color="auto"/>
        <w:right w:val="none" w:sz="0" w:space="0" w:color="auto"/>
      </w:divBdr>
    </w:div>
    <w:div w:id="945387767">
      <w:bodyDiv w:val="1"/>
      <w:marLeft w:val="0"/>
      <w:marRight w:val="0"/>
      <w:marTop w:val="0"/>
      <w:marBottom w:val="0"/>
      <w:divBdr>
        <w:top w:val="none" w:sz="0" w:space="0" w:color="auto"/>
        <w:left w:val="none" w:sz="0" w:space="0" w:color="auto"/>
        <w:bottom w:val="none" w:sz="0" w:space="0" w:color="auto"/>
        <w:right w:val="none" w:sz="0" w:space="0" w:color="auto"/>
      </w:divBdr>
    </w:div>
    <w:div w:id="963192597">
      <w:bodyDiv w:val="1"/>
      <w:marLeft w:val="0"/>
      <w:marRight w:val="0"/>
      <w:marTop w:val="0"/>
      <w:marBottom w:val="0"/>
      <w:divBdr>
        <w:top w:val="none" w:sz="0" w:space="0" w:color="auto"/>
        <w:left w:val="none" w:sz="0" w:space="0" w:color="auto"/>
        <w:bottom w:val="none" w:sz="0" w:space="0" w:color="auto"/>
        <w:right w:val="none" w:sz="0" w:space="0" w:color="auto"/>
      </w:divBdr>
    </w:div>
    <w:div w:id="974532316">
      <w:bodyDiv w:val="1"/>
      <w:marLeft w:val="0"/>
      <w:marRight w:val="0"/>
      <w:marTop w:val="0"/>
      <w:marBottom w:val="0"/>
      <w:divBdr>
        <w:top w:val="none" w:sz="0" w:space="0" w:color="auto"/>
        <w:left w:val="none" w:sz="0" w:space="0" w:color="auto"/>
        <w:bottom w:val="none" w:sz="0" w:space="0" w:color="auto"/>
        <w:right w:val="none" w:sz="0" w:space="0" w:color="auto"/>
      </w:divBdr>
    </w:div>
    <w:div w:id="988362748">
      <w:bodyDiv w:val="1"/>
      <w:marLeft w:val="0"/>
      <w:marRight w:val="0"/>
      <w:marTop w:val="0"/>
      <w:marBottom w:val="0"/>
      <w:divBdr>
        <w:top w:val="none" w:sz="0" w:space="0" w:color="auto"/>
        <w:left w:val="none" w:sz="0" w:space="0" w:color="auto"/>
        <w:bottom w:val="none" w:sz="0" w:space="0" w:color="auto"/>
        <w:right w:val="none" w:sz="0" w:space="0" w:color="auto"/>
      </w:divBdr>
    </w:div>
    <w:div w:id="993797021">
      <w:bodyDiv w:val="1"/>
      <w:marLeft w:val="0"/>
      <w:marRight w:val="0"/>
      <w:marTop w:val="0"/>
      <w:marBottom w:val="0"/>
      <w:divBdr>
        <w:top w:val="none" w:sz="0" w:space="0" w:color="auto"/>
        <w:left w:val="none" w:sz="0" w:space="0" w:color="auto"/>
        <w:bottom w:val="none" w:sz="0" w:space="0" w:color="auto"/>
        <w:right w:val="none" w:sz="0" w:space="0" w:color="auto"/>
      </w:divBdr>
    </w:div>
    <w:div w:id="1009678963">
      <w:bodyDiv w:val="1"/>
      <w:marLeft w:val="0"/>
      <w:marRight w:val="0"/>
      <w:marTop w:val="0"/>
      <w:marBottom w:val="0"/>
      <w:divBdr>
        <w:top w:val="none" w:sz="0" w:space="0" w:color="auto"/>
        <w:left w:val="none" w:sz="0" w:space="0" w:color="auto"/>
        <w:bottom w:val="none" w:sz="0" w:space="0" w:color="auto"/>
        <w:right w:val="none" w:sz="0" w:space="0" w:color="auto"/>
      </w:divBdr>
      <w:divsChild>
        <w:div w:id="1566915102">
          <w:marLeft w:val="0"/>
          <w:marRight w:val="0"/>
          <w:marTop w:val="0"/>
          <w:marBottom w:val="0"/>
          <w:divBdr>
            <w:top w:val="none" w:sz="0" w:space="0" w:color="auto"/>
            <w:left w:val="none" w:sz="0" w:space="0" w:color="auto"/>
            <w:bottom w:val="none" w:sz="0" w:space="0" w:color="auto"/>
            <w:right w:val="none" w:sz="0" w:space="0" w:color="auto"/>
          </w:divBdr>
          <w:divsChild>
            <w:div w:id="1574315393">
              <w:marLeft w:val="0"/>
              <w:marRight w:val="0"/>
              <w:marTop w:val="0"/>
              <w:marBottom w:val="0"/>
              <w:divBdr>
                <w:top w:val="none" w:sz="0" w:space="0" w:color="auto"/>
                <w:left w:val="none" w:sz="0" w:space="0" w:color="auto"/>
                <w:bottom w:val="none" w:sz="0" w:space="0" w:color="auto"/>
                <w:right w:val="none" w:sz="0" w:space="0" w:color="auto"/>
              </w:divBdr>
              <w:divsChild>
                <w:div w:id="747651709">
                  <w:marLeft w:val="0"/>
                  <w:marRight w:val="0"/>
                  <w:marTop w:val="0"/>
                  <w:marBottom w:val="0"/>
                  <w:divBdr>
                    <w:top w:val="none" w:sz="0" w:space="0" w:color="auto"/>
                    <w:left w:val="none" w:sz="0" w:space="0" w:color="auto"/>
                    <w:bottom w:val="none" w:sz="0" w:space="0" w:color="auto"/>
                    <w:right w:val="none" w:sz="0" w:space="0" w:color="auto"/>
                  </w:divBdr>
                  <w:divsChild>
                    <w:div w:id="213274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0183715">
      <w:bodyDiv w:val="1"/>
      <w:marLeft w:val="0"/>
      <w:marRight w:val="0"/>
      <w:marTop w:val="0"/>
      <w:marBottom w:val="0"/>
      <w:divBdr>
        <w:top w:val="none" w:sz="0" w:space="0" w:color="auto"/>
        <w:left w:val="none" w:sz="0" w:space="0" w:color="auto"/>
        <w:bottom w:val="none" w:sz="0" w:space="0" w:color="auto"/>
        <w:right w:val="none" w:sz="0" w:space="0" w:color="auto"/>
      </w:divBdr>
    </w:div>
    <w:div w:id="1026371153">
      <w:bodyDiv w:val="1"/>
      <w:marLeft w:val="0"/>
      <w:marRight w:val="0"/>
      <w:marTop w:val="0"/>
      <w:marBottom w:val="0"/>
      <w:divBdr>
        <w:top w:val="none" w:sz="0" w:space="0" w:color="auto"/>
        <w:left w:val="none" w:sz="0" w:space="0" w:color="auto"/>
        <w:bottom w:val="none" w:sz="0" w:space="0" w:color="auto"/>
        <w:right w:val="none" w:sz="0" w:space="0" w:color="auto"/>
      </w:divBdr>
    </w:div>
    <w:div w:id="1035882946">
      <w:bodyDiv w:val="1"/>
      <w:marLeft w:val="0"/>
      <w:marRight w:val="0"/>
      <w:marTop w:val="0"/>
      <w:marBottom w:val="0"/>
      <w:divBdr>
        <w:top w:val="none" w:sz="0" w:space="0" w:color="auto"/>
        <w:left w:val="none" w:sz="0" w:space="0" w:color="auto"/>
        <w:bottom w:val="none" w:sz="0" w:space="0" w:color="auto"/>
        <w:right w:val="none" w:sz="0" w:space="0" w:color="auto"/>
      </w:divBdr>
    </w:div>
    <w:div w:id="1038746712">
      <w:bodyDiv w:val="1"/>
      <w:marLeft w:val="0"/>
      <w:marRight w:val="0"/>
      <w:marTop w:val="0"/>
      <w:marBottom w:val="0"/>
      <w:divBdr>
        <w:top w:val="none" w:sz="0" w:space="0" w:color="auto"/>
        <w:left w:val="none" w:sz="0" w:space="0" w:color="auto"/>
        <w:bottom w:val="none" w:sz="0" w:space="0" w:color="auto"/>
        <w:right w:val="none" w:sz="0" w:space="0" w:color="auto"/>
      </w:divBdr>
    </w:div>
    <w:div w:id="1045981949">
      <w:bodyDiv w:val="1"/>
      <w:marLeft w:val="0"/>
      <w:marRight w:val="0"/>
      <w:marTop w:val="0"/>
      <w:marBottom w:val="0"/>
      <w:divBdr>
        <w:top w:val="none" w:sz="0" w:space="0" w:color="auto"/>
        <w:left w:val="none" w:sz="0" w:space="0" w:color="auto"/>
        <w:bottom w:val="none" w:sz="0" w:space="0" w:color="auto"/>
        <w:right w:val="none" w:sz="0" w:space="0" w:color="auto"/>
      </w:divBdr>
    </w:div>
    <w:div w:id="1053390639">
      <w:bodyDiv w:val="1"/>
      <w:marLeft w:val="0"/>
      <w:marRight w:val="0"/>
      <w:marTop w:val="0"/>
      <w:marBottom w:val="0"/>
      <w:divBdr>
        <w:top w:val="none" w:sz="0" w:space="0" w:color="auto"/>
        <w:left w:val="none" w:sz="0" w:space="0" w:color="auto"/>
        <w:bottom w:val="none" w:sz="0" w:space="0" w:color="auto"/>
        <w:right w:val="none" w:sz="0" w:space="0" w:color="auto"/>
      </w:divBdr>
    </w:div>
    <w:div w:id="1065183412">
      <w:bodyDiv w:val="1"/>
      <w:marLeft w:val="0"/>
      <w:marRight w:val="0"/>
      <w:marTop w:val="0"/>
      <w:marBottom w:val="0"/>
      <w:divBdr>
        <w:top w:val="none" w:sz="0" w:space="0" w:color="auto"/>
        <w:left w:val="none" w:sz="0" w:space="0" w:color="auto"/>
        <w:bottom w:val="none" w:sz="0" w:space="0" w:color="auto"/>
        <w:right w:val="none" w:sz="0" w:space="0" w:color="auto"/>
      </w:divBdr>
    </w:div>
    <w:div w:id="1075543653">
      <w:bodyDiv w:val="1"/>
      <w:marLeft w:val="0"/>
      <w:marRight w:val="0"/>
      <w:marTop w:val="0"/>
      <w:marBottom w:val="0"/>
      <w:divBdr>
        <w:top w:val="none" w:sz="0" w:space="0" w:color="auto"/>
        <w:left w:val="none" w:sz="0" w:space="0" w:color="auto"/>
        <w:bottom w:val="none" w:sz="0" w:space="0" w:color="auto"/>
        <w:right w:val="none" w:sz="0" w:space="0" w:color="auto"/>
      </w:divBdr>
    </w:div>
    <w:div w:id="1083138635">
      <w:bodyDiv w:val="1"/>
      <w:marLeft w:val="0"/>
      <w:marRight w:val="0"/>
      <w:marTop w:val="0"/>
      <w:marBottom w:val="0"/>
      <w:divBdr>
        <w:top w:val="none" w:sz="0" w:space="0" w:color="auto"/>
        <w:left w:val="none" w:sz="0" w:space="0" w:color="auto"/>
        <w:bottom w:val="none" w:sz="0" w:space="0" w:color="auto"/>
        <w:right w:val="none" w:sz="0" w:space="0" w:color="auto"/>
      </w:divBdr>
    </w:div>
    <w:div w:id="1086267069">
      <w:bodyDiv w:val="1"/>
      <w:marLeft w:val="0"/>
      <w:marRight w:val="0"/>
      <w:marTop w:val="0"/>
      <w:marBottom w:val="0"/>
      <w:divBdr>
        <w:top w:val="none" w:sz="0" w:space="0" w:color="auto"/>
        <w:left w:val="none" w:sz="0" w:space="0" w:color="auto"/>
        <w:bottom w:val="none" w:sz="0" w:space="0" w:color="auto"/>
        <w:right w:val="none" w:sz="0" w:space="0" w:color="auto"/>
      </w:divBdr>
    </w:div>
    <w:div w:id="1086923737">
      <w:bodyDiv w:val="1"/>
      <w:marLeft w:val="0"/>
      <w:marRight w:val="0"/>
      <w:marTop w:val="0"/>
      <w:marBottom w:val="0"/>
      <w:divBdr>
        <w:top w:val="none" w:sz="0" w:space="0" w:color="auto"/>
        <w:left w:val="none" w:sz="0" w:space="0" w:color="auto"/>
        <w:bottom w:val="none" w:sz="0" w:space="0" w:color="auto"/>
        <w:right w:val="none" w:sz="0" w:space="0" w:color="auto"/>
      </w:divBdr>
    </w:div>
    <w:div w:id="1090389850">
      <w:bodyDiv w:val="1"/>
      <w:marLeft w:val="0"/>
      <w:marRight w:val="0"/>
      <w:marTop w:val="0"/>
      <w:marBottom w:val="0"/>
      <w:divBdr>
        <w:top w:val="none" w:sz="0" w:space="0" w:color="auto"/>
        <w:left w:val="none" w:sz="0" w:space="0" w:color="auto"/>
        <w:bottom w:val="none" w:sz="0" w:space="0" w:color="auto"/>
        <w:right w:val="none" w:sz="0" w:space="0" w:color="auto"/>
      </w:divBdr>
    </w:div>
    <w:div w:id="1110474587">
      <w:bodyDiv w:val="1"/>
      <w:marLeft w:val="0"/>
      <w:marRight w:val="0"/>
      <w:marTop w:val="0"/>
      <w:marBottom w:val="0"/>
      <w:divBdr>
        <w:top w:val="none" w:sz="0" w:space="0" w:color="auto"/>
        <w:left w:val="none" w:sz="0" w:space="0" w:color="auto"/>
        <w:bottom w:val="none" w:sz="0" w:space="0" w:color="auto"/>
        <w:right w:val="none" w:sz="0" w:space="0" w:color="auto"/>
      </w:divBdr>
    </w:div>
    <w:div w:id="1132869151">
      <w:bodyDiv w:val="1"/>
      <w:marLeft w:val="0"/>
      <w:marRight w:val="0"/>
      <w:marTop w:val="0"/>
      <w:marBottom w:val="0"/>
      <w:divBdr>
        <w:top w:val="none" w:sz="0" w:space="0" w:color="auto"/>
        <w:left w:val="none" w:sz="0" w:space="0" w:color="auto"/>
        <w:bottom w:val="none" w:sz="0" w:space="0" w:color="auto"/>
        <w:right w:val="none" w:sz="0" w:space="0" w:color="auto"/>
      </w:divBdr>
    </w:div>
    <w:div w:id="1133450506">
      <w:bodyDiv w:val="1"/>
      <w:marLeft w:val="0"/>
      <w:marRight w:val="0"/>
      <w:marTop w:val="0"/>
      <w:marBottom w:val="0"/>
      <w:divBdr>
        <w:top w:val="none" w:sz="0" w:space="0" w:color="auto"/>
        <w:left w:val="none" w:sz="0" w:space="0" w:color="auto"/>
        <w:bottom w:val="none" w:sz="0" w:space="0" w:color="auto"/>
        <w:right w:val="none" w:sz="0" w:space="0" w:color="auto"/>
      </w:divBdr>
    </w:div>
    <w:div w:id="1160344985">
      <w:bodyDiv w:val="1"/>
      <w:marLeft w:val="0"/>
      <w:marRight w:val="0"/>
      <w:marTop w:val="0"/>
      <w:marBottom w:val="0"/>
      <w:divBdr>
        <w:top w:val="none" w:sz="0" w:space="0" w:color="auto"/>
        <w:left w:val="none" w:sz="0" w:space="0" w:color="auto"/>
        <w:bottom w:val="none" w:sz="0" w:space="0" w:color="auto"/>
        <w:right w:val="none" w:sz="0" w:space="0" w:color="auto"/>
      </w:divBdr>
    </w:div>
    <w:div w:id="1160347304">
      <w:bodyDiv w:val="1"/>
      <w:marLeft w:val="0"/>
      <w:marRight w:val="0"/>
      <w:marTop w:val="0"/>
      <w:marBottom w:val="0"/>
      <w:divBdr>
        <w:top w:val="none" w:sz="0" w:space="0" w:color="auto"/>
        <w:left w:val="none" w:sz="0" w:space="0" w:color="auto"/>
        <w:bottom w:val="none" w:sz="0" w:space="0" w:color="auto"/>
        <w:right w:val="none" w:sz="0" w:space="0" w:color="auto"/>
      </w:divBdr>
    </w:div>
    <w:div w:id="1171482377">
      <w:bodyDiv w:val="1"/>
      <w:marLeft w:val="0"/>
      <w:marRight w:val="0"/>
      <w:marTop w:val="0"/>
      <w:marBottom w:val="0"/>
      <w:divBdr>
        <w:top w:val="none" w:sz="0" w:space="0" w:color="auto"/>
        <w:left w:val="none" w:sz="0" w:space="0" w:color="auto"/>
        <w:bottom w:val="none" w:sz="0" w:space="0" w:color="auto"/>
        <w:right w:val="none" w:sz="0" w:space="0" w:color="auto"/>
      </w:divBdr>
    </w:div>
    <w:div w:id="1187334567">
      <w:bodyDiv w:val="1"/>
      <w:marLeft w:val="0"/>
      <w:marRight w:val="0"/>
      <w:marTop w:val="0"/>
      <w:marBottom w:val="0"/>
      <w:divBdr>
        <w:top w:val="none" w:sz="0" w:space="0" w:color="auto"/>
        <w:left w:val="none" w:sz="0" w:space="0" w:color="auto"/>
        <w:bottom w:val="none" w:sz="0" w:space="0" w:color="auto"/>
        <w:right w:val="none" w:sz="0" w:space="0" w:color="auto"/>
      </w:divBdr>
    </w:div>
    <w:div w:id="1187984547">
      <w:bodyDiv w:val="1"/>
      <w:marLeft w:val="0"/>
      <w:marRight w:val="0"/>
      <w:marTop w:val="0"/>
      <w:marBottom w:val="0"/>
      <w:divBdr>
        <w:top w:val="none" w:sz="0" w:space="0" w:color="auto"/>
        <w:left w:val="none" w:sz="0" w:space="0" w:color="auto"/>
        <w:bottom w:val="none" w:sz="0" w:space="0" w:color="auto"/>
        <w:right w:val="none" w:sz="0" w:space="0" w:color="auto"/>
      </w:divBdr>
    </w:div>
    <w:div w:id="1203789535">
      <w:bodyDiv w:val="1"/>
      <w:marLeft w:val="0"/>
      <w:marRight w:val="0"/>
      <w:marTop w:val="0"/>
      <w:marBottom w:val="0"/>
      <w:divBdr>
        <w:top w:val="none" w:sz="0" w:space="0" w:color="auto"/>
        <w:left w:val="none" w:sz="0" w:space="0" w:color="auto"/>
        <w:bottom w:val="none" w:sz="0" w:space="0" w:color="auto"/>
        <w:right w:val="none" w:sz="0" w:space="0" w:color="auto"/>
      </w:divBdr>
    </w:div>
    <w:div w:id="1218006269">
      <w:bodyDiv w:val="1"/>
      <w:marLeft w:val="0"/>
      <w:marRight w:val="0"/>
      <w:marTop w:val="0"/>
      <w:marBottom w:val="0"/>
      <w:divBdr>
        <w:top w:val="none" w:sz="0" w:space="0" w:color="auto"/>
        <w:left w:val="none" w:sz="0" w:space="0" w:color="auto"/>
        <w:bottom w:val="none" w:sz="0" w:space="0" w:color="auto"/>
        <w:right w:val="none" w:sz="0" w:space="0" w:color="auto"/>
      </w:divBdr>
    </w:div>
    <w:div w:id="1240604472">
      <w:bodyDiv w:val="1"/>
      <w:marLeft w:val="0"/>
      <w:marRight w:val="0"/>
      <w:marTop w:val="0"/>
      <w:marBottom w:val="0"/>
      <w:divBdr>
        <w:top w:val="none" w:sz="0" w:space="0" w:color="auto"/>
        <w:left w:val="none" w:sz="0" w:space="0" w:color="auto"/>
        <w:bottom w:val="none" w:sz="0" w:space="0" w:color="auto"/>
        <w:right w:val="none" w:sz="0" w:space="0" w:color="auto"/>
      </w:divBdr>
    </w:div>
    <w:div w:id="1265311673">
      <w:bodyDiv w:val="1"/>
      <w:marLeft w:val="0"/>
      <w:marRight w:val="0"/>
      <w:marTop w:val="0"/>
      <w:marBottom w:val="0"/>
      <w:divBdr>
        <w:top w:val="none" w:sz="0" w:space="0" w:color="auto"/>
        <w:left w:val="none" w:sz="0" w:space="0" w:color="auto"/>
        <w:bottom w:val="none" w:sz="0" w:space="0" w:color="auto"/>
        <w:right w:val="none" w:sz="0" w:space="0" w:color="auto"/>
      </w:divBdr>
    </w:div>
    <w:div w:id="1272394339">
      <w:bodyDiv w:val="1"/>
      <w:marLeft w:val="0"/>
      <w:marRight w:val="0"/>
      <w:marTop w:val="0"/>
      <w:marBottom w:val="0"/>
      <w:divBdr>
        <w:top w:val="none" w:sz="0" w:space="0" w:color="auto"/>
        <w:left w:val="none" w:sz="0" w:space="0" w:color="auto"/>
        <w:bottom w:val="none" w:sz="0" w:space="0" w:color="auto"/>
        <w:right w:val="none" w:sz="0" w:space="0" w:color="auto"/>
      </w:divBdr>
    </w:div>
    <w:div w:id="1273244014">
      <w:bodyDiv w:val="1"/>
      <w:marLeft w:val="0"/>
      <w:marRight w:val="0"/>
      <w:marTop w:val="0"/>
      <w:marBottom w:val="0"/>
      <w:divBdr>
        <w:top w:val="none" w:sz="0" w:space="0" w:color="auto"/>
        <w:left w:val="none" w:sz="0" w:space="0" w:color="auto"/>
        <w:bottom w:val="none" w:sz="0" w:space="0" w:color="auto"/>
        <w:right w:val="none" w:sz="0" w:space="0" w:color="auto"/>
      </w:divBdr>
    </w:div>
    <w:div w:id="1282566528">
      <w:bodyDiv w:val="1"/>
      <w:marLeft w:val="0"/>
      <w:marRight w:val="0"/>
      <w:marTop w:val="0"/>
      <w:marBottom w:val="0"/>
      <w:divBdr>
        <w:top w:val="none" w:sz="0" w:space="0" w:color="auto"/>
        <w:left w:val="none" w:sz="0" w:space="0" w:color="auto"/>
        <w:bottom w:val="none" w:sz="0" w:space="0" w:color="auto"/>
        <w:right w:val="none" w:sz="0" w:space="0" w:color="auto"/>
      </w:divBdr>
    </w:div>
    <w:div w:id="1322001918">
      <w:bodyDiv w:val="1"/>
      <w:marLeft w:val="0"/>
      <w:marRight w:val="0"/>
      <w:marTop w:val="0"/>
      <w:marBottom w:val="0"/>
      <w:divBdr>
        <w:top w:val="none" w:sz="0" w:space="0" w:color="auto"/>
        <w:left w:val="none" w:sz="0" w:space="0" w:color="auto"/>
        <w:bottom w:val="none" w:sz="0" w:space="0" w:color="auto"/>
        <w:right w:val="none" w:sz="0" w:space="0" w:color="auto"/>
      </w:divBdr>
    </w:div>
    <w:div w:id="1342702027">
      <w:bodyDiv w:val="1"/>
      <w:marLeft w:val="0"/>
      <w:marRight w:val="0"/>
      <w:marTop w:val="0"/>
      <w:marBottom w:val="0"/>
      <w:divBdr>
        <w:top w:val="none" w:sz="0" w:space="0" w:color="auto"/>
        <w:left w:val="none" w:sz="0" w:space="0" w:color="auto"/>
        <w:bottom w:val="none" w:sz="0" w:space="0" w:color="auto"/>
        <w:right w:val="none" w:sz="0" w:space="0" w:color="auto"/>
      </w:divBdr>
    </w:div>
    <w:div w:id="1360741485">
      <w:bodyDiv w:val="1"/>
      <w:marLeft w:val="0"/>
      <w:marRight w:val="0"/>
      <w:marTop w:val="0"/>
      <w:marBottom w:val="0"/>
      <w:divBdr>
        <w:top w:val="none" w:sz="0" w:space="0" w:color="auto"/>
        <w:left w:val="none" w:sz="0" w:space="0" w:color="auto"/>
        <w:bottom w:val="none" w:sz="0" w:space="0" w:color="auto"/>
        <w:right w:val="none" w:sz="0" w:space="0" w:color="auto"/>
      </w:divBdr>
    </w:div>
    <w:div w:id="1372145749">
      <w:bodyDiv w:val="1"/>
      <w:marLeft w:val="0"/>
      <w:marRight w:val="0"/>
      <w:marTop w:val="0"/>
      <w:marBottom w:val="0"/>
      <w:divBdr>
        <w:top w:val="none" w:sz="0" w:space="0" w:color="auto"/>
        <w:left w:val="none" w:sz="0" w:space="0" w:color="auto"/>
        <w:bottom w:val="none" w:sz="0" w:space="0" w:color="auto"/>
        <w:right w:val="none" w:sz="0" w:space="0" w:color="auto"/>
      </w:divBdr>
    </w:div>
    <w:div w:id="1387069743">
      <w:bodyDiv w:val="1"/>
      <w:marLeft w:val="0"/>
      <w:marRight w:val="0"/>
      <w:marTop w:val="0"/>
      <w:marBottom w:val="0"/>
      <w:divBdr>
        <w:top w:val="none" w:sz="0" w:space="0" w:color="auto"/>
        <w:left w:val="none" w:sz="0" w:space="0" w:color="auto"/>
        <w:bottom w:val="none" w:sz="0" w:space="0" w:color="auto"/>
        <w:right w:val="none" w:sz="0" w:space="0" w:color="auto"/>
      </w:divBdr>
    </w:div>
    <w:div w:id="1389649086">
      <w:bodyDiv w:val="1"/>
      <w:marLeft w:val="0"/>
      <w:marRight w:val="0"/>
      <w:marTop w:val="0"/>
      <w:marBottom w:val="0"/>
      <w:divBdr>
        <w:top w:val="none" w:sz="0" w:space="0" w:color="auto"/>
        <w:left w:val="none" w:sz="0" w:space="0" w:color="auto"/>
        <w:bottom w:val="none" w:sz="0" w:space="0" w:color="auto"/>
        <w:right w:val="none" w:sz="0" w:space="0" w:color="auto"/>
      </w:divBdr>
    </w:div>
    <w:div w:id="1425758986">
      <w:bodyDiv w:val="1"/>
      <w:marLeft w:val="0"/>
      <w:marRight w:val="0"/>
      <w:marTop w:val="0"/>
      <w:marBottom w:val="0"/>
      <w:divBdr>
        <w:top w:val="none" w:sz="0" w:space="0" w:color="auto"/>
        <w:left w:val="none" w:sz="0" w:space="0" w:color="auto"/>
        <w:bottom w:val="none" w:sz="0" w:space="0" w:color="auto"/>
        <w:right w:val="none" w:sz="0" w:space="0" w:color="auto"/>
      </w:divBdr>
    </w:div>
    <w:div w:id="1481966918">
      <w:bodyDiv w:val="1"/>
      <w:marLeft w:val="0"/>
      <w:marRight w:val="0"/>
      <w:marTop w:val="0"/>
      <w:marBottom w:val="0"/>
      <w:divBdr>
        <w:top w:val="none" w:sz="0" w:space="0" w:color="auto"/>
        <w:left w:val="none" w:sz="0" w:space="0" w:color="auto"/>
        <w:bottom w:val="none" w:sz="0" w:space="0" w:color="auto"/>
        <w:right w:val="none" w:sz="0" w:space="0" w:color="auto"/>
      </w:divBdr>
    </w:div>
    <w:div w:id="1499493859">
      <w:bodyDiv w:val="1"/>
      <w:marLeft w:val="0"/>
      <w:marRight w:val="0"/>
      <w:marTop w:val="0"/>
      <w:marBottom w:val="0"/>
      <w:divBdr>
        <w:top w:val="none" w:sz="0" w:space="0" w:color="auto"/>
        <w:left w:val="none" w:sz="0" w:space="0" w:color="auto"/>
        <w:bottom w:val="none" w:sz="0" w:space="0" w:color="auto"/>
        <w:right w:val="none" w:sz="0" w:space="0" w:color="auto"/>
      </w:divBdr>
    </w:div>
    <w:div w:id="1501578687">
      <w:bodyDiv w:val="1"/>
      <w:marLeft w:val="0"/>
      <w:marRight w:val="0"/>
      <w:marTop w:val="0"/>
      <w:marBottom w:val="0"/>
      <w:divBdr>
        <w:top w:val="none" w:sz="0" w:space="0" w:color="auto"/>
        <w:left w:val="none" w:sz="0" w:space="0" w:color="auto"/>
        <w:bottom w:val="none" w:sz="0" w:space="0" w:color="auto"/>
        <w:right w:val="none" w:sz="0" w:space="0" w:color="auto"/>
      </w:divBdr>
    </w:div>
    <w:div w:id="1516189384">
      <w:bodyDiv w:val="1"/>
      <w:marLeft w:val="0"/>
      <w:marRight w:val="0"/>
      <w:marTop w:val="0"/>
      <w:marBottom w:val="0"/>
      <w:divBdr>
        <w:top w:val="none" w:sz="0" w:space="0" w:color="auto"/>
        <w:left w:val="none" w:sz="0" w:space="0" w:color="auto"/>
        <w:bottom w:val="none" w:sz="0" w:space="0" w:color="auto"/>
        <w:right w:val="none" w:sz="0" w:space="0" w:color="auto"/>
      </w:divBdr>
    </w:div>
    <w:div w:id="1516765815">
      <w:bodyDiv w:val="1"/>
      <w:marLeft w:val="0"/>
      <w:marRight w:val="0"/>
      <w:marTop w:val="0"/>
      <w:marBottom w:val="0"/>
      <w:divBdr>
        <w:top w:val="none" w:sz="0" w:space="0" w:color="auto"/>
        <w:left w:val="none" w:sz="0" w:space="0" w:color="auto"/>
        <w:bottom w:val="none" w:sz="0" w:space="0" w:color="auto"/>
        <w:right w:val="none" w:sz="0" w:space="0" w:color="auto"/>
      </w:divBdr>
    </w:div>
    <w:div w:id="1521116463">
      <w:bodyDiv w:val="1"/>
      <w:marLeft w:val="0"/>
      <w:marRight w:val="0"/>
      <w:marTop w:val="0"/>
      <w:marBottom w:val="0"/>
      <w:divBdr>
        <w:top w:val="none" w:sz="0" w:space="0" w:color="auto"/>
        <w:left w:val="none" w:sz="0" w:space="0" w:color="auto"/>
        <w:bottom w:val="none" w:sz="0" w:space="0" w:color="auto"/>
        <w:right w:val="none" w:sz="0" w:space="0" w:color="auto"/>
      </w:divBdr>
    </w:div>
    <w:div w:id="1538161511">
      <w:bodyDiv w:val="1"/>
      <w:marLeft w:val="0"/>
      <w:marRight w:val="0"/>
      <w:marTop w:val="0"/>
      <w:marBottom w:val="0"/>
      <w:divBdr>
        <w:top w:val="none" w:sz="0" w:space="0" w:color="auto"/>
        <w:left w:val="none" w:sz="0" w:space="0" w:color="auto"/>
        <w:bottom w:val="none" w:sz="0" w:space="0" w:color="auto"/>
        <w:right w:val="none" w:sz="0" w:space="0" w:color="auto"/>
      </w:divBdr>
    </w:div>
    <w:div w:id="1549874986">
      <w:bodyDiv w:val="1"/>
      <w:marLeft w:val="0"/>
      <w:marRight w:val="0"/>
      <w:marTop w:val="0"/>
      <w:marBottom w:val="0"/>
      <w:divBdr>
        <w:top w:val="none" w:sz="0" w:space="0" w:color="auto"/>
        <w:left w:val="none" w:sz="0" w:space="0" w:color="auto"/>
        <w:bottom w:val="none" w:sz="0" w:space="0" w:color="auto"/>
        <w:right w:val="none" w:sz="0" w:space="0" w:color="auto"/>
      </w:divBdr>
    </w:div>
    <w:div w:id="1565405380">
      <w:bodyDiv w:val="1"/>
      <w:marLeft w:val="0"/>
      <w:marRight w:val="0"/>
      <w:marTop w:val="0"/>
      <w:marBottom w:val="0"/>
      <w:divBdr>
        <w:top w:val="none" w:sz="0" w:space="0" w:color="auto"/>
        <w:left w:val="none" w:sz="0" w:space="0" w:color="auto"/>
        <w:bottom w:val="none" w:sz="0" w:space="0" w:color="auto"/>
        <w:right w:val="none" w:sz="0" w:space="0" w:color="auto"/>
      </w:divBdr>
    </w:div>
    <w:div w:id="1568686773">
      <w:bodyDiv w:val="1"/>
      <w:marLeft w:val="0"/>
      <w:marRight w:val="0"/>
      <w:marTop w:val="0"/>
      <w:marBottom w:val="0"/>
      <w:divBdr>
        <w:top w:val="none" w:sz="0" w:space="0" w:color="auto"/>
        <w:left w:val="none" w:sz="0" w:space="0" w:color="auto"/>
        <w:bottom w:val="none" w:sz="0" w:space="0" w:color="auto"/>
        <w:right w:val="none" w:sz="0" w:space="0" w:color="auto"/>
      </w:divBdr>
    </w:div>
    <w:div w:id="1584610263">
      <w:bodyDiv w:val="1"/>
      <w:marLeft w:val="0"/>
      <w:marRight w:val="0"/>
      <w:marTop w:val="0"/>
      <w:marBottom w:val="0"/>
      <w:divBdr>
        <w:top w:val="none" w:sz="0" w:space="0" w:color="auto"/>
        <w:left w:val="none" w:sz="0" w:space="0" w:color="auto"/>
        <w:bottom w:val="none" w:sz="0" w:space="0" w:color="auto"/>
        <w:right w:val="none" w:sz="0" w:space="0" w:color="auto"/>
      </w:divBdr>
    </w:div>
    <w:div w:id="1592007088">
      <w:bodyDiv w:val="1"/>
      <w:marLeft w:val="0"/>
      <w:marRight w:val="0"/>
      <w:marTop w:val="0"/>
      <w:marBottom w:val="0"/>
      <w:divBdr>
        <w:top w:val="none" w:sz="0" w:space="0" w:color="auto"/>
        <w:left w:val="none" w:sz="0" w:space="0" w:color="auto"/>
        <w:bottom w:val="none" w:sz="0" w:space="0" w:color="auto"/>
        <w:right w:val="none" w:sz="0" w:space="0" w:color="auto"/>
      </w:divBdr>
    </w:div>
    <w:div w:id="1592278710">
      <w:bodyDiv w:val="1"/>
      <w:marLeft w:val="0"/>
      <w:marRight w:val="0"/>
      <w:marTop w:val="0"/>
      <w:marBottom w:val="0"/>
      <w:divBdr>
        <w:top w:val="none" w:sz="0" w:space="0" w:color="auto"/>
        <w:left w:val="none" w:sz="0" w:space="0" w:color="auto"/>
        <w:bottom w:val="none" w:sz="0" w:space="0" w:color="auto"/>
        <w:right w:val="none" w:sz="0" w:space="0" w:color="auto"/>
      </w:divBdr>
    </w:div>
    <w:div w:id="1605192451">
      <w:bodyDiv w:val="1"/>
      <w:marLeft w:val="0"/>
      <w:marRight w:val="0"/>
      <w:marTop w:val="0"/>
      <w:marBottom w:val="0"/>
      <w:divBdr>
        <w:top w:val="none" w:sz="0" w:space="0" w:color="auto"/>
        <w:left w:val="none" w:sz="0" w:space="0" w:color="auto"/>
        <w:bottom w:val="none" w:sz="0" w:space="0" w:color="auto"/>
        <w:right w:val="none" w:sz="0" w:space="0" w:color="auto"/>
      </w:divBdr>
    </w:div>
    <w:div w:id="1617175084">
      <w:bodyDiv w:val="1"/>
      <w:marLeft w:val="0"/>
      <w:marRight w:val="0"/>
      <w:marTop w:val="0"/>
      <w:marBottom w:val="0"/>
      <w:divBdr>
        <w:top w:val="none" w:sz="0" w:space="0" w:color="auto"/>
        <w:left w:val="none" w:sz="0" w:space="0" w:color="auto"/>
        <w:bottom w:val="none" w:sz="0" w:space="0" w:color="auto"/>
        <w:right w:val="none" w:sz="0" w:space="0" w:color="auto"/>
      </w:divBdr>
    </w:div>
    <w:div w:id="1617641945">
      <w:bodyDiv w:val="1"/>
      <w:marLeft w:val="0"/>
      <w:marRight w:val="0"/>
      <w:marTop w:val="0"/>
      <w:marBottom w:val="0"/>
      <w:divBdr>
        <w:top w:val="none" w:sz="0" w:space="0" w:color="auto"/>
        <w:left w:val="none" w:sz="0" w:space="0" w:color="auto"/>
        <w:bottom w:val="none" w:sz="0" w:space="0" w:color="auto"/>
        <w:right w:val="none" w:sz="0" w:space="0" w:color="auto"/>
      </w:divBdr>
    </w:div>
    <w:div w:id="1651518659">
      <w:bodyDiv w:val="1"/>
      <w:marLeft w:val="0"/>
      <w:marRight w:val="0"/>
      <w:marTop w:val="0"/>
      <w:marBottom w:val="0"/>
      <w:divBdr>
        <w:top w:val="none" w:sz="0" w:space="0" w:color="auto"/>
        <w:left w:val="none" w:sz="0" w:space="0" w:color="auto"/>
        <w:bottom w:val="none" w:sz="0" w:space="0" w:color="auto"/>
        <w:right w:val="none" w:sz="0" w:space="0" w:color="auto"/>
      </w:divBdr>
    </w:div>
    <w:div w:id="1653488714">
      <w:bodyDiv w:val="1"/>
      <w:marLeft w:val="0"/>
      <w:marRight w:val="0"/>
      <w:marTop w:val="0"/>
      <w:marBottom w:val="0"/>
      <w:divBdr>
        <w:top w:val="none" w:sz="0" w:space="0" w:color="auto"/>
        <w:left w:val="none" w:sz="0" w:space="0" w:color="auto"/>
        <w:bottom w:val="none" w:sz="0" w:space="0" w:color="auto"/>
        <w:right w:val="none" w:sz="0" w:space="0" w:color="auto"/>
      </w:divBdr>
    </w:div>
    <w:div w:id="1665281135">
      <w:bodyDiv w:val="1"/>
      <w:marLeft w:val="0"/>
      <w:marRight w:val="0"/>
      <w:marTop w:val="0"/>
      <w:marBottom w:val="0"/>
      <w:divBdr>
        <w:top w:val="none" w:sz="0" w:space="0" w:color="auto"/>
        <w:left w:val="none" w:sz="0" w:space="0" w:color="auto"/>
        <w:bottom w:val="none" w:sz="0" w:space="0" w:color="auto"/>
        <w:right w:val="none" w:sz="0" w:space="0" w:color="auto"/>
      </w:divBdr>
      <w:divsChild>
        <w:div w:id="2006470814">
          <w:marLeft w:val="0"/>
          <w:marRight w:val="0"/>
          <w:marTop w:val="0"/>
          <w:marBottom w:val="0"/>
          <w:divBdr>
            <w:top w:val="none" w:sz="0" w:space="0" w:color="auto"/>
            <w:left w:val="none" w:sz="0" w:space="0" w:color="auto"/>
            <w:bottom w:val="none" w:sz="0" w:space="0" w:color="auto"/>
            <w:right w:val="none" w:sz="0" w:space="0" w:color="auto"/>
          </w:divBdr>
          <w:divsChild>
            <w:div w:id="1270502646">
              <w:marLeft w:val="0"/>
              <w:marRight w:val="0"/>
              <w:marTop w:val="0"/>
              <w:marBottom w:val="0"/>
              <w:divBdr>
                <w:top w:val="none" w:sz="0" w:space="0" w:color="auto"/>
                <w:left w:val="none" w:sz="0" w:space="0" w:color="auto"/>
                <w:bottom w:val="none" w:sz="0" w:space="0" w:color="auto"/>
                <w:right w:val="none" w:sz="0" w:space="0" w:color="auto"/>
              </w:divBdr>
              <w:divsChild>
                <w:div w:id="181190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4037">
      <w:bodyDiv w:val="1"/>
      <w:marLeft w:val="0"/>
      <w:marRight w:val="0"/>
      <w:marTop w:val="0"/>
      <w:marBottom w:val="0"/>
      <w:divBdr>
        <w:top w:val="none" w:sz="0" w:space="0" w:color="auto"/>
        <w:left w:val="none" w:sz="0" w:space="0" w:color="auto"/>
        <w:bottom w:val="none" w:sz="0" w:space="0" w:color="auto"/>
        <w:right w:val="none" w:sz="0" w:space="0" w:color="auto"/>
      </w:divBdr>
    </w:div>
    <w:div w:id="1674454543">
      <w:bodyDiv w:val="1"/>
      <w:marLeft w:val="0"/>
      <w:marRight w:val="0"/>
      <w:marTop w:val="0"/>
      <w:marBottom w:val="0"/>
      <w:divBdr>
        <w:top w:val="none" w:sz="0" w:space="0" w:color="auto"/>
        <w:left w:val="none" w:sz="0" w:space="0" w:color="auto"/>
        <w:bottom w:val="none" w:sz="0" w:space="0" w:color="auto"/>
        <w:right w:val="none" w:sz="0" w:space="0" w:color="auto"/>
      </w:divBdr>
    </w:div>
    <w:div w:id="1685937839">
      <w:bodyDiv w:val="1"/>
      <w:marLeft w:val="0"/>
      <w:marRight w:val="0"/>
      <w:marTop w:val="0"/>
      <w:marBottom w:val="0"/>
      <w:divBdr>
        <w:top w:val="none" w:sz="0" w:space="0" w:color="auto"/>
        <w:left w:val="none" w:sz="0" w:space="0" w:color="auto"/>
        <w:bottom w:val="none" w:sz="0" w:space="0" w:color="auto"/>
        <w:right w:val="none" w:sz="0" w:space="0" w:color="auto"/>
      </w:divBdr>
    </w:div>
    <w:div w:id="1691756264">
      <w:bodyDiv w:val="1"/>
      <w:marLeft w:val="0"/>
      <w:marRight w:val="0"/>
      <w:marTop w:val="0"/>
      <w:marBottom w:val="0"/>
      <w:divBdr>
        <w:top w:val="none" w:sz="0" w:space="0" w:color="auto"/>
        <w:left w:val="none" w:sz="0" w:space="0" w:color="auto"/>
        <w:bottom w:val="none" w:sz="0" w:space="0" w:color="auto"/>
        <w:right w:val="none" w:sz="0" w:space="0" w:color="auto"/>
      </w:divBdr>
    </w:div>
    <w:div w:id="1704398061">
      <w:bodyDiv w:val="1"/>
      <w:marLeft w:val="0"/>
      <w:marRight w:val="0"/>
      <w:marTop w:val="0"/>
      <w:marBottom w:val="0"/>
      <w:divBdr>
        <w:top w:val="none" w:sz="0" w:space="0" w:color="auto"/>
        <w:left w:val="none" w:sz="0" w:space="0" w:color="auto"/>
        <w:bottom w:val="none" w:sz="0" w:space="0" w:color="auto"/>
        <w:right w:val="none" w:sz="0" w:space="0" w:color="auto"/>
      </w:divBdr>
    </w:div>
    <w:div w:id="1708486248">
      <w:bodyDiv w:val="1"/>
      <w:marLeft w:val="0"/>
      <w:marRight w:val="0"/>
      <w:marTop w:val="0"/>
      <w:marBottom w:val="0"/>
      <w:divBdr>
        <w:top w:val="none" w:sz="0" w:space="0" w:color="auto"/>
        <w:left w:val="none" w:sz="0" w:space="0" w:color="auto"/>
        <w:bottom w:val="none" w:sz="0" w:space="0" w:color="auto"/>
        <w:right w:val="none" w:sz="0" w:space="0" w:color="auto"/>
      </w:divBdr>
    </w:div>
    <w:div w:id="1741292514">
      <w:bodyDiv w:val="1"/>
      <w:marLeft w:val="0"/>
      <w:marRight w:val="0"/>
      <w:marTop w:val="0"/>
      <w:marBottom w:val="0"/>
      <w:divBdr>
        <w:top w:val="none" w:sz="0" w:space="0" w:color="auto"/>
        <w:left w:val="none" w:sz="0" w:space="0" w:color="auto"/>
        <w:bottom w:val="none" w:sz="0" w:space="0" w:color="auto"/>
        <w:right w:val="none" w:sz="0" w:space="0" w:color="auto"/>
      </w:divBdr>
    </w:div>
    <w:div w:id="1759867611">
      <w:bodyDiv w:val="1"/>
      <w:marLeft w:val="0"/>
      <w:marRight w:val="0"/>
      <w:marTop w:val="0"/>
      <w:marBottom w:val="0"/>
      <w:divBdr>
        <w:top w:val="none" w:sz="0" w:space="0" w:color="auto"/>
        <w:left w:val="none" w:sz="0" w:space="0" w:color="auto"/>
        <w:bottom w:val="none" w:sz="0" w:space="0" w:color="auto"/>
        <w:right w:val="none" w:sz="0" w:space="0" w:color="auto"/>
      </w:divBdr>
    </w:div>
    <w:div w:id="1762796121">
      <w:bodyDiv w:val="1"/>
      <w:marLeft w:val="0"/>
      <w:marRight w:val="0"/>
      <w:marTop w:val="0"/>
      <w:marBottom w:val="0"/>
      <w:divBdr>
        <w:top w:val="none" w:sz="0" w:space="0" w:color="auto"/>
        <w:left w:val="none" w:sz="0" w:space="0" w:color="auto"/>
        <w:bottom w:val="none" w:sz="0" w:space="0" w:color="auto"/>
        <w:right w:val="none" w:sz="0" w:space="0" w:color="auto"/>
      </w:divBdr>
    </w:div>
    <w:div w:id="1768847005">
      <w:bodyDiv w:val="1"/>
      <w:marLeft w:val="0"/>
      <w:marRight w:val="0"/>
      <w:marTop w:val="0"/>
      <w:marBottom w:val="0"/>
      <w:divBdr>
        <w:top w:val="none" w:sz="0" w:space="0" w:color="auto"/>
        <w:left w:val="none" w:sz="0" w:space="0" w:color="auto"/>
        <w:bottom w:val="none" w:sz="0" w:space="0" w:color="auto"/>
        <w:right w:val="none" w:sz="0" w:space="0" w:color="auto"/>
      </w:divBdr>
    </w:div>
    <w:div w:id="1781101892">
      <w:bodyDiv w:val="1"/>
      <w:marLeft w:val="0"/>
      <w:marRight w:val="0"/>
      <w:marTop w:val="0"/>
      <w:marBottom w:val="0"/>
      <w:divBdr>
        <w:top w:val="none" w:sz="0" w:space="0" w:color="auto"/>
        <w:left w:val="none" w:sz="0" w:space="0" w:color="auto"/>
        <w:bottom w:val="none" w:sz="0" w:space="0" w:color="auto"/>
        <w:right w:val="none" w:sz="0" w:space="0" w:color="auto"/>
      </w:divBdr>
    </w:div>
    <w:div w:id="1815247507">
      <w:bodyDiv w:val="1"/>
      <w:marLeft w:val="0"/>
      <w:marRight w:val="0"/>
      <w:marTop w:val="0"/>
      <w:marBottom w:val="0"/>
      <w:divBdr>
        <w:top w:val="none" w:sz="0" w:space="0" w:color="auto"/>
        <w:left w:val="none" w:sz="0" w:space="0" w:color="auto"/>
        <w:bottom w:val="none" w:sz="0" w:space="0" w:color="auto"/>
        <w:right w:val="none" w:sz="0" w:space="0" w:color="auto"/>
      </w:divBdr>
    </w:div>
    <w:div w:id="1831479344">
      <w:bodyDiv w:val="1"/>
      <w:marLeft w:val="0"/>
      <w:marRight w:val="0"/>
      <w:marTop w:val="0"/>
      <w:marBottom w:val="0"/>
      <w:divBdr>
        <w:top w:val="none" w:sz="0" w:space="0" w:color="auto"/>
        <w:left w:val="none" w:sz="0" w:space="0" w:color="auto"/>
        <w:bottom w:val="none" w:sz="0" w:space="0" w:color="auto"/>
        <w:right w:val="none" w:sz="0" w:space="0" w:color="auto"/>
      </w:divBdr>
    </w:div>
    <w:div w:id="1842969500">
      <w:bodyDiv w:val="1"/>
      <w:marLeft w:val="0"/>
      <w:marRight w:val="0"/>
      <w:marTop w:val="0"/>
      <w:marBottom w:val="0"/>
      <w:divBdr>
        <w:top w:val="none" w:sz="0" w:space="0" w:color="auto"/>
        <w:left w:val="none" w:sz="0" w:space="0" w:color="auto"/>
        <w:bottom w:val="none" w:sz="0" w:space="0" w:color="auto"/>
        <w:right w:val="none" w:sz="0" w:space="0" w:color="auto"/>
      </w:divBdr>
    </w:div>
    <w:div w:id="1845703597">
      <w:bodyDiv w:val="1"/>
      <w:marLeft w:val="0"/>
      <w:marRight w:val="0"/>
      <w:marTop w:val="0"/>
      <w:marBottom w:val="0"/>
      <w:divBdr>
        <w:top w:val="none" w:sz="0" w:space="0" w:color="auto"/>
        <w:left w:val="none" w:sz="0" w:space="0" w:color="auto"/>
        <w:bottom w:val="none" w:sz="0" w:space="0" w:color="auto"/>
        <w:right w:val="none" w:sz="0" w:space="0" w:color="auto"/>
      </w:divBdr>
    </w:div>
    <w:div w:id="1872300401">
      <w:bodyDiv w:val="1"/>
      <w:marLeft w:val="0"/>
      <w:marRight w:val="0"/>
      <w:marTop w:val="0"/>
      <w:marBottom w:val="0"/>
      <w:divBdr>
        <w:top w:val="none" w:sz="0" w:space="0" w:color="auto"/>
        <w:left w:val="none" w:sz="0" w:space="0" w:color="auto"/>
        <w:bottom w:val="none" w:sz="0" w:space="0" w:color="auto"/>
        <w:right w:val="none" w:sz="0" w:space="0" w:color="auto"/>
      </w:divBdr>
    </w:div>
    <w:div w:id="1889797210">
      <w:bodyDiv w:val="1"/>
      <w:marLeft w:val="0"/>
      <w:marRight w:val="0"/>
      <w:marTop w:val="0"/>
      <w:marBottom w:val="0"/>
      <w:divBdr>
        <w:top w:val="none" w:sz="0" w:space="0" w:color="auto"/>
        <w:left w:val="none" w:sz="0" w:space="0" w:color="auto"/>
        <w:bottom w:val="none" w:sz="0" w:space="0" w:color="auto"/>
        <w:right w:val="none" w:sz="0" w:space="0" w:color="auto"/>
      </w:divBdr>
    </w:div>
    <w:div w:id="1900893338">
      <w:bodyDiv w:val="1"/>
      <w:marLeft w:val="0"/>
      <w:marRight w:val="0"/>
      <w:marTop w:val="0"/>
      <w:marBottom w:val="0"/>
      <w:divBdr>
        <w:top w:val="none" w:sz="0" w:space="0" w:color="auto"/>
        <w:left w:val="none" w:sz="0" w:space="0" w:color="auto"/>
        <w:bottom w:val="none" w:sz="0" w:space="0" w:color="auto"/>
        <w:right w:val="none" w:sz="0" w:space="0" w:color="auto"/>
      </w:divBdr>
    </w:div>
    <w:div w:id="1909606059">
      <w:bodyDiv w:val="1"/>
      <w:marLeft w:val="0"/>
      <w:marRight w:val="0"/>
      <w:marTop w:val="0"/>
      <w:marBottom w:val="0"/>
      <w:divBdr>
        <w:top w:val="none" w:sz="0" w:space="0" w:color="auto"/>
        <w:left w:val="none" w:sz="0" w:space="0" w:color="auto"/>
        <w:bottom w:val="none" w:sz="0" w:space="0" w:color="auto"/>
        <w:right w:val="none" w:sz="0" w:space="0" w:color="auto"/>
      </w:divBdr>
    </w:div>
    <w:div w:id="1913082864">
      <w:bodyDiv w:val="1"/>
      <w:marLeft w:val="0"/>
      <w:marRight w:val="0"/>
      <w:marTop w:val="0"/>
      <w:marBottom w:val="0"/>
      <w:divBdr>
        <w:top w:val="none" w:sz="0" w:space="0" w:color="auto"/>
        <w:left w:val="none" w:sz="0" w:space="0" w:color="auto"/>
        <w:bottom w:val="none" w:sz="0" w:space="0" w:color="auto"/>
        <w:right w:val="none" w:sz="0" w:space="0" w:color="auto"/>
      </w:divBdr>
    </w:div>
    <w:div w:id="1919051406">
      <w:bodyDiv w:val="1"/>
      <w:marLeft w:val="0"/>
      <w:marRight w:val="0"/>
      <w:marTop w:val="0"/>
      <w:marBottom w:val="0"/>
      <w:divBdr>
        <w:top w:val="none" w:sz="0" w:space="0" w:color="auto"/>
        <w:left w:val="none" w:sz="0" w:space="0" w:color="auto"/>
        <w:bottom w:val="none" w:sz="0" w:space="0" w:color="auto"/>
        <w:right w:val="none" w:sz="0" w:space="0" w:color="auto"/>
      </w:divBdr>
    </w:div>
    <w:div w:id="1972132082">
      <w:bodyDiv w:val="1"/>
      <w:marLeft w:val="0"/>
      <w:marRight w:val="0"/>
      <w:marTop w:val="0"/>
      <w:marBottom w:val="0"/>
      <w:divBdr>
        <w:top w:val="none" w:sz="0" w:space="0" w:color="auto"/>
        <w:left w:val="none" w:sz="0" w:space="0" w:color="auto"/>
        <w:bottom w:val="none" w:sz="0" w:space="0" w:color="auto"/>
        <w:right w:val="none" w:sz="0" w:space="0" w:color="auto"/>
      </w:divBdr>
    </w:div>
    <w:div w:id="1981684844">
      <w:bodyDiv w:val="1"/>
      <w:marLeft w:val="0"/>
      <w:marRight w:val="0"/>
      <w:marTop w:val="0"/>
      <w:marBottom w:val="0"/>
      <w:divBdr>
        <w:top w:val="none" w:sz="0" w:space="0" w:color="auto"/>
        <w:left w:val="none" w:sz="0" w:space="0" w:color="auto"/>
        <w:bottom w:val="none" w:sz="0" w:space="0" w:color="auto"/>
        <w:right w:val="none" w:sz="0" w:space="0" w:color="auto"/>
      </w:divBdr>
    </w:div>
    <w:div w:id="1982924404">
      <w:bodyDiv w:val="1"/>
      <w:marLeft w:val="0"/>
      <w:marRight w:val="0"/>
      <w:marTop w:val="0"/>
      <w:marBottom w:val="0"/>
      <w:divBdr>
        <w:top w:val="none" w:sz="0" w:space="0" w:color="auto"/>
        <w:left w:val="none" w:sz="0" w:space="0" w:color="auto"/>
        <w:bottom w:val="none" w:sz="0" w:space="0" w:color="auto"/>
        <w:right w:val="none" w:sz="0" w:space="0" w:color="auto"/>
      </w:divBdr>
    </w:div>
    <w:div w:id="1995402792">
      <w:bodyDiv w:val="1"/>
      <w:marLeft w:val="0"/>
      <w:marRight w:val="0"/>
      <w:marTop w:val="0"/>
      <w:marBottom w:val="0"/>
      <w:divBdr>
        <w:top w:val="none" w:sz="0" w:space="0" w:color="auto"/>
        <w:left w:val="none" w:sz="0" w:space="0" w:color="auto"/>
        <w:bottom w:val="none" w:sz="0" w:space="0" w:color="auto"/>
        <w:right w:val="none" w:sz="0" w:space="0" w:color="auto"/>
      </w:divBdr>
    </w:div>
    <w:div w:id="1995450396">
      <w:bodyDiv w:val="1"/>
      <w:marLeft w:val="0"/>
      <w:marRight w:val="0"/>
      <w:marTop w:val="0"/>
      <w:marBottom w:val="0"/>
      <w:divBdr>
        <w:top w:val="none" w:sz="0" w:space="0" w:color="auto"/>
        <w:left w:val="none" w:sz="0" w:space="0" w:color="auto"/>
        <w:bottom w:val="none" w:sz="0" w:space="0" w:color="auto"/>
        <w:right w:val="none" w:sz="0" w:space="0" w:color="auto"/>
      </w:divBdr>
    </w:div>
    <w:div w:id="1997030936">
      <w:bodyDiv w:val="1"/>
      <w:marLeft w:val="0"/>
      <w:marRight w:val="0"/>
      <w:marTop w:val="0"/>
      <w:marBottom w:val="0"/>
      <w:divBdr>
        <w:top w:val="none" w:sz="0" w:space="0" w:color="auto"/>
        <w:left w:val="none" w:sz="0" w:space="0" w:color="auto"/>
        <w:bottom w:val="none" w:sz="0" w:space="0" w:color="auto"/>
        <w:right w:val="none" w:sz="0" w:space="0" w:color="auto"/>
      </w:divBdr>
      <w:divsChild>
        <w:div w:id="1670332153">
          <w:marLeft w:val="0"/>
          <w:marRight w:val="0"/>
          <w:marTop w:val="0"/>
          <w:marBottom w:val="0"/>
          <w:divBdr>
            <w:top w:val="none" w:sz="0" w:space="0" w:color="auto"/>
            <w:left w:val="none" w:sz="0" w:space="0" w:color="auto"/>
            <w:bottom w:val="none" w:sz="0" w:space="0" w:color="auto"/>
            <w:right w:val="none" w:sz="0" w:space="0" w:color="auto"/>
          </w:divBdr>
          <w:divsChild>
            <w:div w:id="468982738">
              <w:marLeft w:val="0"/>
              <w:marRight w:val="0"/>
              <w:marTop w:val="0"/>
              <w:marBottom w:val="0"/>
              <w:divBdr>
                <w:top w:val="none" w:sz="0" w:space="0" w:color="auto"/>
                <w:left w:val="none" w:sz="0" w:space="0" w:color="auto"/>
                <w:bottom w:val="none" w:sz="0" w:space="0" w:color="auto"/>
                <w:right w:val="none" w:sz="0" w:space="0" w:color="auto"/>
              </w:divBdr>
              <w:divsChild>
                <w:div w:id="1312176800">
                  <w:marLeft w:val="0"/>
                  <w:marRight w:val="0"/>
                  <w:marTop w:val="0"/>
                  <w:marBottom w:val="0"/>
                  <w:divBdr>
                    <w:top w:val="none" w:sz="0" w:space="0" w:color="auto"/>
                    <w:left w:val="none" w:sz="0" w:space="0" w:color="auto"/>
                    <w:bottom w:val="none" w:sz="0" w:space="0" w:color="auto"/>
                    <w:right w:val="none" w:sz="0" w:space="0" w:color="auto"/>
                  </w:divBdr>
                  <w:divsChild>
                    <w:div w:id="1176000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0254484">
      <w:bodyDiv w:val="1"/>
      <w:marLeft w:val="0"/>
      <w:marRight w:val="0"/>
      <w:marTop w:val="0"/>
      <w:marBottom w:val="0"/>
      <w:divBdr>
        <w:top w:val="none" w:sz="0" w:space="0" w:color="auto"/>
        <w:left w:val="none" w:sz="0" w:space="0" w:color="auto"/>
        <w:bottom w:val="none" w:sz="0" w:space="0" w:color="auto"/>
        <w:right w:val="none" w:sz="0" w:space="0" w:color="auto"/>
      </w:divBdr>
    </w:div>
    <w:div w:id="2015646270">
      <w:bodyDiv w:val="1"/>
      <w:marLeft w:val="0"/>
      <w:marRight w:val="0"/>
      <w:marTop w:val="0"/>
      <w:marBottom w:val="0"/>
      <w:divBdr>
        <w:top w:val="none" w:sz="0" w:space="0" w:color="auto"/>
        <w:left w:val="none" w:sz="0" w:space="0" w:color="auto"/>
        <w:bottom w:val="none" w:sz="0" w:space="0" w:color="auto"/>
        <w:right w:val="none" w:sz="0" w:space="0" w:color="auto"/>
      </w:divBdr>
    </w:div>
    <w:div w:id="2033341590">
      <w:bodyDiv w:val="1"/>
      <w:marLeft w:val="0"/>
      <w:marRight w:val="0"/>
      <w:marTop w:val="0"/>
      <w:marBottom w:val="0"/>
      <w:divBdr>
        <w:top w:val="none" w:sz="0" w:space="0" w:color="auto"/>
        <w:left w:val="none" w:sz="0" w:space="0" w:color="auto"/>
        <w:bottom w:val="none" w:sz="0" w:space="0" w:color="auto"/>
        <w:right w:val="none" w:sz="0" w:space="0" w:color="auto"/>
      </w:divBdr>
    </w:div>
    <w:div w:id="2035690150">
      <w:bodyDiv w:val="1"/>
      <w:marLeft w:val="0"/>
      <w:marRight w:val="0"/>
      <w:marTop w:val="0"/>
      <w:marBottom w:val="0"/>
      <w:divBdr>
        <w:top w:val="none" w:sz="0" w:space="0" w:color="auto"/>
        <w:left w:val="none" w:sz="0" w:space="0" w:color="auto"/>
        <w:bottom w:val="none" w:sz="0" w:space="0" w:color="auto"/>
        <w:right w:val="none" w:sz="0" w:space="0" w:color="auto"/>
      </w:divBdr>
    </w:div>
    <w:div w:id="2045866369">
      <w:bodyDiv w:val="1"/>
      <w:marLeft w:val="0"/>
      <w:marRight w:val="0"/>
      <w:marTop w:val="0"/>
      <w:marBottom w:val="0"/>
      <w:divBdr>
        <w:top w:val="none" w:sz="0" w:space="0" w:color="auto"/>
        <w:left w:val="none" w:sz="0" w:space="0" w:color="auto"/>
        <w:bottom w:val="none" w:sz="0" w:space="0" w:color="auto"/>
        <w:right w:val="none" w:sz="0" w:space="0" w:color="auto"/>
      </w:divBdr>
    </w:div>
    <w:div w:id="2048603423">
      <w:bodyDiv w:val="1"/>
      <w:marLeft w:val="0"/>
      <w:marRight w:val="0"/>
      <w:marTop w:val="0"/>
      <w:marBottom w:val="0"/>
      <w:divBdr>
        <w:top w:val="none" w:sz="0" w:space="0" w:color="auto"/>
        <w:left w:val="none" w:sz="0" w:space="0" w:color="auto"/>
        <w:bottom w:val="none" w:sz="0" w:space="0" w:color="auto"/>
        <w:right w:val="none" w:sz="0" w:space="0" w:color="auto"/>
      </w:divBdr>
    </w:div>
    <w:div w:id="2062971397">
      <w:bodyDiv w:val="1"/>
      <w:marLeft w:val="0"/>
      <w:marRight w:val="0"/>
      <w:marTop w:val="0"/>
      <w:marBottom w:val="0"/>
      <w:divBdr>
        <w:top w:val="none" w:sz="0" w:space="0" w:color="auto"/>
        <w:left w:val="none" w:sz="0" w:space="0" w:color="auto"/>
        <w:bottom w:val="none" w:sz="0" w:space="0" w:color="auto"/>
        <w:right w:val="none" w:sz="0" w:space="0" w:color="auto"/>
      </w:divBdr>
    </w:div>
    <w:div w:id="2079132517">
      <w:bodyDiv w:val="1"/>
      <w:marLeft w:val="0"/>
      <w:marRight w:val="0"/>
      <w:marTop w:val="0"/>
      <w:marBottom w:val="0"/>
      <w:divBdr>
        <w:top w:val="none" w:sz="0" w:space="0" w:color="auto"/>
        <w:left w:val="none" w:sz="0" w:space="0" w:color="auto"/>
        <w:bottom w:val="none" w:sz="0" w:space="0" w:color="auto"/>
        <w:right w:val="none" w:sz="0" w:space="0" w:color="auto"/>
      </w:divBdr>
    </w:div>
    <w:div w:id="2083942786">
      <w:bodyDiv w:val="1"/>
      <w:marLeft w:val="0"/>
      <w:marRight w:val="0"/>
      <w:marTop w:val="0"/>
      <w:marBottom w:val="0"/>
      <w:divBdr>
        <w:top w:val="none" w:sz="0" w:space="0" w:color="auto"/>
        <w:left w:val="none" w:sz="0" w:space="0" w:color="auto"/>
        <w:bottom w:val="none" w:sz="0" w:space="0" w:color="auto"/>
        <w:right w:val="none" w:sz="0" w:space="0" w:color="auto"/>
      </w:divBdr>
    </w:div>
    <w:div w:id="2084521947">
      <w:bodyDiv w:val="1"/>
      <w:marLeft w:val="0"/>
      <w:marRight w:val="0"/>
      <w:marTop w:val="0"/>
      <w:marBottom w:val="0"/>
      <w:divBdr>
        <w:top w:val="none" w:sz="0" w:space="0" w:color="auto"/>
        <w:left w:val="none" w:sz="0" w:space="0" w:color="auto"/>
        <w:bottom w:val="none" w:sz="0" w:space="0" w:color="auto"/>
        <w:right w:val="none" w:sz="0" w:space="0" w:color="auto"/>
      </w:divBdr>
    </w:div>
    <w:div w:id="2090612846">
      <w:bodyDiv w:val="1"/>
      <w:marLeft w:val="0"/>
      <w:marRight w:val="0"/>
      <w:marTop w:val="0"/>
      <w:marBottom w:val="0"/>
      <w:divBdr>
        <w:top w:val="none" w:sz="0" w:space="0" w:color="auto"/>
        <w:left w:val="none" w:sz="0" w:space="0" w:color="auto"/>
        <w:bottom w:val="none" w:sz="0" w:space="0" w:color="auto"/>
        <w:right w:val="none" w:sz="0" w:space="0" w:color="auto"/>
      </w:divBdr>
    </w:div>
    <w:div w:id="2092656058">
      <w:bodyDiv w:val="1"/>
      <w:marLeft w:val="0"/>
      <w:marRight w:val="0"/>
      <w:marTop w:val="0"/>
      <w:marBottom w:val="0"/>
      <w:divBdr>
        <w:top w:val="none" w:sz="0" w:space="0" w:color="auto"/>
        <w:left w:val="none" w:sz="0" w:space="0" w:color="auto"/>
        <w:bottom w:val="none" w:sz="0" w:space="0" w:color="auto"/>
        <w:right w:val="none" w:sz="0" w:space="0" w:color="auto"/>
      </w:divBdr>
    </w:div>
    <w:div w:id="21392978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B189B2A-1703-3748-B73A-3B357405CB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7129</Words>
  <Characters>40640</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ooks</dc:creator>
  <cp:keywords/>
  <dc:description/>
  <cp:lastModifiedBy>John Brooks</cp:lastModifiedBy>
  <cp:revision>2</cp:revision>
  <cp:lastPrinted>2018-06-22T16:39:00Z</cp:lastPrinted>
  <dcterms:created xsi:type="dcterms:W3CDTF">2019-09-17T00:59:00Z</dcterms:created>
  <dcterms:modified xsi:type="dcterms:W3CDTF">2019-09-17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